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F9132" w14:textId="632D2596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n</w:t>
      </w:r>
      <w:r w:rsidR="008D0E4B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g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A76D7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use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6D6D36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patterns and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ynamics </w:t>
      </w:r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the </w:t>
      </w:r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r w:rsidR="00A964CA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deep learning arch</w:t>
      </w:r>
      <w:r w:rsidR="00033E43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tecture</w:t>
      </w:r>
    </w:p>
    <w:p w14:paraId="51D7A8BC" w14:textId="77777777" w:rsidR="00A61166" w:rsidRPr="00424860" w:rsidRDefault="00A61166" w:rsidP="00A61166"/>
    <w:p w14:paraId="0EA37A34" w14:textId="77777777" w:rsidR="00155623" w:rsidRPr="008F248B" w:rsidRDefault="00155623" w:rsidP="00155623">
      <w:pPr>
        <w:pStyle w:val="Authornames"/>
        <w:rPr>
          <w:sz w:val="24"/>
          <w:szCs w:val="22"/>
          <w:rPrChange w:id="2" w:author="Brett Bryan" w:date="2022-04-28T17:14:00Z">
            <w:rPr/>
          </w:rPrChange>
        </w:rPr>
      </w:pPr>
      <w:r w:rsidRPr="008F248B">
        <w:rPr>
          <w:sz w:val="24"/>
          <w:szCs w:val="22"/>
          <w:rPrChange w:id="3" w:author="Brett Bryan" w:date="2022-04-28T17:14:00Z">
            <w:rPr/>
          </w:rPrChange>
        </w:rPr>
        <w:t xml:space="preserve">Jinzhu </w:t>
      </w:r>
      <w:proofErr w:type="spellStart"/>
      <w:proofErr w:type="gramStart"/>
      <w:r w:rsidRPr="008F248B">
        <w:rPr>
          <w:sz w:val="24"/>
          <w:szCs w:val="22"/>
          <w:rPrChange w:id="4" w:author="Brett Bryan" w:date="2022-04-28T17:14:00Z">
            <w:rPr/>
          </w:rPrChange>
        </w:rPr>
        <w:t>Wang</w:t>
      </w:r>
      <w:r w:rsidRPr="008F248B">
        <w:rPr>
          <w:sz w:val="24"/>
          <w:szCs w:val="22"/>
          <w:vertAlign w:val="superscript"/>
          <w:rPrChange w:id="5" w:author="Brett Bryan" w:date="2022-04-28T17:14:00Z">
            <w:rPr>
              <w:vertAlign w:val="superscript"/>
            </w:rPr>
          </w:rPrChange>
        </w:rPr>
        <w:t>a,b</w:t>
      </w:r>
      <w:proofErr w:type="spellEnd"/>
      <w:proofErr w:type="gramEnd"/>
      <w:r w:rsidRPr="008F248B">
        <w:rPr>
          <w:sz w:val="24"/>
          <w:szCs w:val="22"/>
          <w:vertAlign w:val="superscript"/>
          <w:rPrChange w:id="6" w:author="Brett Bryan" w:date="2022-04-28T17:14:00Z">
            <w:rPr>
              <w:vertAlign w:val="superscript"/>
            </w:rPr>
          </w:rPrChange>
        </w:rPr>
        <w:t>*</w:t>
      </w:r>
      <w:r w:rsidRPr="008F248B">
        <w:rPr>
          <w:sz w:val="24"/>
          <w:szCs w:val="22"/>
          <w:rPrChange w:id="7" w:author="Brett Bryan" w:date="2022-04-28T17:14:00Z">
            <w:rPr/>
          </w:rPrChange>
        </w:rPr>
        <w:t xml:space="preserve">, Michalis </w:t>
      </w:r>
      <w:proofErr w:type="spellStart"/>
      <w:r w:rsidRPr="008F248B">
        <w:rPr>
          <w:sz w:val="24"/>
          <w:szCs w:val="22"/>
          <w:rPrChange w:id="8" w:author="Brett Bryan" w:date="2022-04-28T17:14:00Z">
            <w:rPr/>
          </w:rPrChange>
        </w:rPr>
        <w:t>Hadjikakou</w:t>
      </w:r>
      <w:r w:rsidRPr="008F248B">
        <w:rPr>
          <w:sz w:val="24"/>
          <w:szCs w:val="22"/>
          <w:vertAlign w:val="superscript"/>
          <w:rPrChange w:id="9" w:author="Brett Bryan" w:date="2022-04-28T17:14:00Z">
            <w:rPr>
              <w:vertAlign w:val="superscript"/>
            </w:rPr>
          </w:rPrChange>
        </w:rPr>
        <w:t>a</w:t>
      </w:r>
      <w:proofErr w:type="spellEnd"/>
      <w:r w:rsidRPr="008F248B">
        <w:rPr>
          <w:sz w:val="24"/>
          <w:szCs w:val="22"/>
          <w:rPrChange w:id="10" w:author="Brett Bryan" w:date="2022-04-28T17:14:00Z">
            <w:rPr/>
          </w:rPrChange>
        </w:rPr>
        <w:t xml:space="preserve">, Richard </w:t>
      </w:r>
      <w:proofErr w:type="spellStart"/>
      <w:r w:rsidRPr="008F248B">
        <w:rPr>
          <w:sz w:val="24"/>
          <w:szCs w:val="22"/>
          <w:rPrChange w:id="11" w:author="Brett Bryan" w:date="2022-04-28T17:14:00Z">
            <w:rPr/>
          </w:rPrChange>
        </w:rPr>
        <w:t>J.Hewitt</w:t>
      </w:r>
      <w:r w:rsidRPr="008F248B">
        <w:rPr>
          <w:sz w:val="24"/>
          <w:szCs w:val="22"/>
          <w:vertAlign w:val="superscript"/>
          <w:rPrChange w:id="12" w:author="Brett Bryan" w:date="2022-04-28T17:14:00Z">
            <w:rPr>
              <w:vertAlign w:val="superscript"/>
            </w:rPr>
          </w:rPrChange>
        </w:rPr>
        <w:t>c,d,e</w:t>
      </w:r>
      <w:proofErr w:type="spellEnd"/>
      <w:r w:rsidRPr="008F248B">
        <w:rPr>
          <w:sz w:val="24"/>
          <w:szCs w:val="22"/>
          <w:rPrChange w:id="13" w:author="Brett Bryan" w:date="2022-04-28T17:14:00Z">
            <w:rPr/>
          </w:rPrChange>
        </w:rPr>
        <w:t xml:space="preserve">, Brett A. </w:t>
      </w:r>
      <w:proofErr w:type="spellStart"/>
      <w:r w:rsidRPr="008F248B">
        <w:rPr>
          <w:sz w:val="24"/>
          <w:szCs w:val="22"/>
          <w:rPrChange w:id="14" w:author="Brett Bryan" w:date="2022-04-28T17:14:00Z">
            <w:rPr/>
          </w:rPrChange>
        </w:rPr>
        <w:t>Bryan</w:t>
      </w:r>
      <w:r w:rsidRPr="008F248B">
        <w:rPr>
          <w:sz w:val="24"/>
          <w:szCs w:val="22"/>
          <w:vertAlign w:val="superscript"/>
          <w:rPrChange w:id="15" w:author="Brett Bryan" w:date="2022-04-28T17:14:00Z">
            <w:rPr>
              <w:vertAlign w:val="superscript"/>
            </w:rPr>
          </w:rPrChange>
        </w:rPr>
        <w:t>a,b</w:t>
      </w:r>
      <w:proofErr w:type="spellEnd"/>
    </w:p>
    <w:p w14:paraId="3093E892" w14:textId="57D4FD06" w:rsidR="00155623" w:rsidRPr="008F248B" w:rsidRDefault="00155623" w:rsidP="00155623">
      <w:pPr>
        <w:pStyle w:val="Affiliation"/>
        <w:rPr>
          <w:sz w:val="22"/>
          <w:szCs w:val="22"/>
          <w:rPrChange w:id="16" w:author="Brett Bryan" w:date="2022-04-28T17:14:00Z">
            <w:rPr/>
          </w:rPrChange>
        </w:rPr>
      </w:pPr>
      <w:r w:rsidRPr="008F248B">
        <w:rPr>
          <w:sz w:val="22"/>
          <w:szCs w:val="22"/>
          <w:vertAlign w:val="superscript"/>
          <w:rPrChange w:id="17" w:author="Brett Bryan" w:date="2022-04-28T17:14:00Z">
            <w:rPr>
              <w:vertAlign w:val="superscript"/>
            </w:rPr>
          </w:rPrChange>
        </w:rPr>
        <w:t>a</w:t>
      </w:r>
      <w:r w:rsidR="008F5D05" w:rsidRPr="008F248B">
        <w:rPr>
          <w:sz w:val="22"/>
          <w:szCs w:val="22"/>
          <w:vertAlign w:val="superscript"/>
          <w:rPrChange w:id="18" w:author="Brett Bryan" w:date="2022-04-28T17:14:00Z">
            <w:rPr>
              <w:vertAlign w:val="superscript"/>
            </w:rPr>
          </w:rPrChange>
        </w:rPr>
        <w:t xml:space="preserve"> </w:t>
      </w:r>
      <w:r w:rsidRPr="008F248B">
        <w:rPr>
          <w:sz w:val="22"/>
          <w:szCs w:val="22"/>
          <w:rPrChange w:id="19" w:author="Brett Bryan" w:date="2022-04-28T17:14:00Z">
            <w:rPr/>
          </w:rPrChange>
        </w:rPr>
        <w:t>Centre for Integrative Ecology, School of Life and Environmental Sciences, Deakin University, VIC 3125, Melbourne, Australia.</w:t>
      </w:r>
    </w:p>
    <w:p w14:paraId="354DEE0D" w14:textId="20FBB7A2" w:rsidR="00155623" w:rsidRPr="008F248B" w:rsidRDefault="00155623" w:rsidP="00155623">
      <w:pPr>
        <w:pStyle w:val="Affiliation"/>
        <w:rPr>
          <w:sz w:val="22"/>
          <w:szCs w:val="22"/>
          <w:rPrChange w:id="20" w:author="Brett Bryan" w:date="2022-04-28T17:14:00Z">
            <w:rPr/>
          </w:rPrChange>
        </w:rPr>
      </w:pPr>
      <w:r w:rsidRPr="008F248B">
        <w:rPr>
          <w:sz w:val="22"/>
          <w:szCs w:val="22"/>
          <w:vertAlign w:val="superscript"/>
          <w:rPrChange w:id="21" w:author="Brett Bryan" w:date="2022-04-28T17:14:00Z">
            <w:rPr>
              <w:vertAlign w:val="superscript"/>
            </w:rPr>
          </w:rPrChange>
        </w:rPr>
        <w:t>b</w:t>
      </w:r>
      <w:r w:rsidR="008F5D05" w:rsidRPr="008F248B">
        <w:rPr>
          <w:sz w:val="22"/>
          <w:szCs w:val="22"/>
          <w:vertAlign w:val="superscript"/>
          <w:rPrChange w:id="22" w:author="Brett Bryan" w:date="2022-04-28T17:14:00Z">
            <w:rPr>
              <w:vertAlign w:val="superscript"/>
            </w:rPr>
          </w:rPrChange>
        </w:rPr>
        <w:t xml:space="preserve"> </w:t>
      </w:r>
      <w:r w:rsidRPr="008F248B">
        <w:rPr>
          <w:sz w:val="22"/>
          <w:szCs w:val="22"/>
          <w:rPrChange w:id="23" w:author="Brett Bryan" w:date="2022-04-28T17:14:00Z">
            <w:rPr/>
          </w:rPrChange>
        </w:rPr>
        <w:t>Deakin-SWU Joint Research Centre on Big Data, Faculty of Science, Engineering and Built Environment, Deakin University, VIC 3125, Australia.</w:t>
      </w:r>
    </w:p>
    <w:p w14:paraId="09B2275E" w14:textId="73C07D44" w:rsidR="00155623" w:rsidRPr="008F248B" w:rsidRDefault="00155623" w:rsidP="00155623">
      <w:pPr>
        <w:pStyle w:val="Affiliation"/>
        <w:spacing w:after="240"/>
        <w:rPr>
          <w:iCs/>
          <w:sz w:val="22"/>
          <w:szCs w:val="22"/>
          <w:rPrChange w:id="24" w:author="Brett Bryan" w:date="2022-04-28T17:14:00Z">
            <w:rPr>
              <w:iCs/>
            </w:rPr>
          </w:rPrChange>
        </w:rPr>
      </w:pPr>
      <w:r w:rsidRPr="008F248B">
        <w:rPr>
          <w:sz w:val="22"/>
          <w:szCs w:val="22"/>
          <w:vertAlign w:val="superscript"/>
          <w:rPrChange w:id="25" w:author="Brett Bryan" w:date="2022-04-28T17:14:00Z">
            <w:rPr>
              <w:vertAlign w:val="superscript"/>
            </w:rPr>
          </w:rPrChange>
        </w:rPr>
        <w:t>c</w:t>
      </w:r>
      <w:r w:rsidR="008F5D05" w:rsidRPr="008F248B">
        <w:rPr>
          <w:sz w:val="22"/>
          <w:szCs w:val="22"/>
          <w:vertAlign w:val="superscript"/>
          <w:rPrChange w:id="26" w:author="Brett Bryan" w:date="2022-04-28T17:14:00Z">
            <w:rPr>
              <w:vertAlign w:val="superscript"/>
            </w:rPr>
          </w:rPrChange>
        </w:rPr>
        <w:t xml:space="preserve"> </w:t>
      </w:r>
      <w:r w:rsidRPr="008F248B">
        <w:rPr>
          <w:iCs/>
          <w:sz w:val="22"/>
          <w:szCs w:val="22"/>
          <w:rPrChange w:id="27" w:author="Brett Bryan" w:date="2022-04-28T17:14:00Z">
            <w:rPr>
              <w:iCs/>
            </w:rPr>
          </w:rPrChange>
        </w:rPr>
        <w:t>Transport, Infrastructure, and Territory Research Group (</w:t>
      </w:r>
      <w:proofErr w:type="spellStart"/>
      <w:r w:rsidRPr="008F248B">
        <w:rPr>
          <w:iCs/>
          <w:sz w:val="22"/>
          <w:szCs w:val="22"/>
          <w:rPrChange w:id="28" w:author="Brett Bryan" w:date="2022-04-28T17:14:00Z">
            <w:rPr>
              <w:iCs/>
            </w:rPr>
          </w:rPrChange>
        </w:rPr>
        <w:t>tGIS</w:t>
      </w:r>
      <w:proofErr w:type="spellEnd"/>
      <w:r w:rsidRPr="008F248B">
        <w:rPr>
          <w:iCs/>
          <w:sz w:val="22"/>
          <w:szCs w:val="22"/>
          <w:rPrChange w:id="29" w:author="Brett Bryan" w:date="2022-04-28T17:14:00Z">
            <w:rPr>
              <w:iCs/>
            </w:rPr>
          </w:rPrChange>
        </w:rPr>
        <w:t xml:space="preserve">), Geography Department, Faculty of Geography and History, Universidad </w:t>
      </w:r>
      <w:proofErr w:type="spellStart"/>
      <w:r w:rsidRPr="008F248B">
        <w:rPr>
          <w:iCs/>
          <w:sz w:val="22"/>
          <w:szCs w:val="22"/>
          <w:rPrChange w:id="30" w:author="Brett Bryan" w:date="2022-04-28T17:14:00Z">
            <w:rPr>
              <w:iCs/>
            </w:rPr>
          </w:rPrChange>
        </w:rPr>
        <w:t>Complutense</w:t>
      </w:r>
      <w:proofErr w:type="spellEnd"/>
      <w:r w:rsidRPr="008F248B">
        <w:rPr>
          <w:iCs/>
          <w:sz w:val="22"/>
          <w:szCs w:val="22"/>
          <w:rPrChange w:id="31" w:author="Brett Bryan" w:date="2022-04-28T17:14:00Z">
            <w:rPr>
              <w:iCs/>
            </w:rPr>
          </w:rPrChange>
        </w:rPr>
        <w:t xml:space="preserve"> de Madrid (UCM), C/ </w:t>
      </w:r>
      <w:proofErr w:type="spellStart"/>
      <w:r w:rsidRPr="008F248B">
        <w:rPr>
          <w:iCs/>
          <w:sz w:val="22"/>
          <w:szCs w:val="22"/>
          <w:rPrChange w:id="32" w:author="Brett Bryan" w:date="2022-04-28T17:14:00Z">
            <w:rPr>
              <w:iCs/>
            </w:rPr>
          </w:rPrChange>
        </w:rPr>
        <w:t>ProfesorAranguren</w:t>
      </w:r>
      <w:proofErr w:type="spellEnd"/>
      <w:r w:rsidRPr="008F248B">
        <w:rPr>
          <w:iCs/>
          <w:sz w:val="22"/>
          <w:szCs w:val="22"/>
          <w:rPrChange w:id="33" w:author="Brett Bryan" w:date="2022-04-28T17:14:00Z">
            <w:rPr>
              <w:iCs/>
            </w:rPr>
          </w:rPrChange>
        </w:rPr>
        <w:t xml:space="preserve">, s/n, Ciudad </w:t>
      </w:r>
      <w:proofErr w:type="spellStart"/>
      <w:r w:rsidRPr="008F248B">
        <w:rPr>
          <w:iCs/>
          <w:sz w:val="22"/>
          <w:szCs w:val="22"/>
          <w:rPrChange w:id="34" w:author="Brett Bryan" w:date="2022-04-28T17:14:00Z">
            <w:rPr>
              <w:iCs/>
            </w:rPr>
          </w:rPrChange>
        </w:rPr>
        <w:t>Universitaria</w:t>
      </w:r>
      <w:proofErr w:type="spellEnd"/>
      <w:r w:rsidRPr="008F248B">
        <w:rPr>
          <w:iCs/>
          <w:sz w:val="22"/>
          <w:szCs w:val="22"/>
          <w:rPrChange w:id="35" w:author="Brett Bryan" w:date="2022-04-28T17:14:00Z">
            <w:rPr>
              <w:iCs/>
            </w:rPr>
          </w:rPrChange>
        </w:rPr>
        <w:t>, 28040, Madrid, Spain.</w:t>
      </w:r>
    </w:p>
    <w:p w14:paraId="129CEEEF" w14:textId="3A929B7B" w:rsidR="00155623" w:rsidRPr="008F248B" w:rsidRDefault="00155623" w:rsidP="00155623">
      <w:pPr>
        <w:rPr>
          <w:rFonts w:ascii="Times New Roman" w:hAnsi="Times New Roman" w:cs="Times New Roman"/>
          <w:i/>
          <w:lang w:eastAsia="en-GB"/>
          <w:rPrChange w:id="36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</w:pPr>
      <w:r w:rsidRPr="008F248B">
        <w:rPr>
          <w:rFonts w:ascii="Times New Roman" w:hAnsi="Times New Roman" w:cs="Times New Roman"/>
          <w:i/>
          <w:vertAlign w:val="superscript"/>
          <w:lang w:eastAsia="en-GB"/>
          <w:rPrChange w:id="37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vertAlign w:val="superscript"/>
              <w:lang w:eastAsia="en-GB"/>
            </w:rPr>
          </w:rPrChange>
        </w:rPr>
        <w:t>d</w:t>
      </w:r>
      <w:r w:rsidR="008F5D05" w:rsidRPr="008F248B">
        <w:rPr>
          <w:rFonts w:ascii="Times New Roman" w:hAnsi="Times New Roman" w:cs="Times New Roman"/>
          <w:i/>
          <w:vertAlign w:val="superscript"/>
          <w:lang w:eastAsia="en-GB"/>
          <w:rPrChange w:id="38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vertAlign w:val="superscript"/>
              <w:lang w:eastAsia="en-GB"/>
            </w:rPr>
          </w:rPrChange>
        </w:rPr>
        <w:t xml:space="preserve">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39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Observatorio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40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 para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41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una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42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43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Cultura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44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 del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45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Territorio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46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 (OCT), Calle del Duque de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47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Fernán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48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49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Núñez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50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 2, 1, 28012, Madrid, Spain.</w:t>
      </w:r>
    </w:p>
    <w:p w14:paraId="2986F9A1" w14:textId="2563883D" w:rsidR="00155623" w:rsidRPr="008F248B" w:rsidRDefault="00155623" w:rsidP="00155623">
      <w:pPr>
        <w:rPr>
          <w:sz w:val="20"/>
          <w:szCs w:val="20"/>
          <w:rPrChange w:id="51" w:author="Brett Bryan" w:date="2022-04-28T17:14:00Z">
            <w:rPr/>
          </w:rPrChange>
        </w:rPr>
      </w:pPr>
      <w:r w:rsidRPr="008F248B">
        <w:rPr>
          <w:rFonts w:ascii="Times New Roman" w:hAnsi="Times New Roman" w:cs="Times New Roman"/>
          <w:i/>
          <w:vertAlign w:val="superscript"/>
          <w:lang w:eastAsia="en-GB"/>
          <w:rPrChange w:id="52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vertAlign w:val="superscript"/>
              <w:lang w:eastAsia="en-GB"/>
            </w:rPr>
          </w:rPrChange>
        </w:rPr>
        <w:t>e</w:t>
      </w:r>
      <w:r w:rsidR="008F5D05" w:rsidRPr="008F248B">
        <w:rPr>
          <w:rFonts w:ascii="Times New Roman" w:hAnsi="Times New Roman" w:cs="Times New Roman"/>
          <w:i/>
          <w:vertAlign w:val="superscript"/>
          <w:lang w:eastAsia="en-GB"/>
          <w:rPrChange w:id="53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vertAlign w:val="superscript"/>
              <w:lang w:eastAsia="en-GB"/>
            </w:rPr>
          </w:rPrChange>
        </w:rPr>
        <w:t xml:space="preserve"> </w:t>
      </w:r>
      <w:r w:rsidRPr="008F248B">
        <w:rPr>
          <w:rFonts w:ascii="Times New Roman" w:hAnsi="Times New Roman" w:cs="Times New Roman"/>
          <w:i/>
          <w:lang w:eastAsia="en-GB"/>
          <w:rPrChange w:id="54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 xml:space="preserve">Informational and Computational Sciences Group, The James Hutton Institute, </w:t>
      </w:r>
      <w:proofErr w:type="spellStart"/>
      <w:r w:rsidRPr="008F248B">
        <w:rPr>
          <w:rFonts w:ascii="Times New Roman" w:hAnsi="Times New Roman" w:cs="Times New Roman"/>
          <w:i/>
          <w:lang w:eastAsia="en-GB"/>
          <w:rPrChange w:id="55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Craigiebuckler</w:t>
      </w:r>
      <w:proofErr w:type="spellEnd"/>
      <w:r w:rsidRPr="008F248B">
        <w:rPr>
          <w:rFonts w:ascii="Times New Roman" w:hAnsi="Times New Roman" w:cs="Times New Roman"/>
          <w:i/>
          <w:lang w:eastAsia="en-GB"/>
          <w:rPrChange w:id="56" w:author="Brett Bryan" w:date="2022-04-28T17:14:00Z">
            <w:rPr>
              <w:rFonts w:ascii="Times New Roman" w:hAnsi="Times New Roman" w:cs="Times New Roman"/>
              <w:i/>
              <w:sz w:val="24"/>
              <w:szCs w:val="24"/>
              <w:lang w:eastAsia="en-GB"/>
            </w:rPr>
          </w:rPrChange>
        </w:rPr>
        <w:t>, Aberdeen AB15 8QH, Scotland UK.</w:t>
      </w:r>
    </w:p>
    <w:p w14:paraId="3A234ECF" w14:textId="77777777" w:rsidR="00155623" w:rsidRPr="008F248B" w:rsidRDefault="00155623" w:rsidP="00155623">
      <w:pPr>
        <w:pStyle w:val="Affiliation"/>
        <w:rPr>
          <w:sz w:val="22"/>
          <w:szCs w:val="22"/>
          <w:rPrChange w:id="57" w:author="Brett Bryan" w:date="2022-04-28T17:14:00Z">
            <w:rPr/>
          </w:rPrChange>
        </w:rPr>
      </w:pPr>
      <w:r w:rsidRPr="008F248B">
        <w:rPr>
          <w:sz w:val="22"/>
          <w:szCs w:val="22"/>
          <w:rPrChange w:id="58" w:author="Brett Bryan" w:date="2022-04-28T17:14:00Z">
            <w:rPr/>
          </w:rPrChange>
        </w:rPr>
        <w:t>*</w:t>
      </w:r>
      <w:proofErr w:type="gramStart"/>
      <w:r w:rsidRPr="008F248B">
        <w:rPr>
          <w:sz w:val="22"/>
          <w:szCs w:val="22"/>
          <w:rPrChange w:id="59" w:author="Brett Bryan" w:date="2022-04-28T17:14:00Z">
            <w:rPr/>
          </w:rPrChange>
        </w:rPr>
        <w:t>corresponding</w:t>
      </w:r>
      <w:proofErr w:type="gramEnd"/>
      <w:r w:rsidRPr="008F248B">
        <w:rPr>
          <w:sz w:val="22"/>
          <w:szCs w:val="22"/>
          <w:rPrChange w:id="60" w:author="Brett Bryan" w:date="2022-04-28T17:14:00Z">
            <w:rPr/>
          </w:rPrChange>
        </w:rPr>
        <w:t xml:space="preserve"> author at wangjinz@deakin.edu.au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6C0B6ADF" w:rsidR="00EA1491" w:rsidRDefault="005F68D4" w:rsidP="668E40B4">
      <w:ins w:id="61" w:author="Brett Bryan" w:date="2022-04-28T17:09:00Z">
        <w:r>
          <w:t>Accurate predictions of land-use change are important for supporting planning</w:t>
        </w:r>
      </w:ins>
      <w:ins w:id="62" w:author="Brett Bryan" w:date="2022-04-28T17:10:00Z">
        <w:r w:rsidR="009F0EE6">
          <w:t xml:space="preserve">. </w:t>
        </w:r>
      </w:ins>
      <w:r w:rsidR="00DA11A4" w:rsidRPr="00424860">
        <w:t xml:space="preserve">Cellular </w:t>
      </w:r>
      <w:r w:rsidR="00594A3F">
        <w:t>a</w:t>
      </w:r>
      <w:r w:rsidR="00DA11A4" w:rsidRPr="00424860">
        <w:t>utomata (CA)</w:t>
      </w:r>
      <w:r w:rsidR="00594A3F">
        <w:t xml:space="preserve"> </w:t>
      </w:r>
      <w:r w:rsidR="00DA11A4"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del w:id="63" w:author="JINZHU WANG" w:date="2022-04-27T14:10:00Z">
        <w:r w:rsidR="00BB4793" w:rsidRPr="00424860" w:rsidDel="00D776CA">
          <w:delText xml:space="preserve"> dynamics</w:delText>
        </w:r>
        <w:r w:rsidR="0060588A" w:rsidRPr="00424860" w:rsidDel="00D776CA">
          <w:delText>,</w:delText>
        </w:r>
      </w:del>
      <w:ins w:id="64" w:author="JINZHU WANG" w:date="2022-04-27T14:10:00Z">
        <w:r w:rsidR="00D776CA">
          <w:t xml:space="preserve"> land-use change</w:t>
        </w:r>
        <w:del w:id="65" w:author="Brett Bryan" w:date="2022-04-28T14:03:00Z">
          <w:r w:rsidR="00D776CA" w:rsidDel="006F3EC5">
            <w:delText>s</w:delText>
          </w:r>
        </w:del>
      </w:ins>
      <w:r w:rsidR="00575ADD" w:rsidRPr="00424860">
        <w:t xml:space="preserve"> but</w:t>
      </w:r>
      <w:del w:id="66" w:author="Brett Bryan" w:date="2022-04-28T19:24:00Z">
        <w:r w:rsidR="00575ADD" w:rsidRPr="00424860" w:rsidDel="0078538B">
          <w:delText xml:space="preserve"> </w:delText>
        </w:r>
      </w:del>
      <w:del w:id="67" w:author="Brett Bryan" w:date="2022-04-28T17:08:00Z">
        <w:r w:rsidR="00325B4D" w:rsidRPr="00424860" w:rsidDel="00D66E9D">
          <w:delText xml:space="preserve">many studies </w:delText>
        </w:r>
        <w:r w:rsidR="00A261E1" w:rsidRPr="00424860" w:rsidDel="00D66E9D">
          <w:delText xml:space="preserve">have </w:delText>
        </w:r>
        <w:r w:rsidR="00575ADD" w:rsidRPr="00424860" w:rsidDel="00D66E9D">
          <w:delText>oversimpl</w:delText>
        </w:r>
        <w:r w:rsidR="0060588A" w:rsidRPr="00424860" w:rsidDel="00D66E9D">
          <w:delText>i</w:delText>
        </w:r>
        <w:r w:rsidR="00325B4D" w:rsidRPr="00424860" w:rsidDel="00D66E9D">
          <w:delText>fied</w:delText>
        </w:r>
        <w:r w:rsidR="00575ADD" w:rsidRPr="00424860" w:rsidDel="00D66E9D">
          <w:delText xml:space="preserve"> the </w:delText>
        </w:r>
        <w:r w:rsidR="00335D94" w:rsidRPr="00424860" w:rsidDel="00D66E9D">
          <w:delText xml:space="preserve">spatial complexity of </w:delText>
        </w:r>
        <w:r w:rsidR="00594A3F" w:rsidDel="00D66E9D">
          <w:delText xml:space="preserve">the </w:delText>
        </w:r>
        <w:r w:rsidR="00335D94" w:rsidRPr="00424860" w:rsidDel="00D66E9D">
          <w:delText>driving factors</w:delText>
        </w:r>
        <w:r w:rsidR="00DA11A4" w:rsidRPr="00424860" w:rsidDel="00D66E9D">
          <w:delText xml:space="preserve"> </w:delText>
        </w:r>
        <w:r w:rsidR="00BE707A" w:rsidDel="00D66E9D">
          <w:delText>in the process of</w:delText>
        </w:r>
        <w:r w:rsidR="00DA11A4" w:rsidRPr="00424860" w:rsidDel="00D66E9D">
          <w:delText xml:space="preserve"> </w:delText>
        </w:r>
        <w:r w:rsidR="00BE707A" w:rsidRPr="00424860" w:rsidDel="00D66E9D">
          <w:delText>objecti</w:delText>
        </w:r>
        <w:r w:rsidR="00BE707A" w:rsidDel="00D66E9D">
          <w:delText>fying</w:delText>
        </w:r>
        <w:r w:rsidR="00BE707A" w:rsidRPr="00424860" w:rsidDel="00D66E9D">
          <w:delText xml:space="preserve"> </w:delText>
        </w:r>
        <w:r w:rsidR="00BE707A" w:rsidDel="00D66E9D">
          <w:delText xml:space="preserve">urban </w:delText>
        </w:r>
        <w:r w:rsidR="00DA11A4" w:rsidRPr="00424860" w:rsidDel="00D66E9D">
          <w:delText>transition functions and abstract</w:delText>
        </w:r>
        <w:r w:rsidR="00140D5B" w:rsidDel="00D66E9D">
          <w:delText>ing</w:delText>
        </w:r>
        <w:r w:rsidR="00DA11A4" w:rsidRPr="00424860" w:rsidDel="00D66E9D">
          <w:delText xml:space="preserve"> urban development rules</w:delText>
        </w:r>
      </w:del>
      <w:ins w:id="68" w:author="Brett Bryan" w:date="2022-04-28T17:08:00Z">
        <w:r w:rsidR="00D66E9D">
          <w:t xml:space="preserve"> accurately model</w:t>
        </w:r>
      </w:ins>
      <w:ins w:id="69" w:author="Brett Bryan" w:date="2022-04-28T19:24:00Z">
        <w:r w:rsidR="0078538B">
          <w:t>lin</w:t>
        </w:r>
      </w:ins>
      <w:ins w:id="70" w:author="Brett Bryan" w:date="2022-04-28T19:25:00Z">
        <w:r w:rsidR="0078538B">
          <w:t>g</w:t>
        </w:r>
      </w:ins>
      <w:ins w:id="71" w:author="Brett Bryan" w:date="2022-04-28T17:08:00Z">
        <w:r w:rsidR="00D66E9D">
          <w:t xml:space="preserve"> </w:t>
        </w:r>
      </w:ins>
      <w:ins w:id="72" w:author="Brett Bryan" w:date="2022-04-28T17:12:00Z">
        <w:r w:rsidR="00F6042F">
          <w:t xml:space="preserve">complex </w:t>
        </w:r>
        <w:r w:rsidR="00C90565">
          <w:t xml:space="preserve">spatial </w:t>
        </w:r>
        <w:r w:rsidR="00F6042F">
          <w:t>urba</w:t>
        </w:r>
        <w:r w:rsidR="00C90565">
          <w:t xml:space="preserve">n patterns and dynamics </w:t>
        </w:r>
      </w:ins>
      <w:ins w:id="73" w:author="Brett Bryan" w:date="2022-04-28T17:14:00Z">
        <w:r w:rsidR="00C54971">
          <w:t>can</w:t>
        </w:r>
      </w:ins>
      <w:ins w:id="74" w:author="Brett Bryan" w:date="2022-04-28T17:15:00Z">
        <w:r w:rsidR="00C54971">
          <w:t xml:space="preserve"> be</w:t>
        </w:r>
      </w:ins>
      <w:ins w:id="75" w:author="Brett Bryan" w:date="2022-04-28T17:10:00Z">
        <w:r w:rsidR="009F0EE6">
          <w:t xml:space="preserve"> challe</w:t>
        </w:r>
      </w:ins>
      <w:ins w:id="76" w:author="Brett Bryan" w:date="2022-04-28T17:11:00Z">
        <w:r w:rsidR="009F0EE6">
          <w:t>ng</w:t>
        </w:r>
      </w:ins>
      <w:ins w:id="77" w:author="Brett Bryan" w:date="2022-04-28T17:15:00Z">
        <w:r w:rsidR="00C54971">
          <w:t>ing due to</w:t>
        </w:r>
      </w:ins>
      <w:ins w:id="78" w:author="Brett Bryan" w:date="2022-04-28T17:11:00Z">
        <w:r w:rsidR="009F0EE6">
          <w:t xml:space="preserve"> </w:t>
        </w:r>
        <w:r w:rsidR="00F6042F">
          <w:t xml:space="preserve">the </w:t>
        </w:r>
      </w:ins>
      <w:ins w:id="79" w:author="Brett Bryan" w:date="2022-04-28T17:12:00Z">
        <w:r w:rsidR="00C90565">
          <w:t xml:space="preserve">high degree of </w:t>
        </w:r>
      </w:ins>
      <w:ins w:id="80" w:author="Brett Bryan" w:date="2022-04-28T17:11:00Z">
        <w:r w:rsidR="00F6042F">
          <w:t xml:space="preserve">subjectivity involved in </w:t>
        </w:r>
      </w:ins>
      <w:ins w:id="81" w:author="Brett Bryan" w:date="2022-04-28T19:25:00Z">
        <w:r w:rsidR="0078538B">
          <w:t xml:space="preserve">CA </w:t>
        </w:r>
      </w:ins>
      <w:ins w:id="82" w:author="Brett Bryan" w:date="2022-04-28T17:11:00Z">
        <w:r w:rsidR="00F6042F">
          <w:t xml:space="preserve">model </w:t>
        </w:r>
        <w:proofErr w:type="spellStart"/>
        <w:r w:rsidR="00F6042F">
          <w:t>parameterisation</w:t>
        </w:r>
      </w:ins>
      <w:proofErr w:type="spellEnd"/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del w:id="83" w:author="Brett Bryan" w:date="2022-04-28T17:13:00Z">
        <w:r w:rsidR="00E473BE" w:rsidRPr="00424860" w:rsidDel="006D2BF9">
          <w:delText xml:space="preserve">technology </w:delText>
        </w:r>
      </w:del>
      <w:r w:rsidR="00E473BE" w:rsidRPr="00424860">
        <w:t>enable</w:t>
      </w:r>
      <w:r w:rsidR="00A261E1" w:rsidRPr="00424860">
        <w:t xml:space="preserve"> </w:t>
      </w:r>
      <w:r w:rsidR="00454525" w:rsidRPr="00424860">
        <w:t xml:space="preserve">complex </w:t>
      </w:r>
      <w:ins w:id="84" w:author="Brett Bryan" w:date="2022-04-28T19:27:00Z">
        <w:r w:rsidR="00F550C2">
          <w:t xml:space="preserve">spatial </w:t>
        </w:r>
      </w:ins>
      <w:del w:id="85" w:author="Brett Bryan" w:date="2022-04-28T19:26:00Z">
        <w:r w:rsidR="00454525" w:rsidRPr="00424860" w:rsidDel="009919FC">
          <w:delText xml:space="preserve">urban </w:delText>
        </w:r>
        <w:r w:rsidR="00563D90" w:rsidDel="009919FC">
          <w:delText xml:space="preserve">spatial </w:delText>
        </w:r>
      </w:del>
      <w:r w:rsidR="00454525" w:rsidRPr="00424860">
        <w:t xml:space="preserve">patterns </w:t>
      </w:r>
      <w:del w:id="86" w:author="Brett Bryan" w:date="2022-04-28T19:27:00Z">
        <w:r w:rsidR="00D97D04" w:rsidDel="00F550C2">
          <w:delText xml:space="preserve">and </w:delText>
        </w:r>
      </w:del>
      <w:del w:id="87" w:author="Brett Bryan" w:date="2022-04-28T19:26:00Z">
        <w:r w:rsidR="00D97D04" w:rsidRPr="00424860" w:rsidDel="009919FC">
          <w:delText>dynamic</w:delText>
        </w:r>
        <w:r w:rsidR="00D97D04" w:rsidDel="009919FC">
          <w:delText>s</w:delText>
        </w:r>
        <w:r w:rsidR="00D97D04" w:rsidRPr="00424860" w:rsidDel="009919FC">
          <w:delText xml:space="preserve"> </w:delText>
        </w:r>
      </w:del>
      <w:del w:id="88" w:author="Brett Bryan" w:date="2022-04-28T19:27:00Z">
        <w:r w:rsidR="00454525" w:rsidRPr="00424860" w:rsidDel="00F550C2">
          <w:delText xml:space="preserve">to be </w:delText>
        </w:r>
      </w:del>
      <w:ins w:id="89" w:author="Brett Bryan" w:date="2022-04-28T19:27:00Z">
        <w:r w:rsidR="00F550C2">
          <w:t>such as urban development to be learned</w:t>
        </w:r>
      </w:ins>
      <w:del w:id="90" w:author="Brett Bryan" w:date="2022-04-28T19:25:00Z">
        <w:r w:rsidR="00B4073C" w:rsidRPr="00424860" w:rsidDel="009919FC">
          <w:delText>capture</w:delText>
        </w:r>
        <w:r w:rsidR="00454525" w:rsidRPr="00424860" w:rsidDel="009919FC">
          <w:delText>d</w:delText>
        </w:r>
      </w:del>
      <w:ins w:id="91" w:author="Brett Bryan" w:date="2022-04-28T14:03:00Z">
        <w:r w:rsidR="002829F2">
          <w:t xml:space="preserve"> and simulated</w:t>
        </w:r>
      </w:ins>
      <w:r w:rsidR="005C3702" w:rsidRPr="00424860">
        <w:t>.</w:t>
      </w:r>
      <w:r w:rsidR="00A80062" w:rsidRPr="00424860">
        <w:t xml:space="preserve"> In this study, we </w:t>
      </w:r>
      <w:del w:id="92" w:author="Brett Bryan" w:date="2022-04-28T19:27:00Z">
        <w:r w:rsidR="005008F0" w:rsidRPr="00424860" w:rsidDel="00F550C2">
          <w:delText>selected</w:delText>
        </w:r>
        <w:r w:rsidR="008211D2" w:rsidRPr="00424860" w:rsidDel="00F550C2">
          <w:delText xml:space="preserve"> </w:delText>
        </w:r>
      </w:del>
      <w:ins w:id="93" w:author="Brett Bryan" w:date="2022-04-28T19:27:00Z">
        <w:r w:rsidR="00F550C2">
          <w:t>used</w:t>
        </w:r>
        <w:r w:rsidR="00F550C2" w:rsidRPr="00424860">
          <w:t xml:space="preserve"> </w:t>
        </w:r>
      </w:ins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del w:id="94" w:author="Brett Bryan" w:date="2022-04-28T19:27:00Z">
        <w:r w:rsidR="00B53BB3" w:rsidRPr="00424860" w:rsidDel="005D6043">
          <w:delText>describe the pattern</w:delText>
        </w:r>
        <w:r w:rsidR="00594A3F" w:rsidDel="005D6043">
          <w:delText>-</w:delText>
        </w:r>
        <w:r w:rsidR="00B53BB3" w:rsidRPr="00424860" w:rsidDel="005D6043">
          <w:delText>ext</w:delText>
        </w:r>
        <w:r w:rsidR="006D70FB" w:rsidRPr="00424860" w:rsidDel="005D6043">
          <w:delText>raction</w:delText>
        </w:r>
        <w:r w:rsidR="00C539BB" w:rsidRPr="00424860" w:rsidDel="005D6043">
          <w:delText xml:space="preserve"> process</w:delText>
        </w:r>
        <w:r w:rsidR="00832472" w:rsidRPr="00424860" w:rsidDel="005D6043">
          <w:delText>,</w:delText>
        </w:r>
        <w:r w:rsidR="006D70FB" w:rsidRPr="00424860" w:rsidDel="005D6043">
          <w:delText xml:space="preserve"> </w:delText>
        </w:r>
      </w:del>
      <w:r w:rsidR="00085B74" w:rsidRPr="00424860">
        <w:t xml:space="preserve">validate the model </w:t>
      </w:r>
      <w:r w:rsidR="002A3699">
        <w:t>against</w:t>
      </w:r>
      <w:r w:rsidR="002A3699" w:rsidRPr="00424860">
        <w:t xml:space="preserve"> </w:t>
      </w:r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 xml:space="preserve">to predict </w:t>
      </w:r>
      <w:ins w:id="95" w:author="Brett Bryan" w:date="2022-04-28T19:28:00Z">
        <w:r w:rsidR="00085172">
          <w:t xml:space="preserve">patterns of </w:t>
        </w:r>
      </w:ins>
      <w:r w:rsidR="00111133" w:rsidRPr="00424860">
        <w:t xml:space="preserve">urban </w:t>
      </w:r>
      <w:del w:id="96" w:author="Brett Bryan" w:date="2022-04-28T19:28:00Z">
        <w:r w:rsidR="00111133" w:rsidRPr="00424860" w:rsidDel="005D6043">
          <w:delText>layout</w:delText>
        </w:r>
        <w:r w:rsidR="00594A3F" w:rsidDel="005D6043">
          <w:delText>s</w:delText>
        </w:r>
        <w:r w:rsidR="00111133" w:rsidRPr="00424860" w:rsidDel="005D6043">
          <w:delText xml:space="preserve"> </w:delText>
        </w:r>
      </w:del>
      <w:ins w:id="97" w:author="Brett Bryan" w:date="2022-04-28T19:28:00Z">
        <w:r w:rsidR="005D6043">
          <w:t>expansion</w:t>
        </w:r>
        <w:r w:rsidR="005D6043" w:rsidRPr="00424860">
          <w:t xml:space="preserve"> </w:t>
        </w:r>
      </w:ins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ins w:id="98" w:author="Brett Bryan" w:date="2022-04-28T19:28:00Z">
        <w:r w:rsidR="00085172">
          <w:t>, one of the most rapidly urbanizing regions on the planet</w:t>
        </w:r>
      </w:ins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del w:id="99" w:author="Brett Bryan" w:date="2022-04-28T14:09:00Z">
        <w:r w:rsidR="00594A3F" w:rsidDel="007E263E">
          <w:delText>:</w:delText>
        </w:r>
        <w:r w:rsidR="009739EB" w:rsidRPr="00424860" w:rsidDel="007E263E">
          <w:delText xml:space="preserve"> </w:delText>
        </w:r>
        <w:r w:rsidR="00C20968" w:rsidRPr="00424860" w:rsidDel="007E263E">
          <w:delText>1)</w:delText>
        </w:r>
      </w:del>
      <w:r w:rsidR="00C20968" w:rsidRPr="00424860">
        <w:t xml:space="preserve">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ins w:id="100" w:author="Brett Bryan" w:date="2022-04-28T14:13:00Z">
        <w:r w:rsidR="00AA705C">
          <w:t xml:space="preserve">effectively </w:t>
        </w:r>
      </w:ins>
      <w:del w:id="101" w:author="Brett Bryan" w:date="2022-04-28T14:05:00Z">
        <w:r w:rsidR="00A90097" w:rsidRPr="00424860" w:rsidDel="00D940AA">
          <w:delText xml:space="preserve">gradually </w:delText>
        </w:r>
      </w:del>
      <w:r w:rsidR="00A90097" w:rsidRPr="00424860">
        <w:t>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 xml:space="preserve">to </w:t>
      </w:r>
      <w:del w:id="102" w:author="Brett Bryan" w:date="2022-04-28T14:05:00Z">
        <w:r w:rsidR="0043362D" w:rsidRPr="00424860" w:rsidDel="00233CD7">
          <w:delText xml:space="preserve">precise </w:delText>
        </w:r>
      </w:del>
      <w:ins w:id="103" w:author="Brett Bryan" w:date="2022-04-28T14:05:00Z">
        <w:r w:rsidR="00233CD7">
          <w:t>realistic</w:t>
        </w:r>
        <w:r w:rsidR="00233CD7" w:rsidRPr="00424860">
          <w:t xml:space="preserve"> </w:t>
        </w:r>
      </w:ins>
      <w:r w:rsidR="0043362D" w:rsidRPr="00424860">
        <w:t>urban development shapes</w:t>
      </w:r>
      <w:del w:id="104" w:author="Brett Bryan" w:date="2022-04-28T14:13:00Z">
        <w:r w:rsidR="006F146A" w:rsidRPr="00424860" w:rsidDel="00AA705C">
          <w:delText>, 2)</w:delText>
        </w:r>
        <w:r w:rsidR="00FF627B" w:rsidRPr="00424860" w:rsidDel="00AA705C">
          <w:delText xml:space="preserve"> t</w:delText>
        </w:r>
      </w:del>
      <w:ins w:id="105" w:author="Brett Bryan" w:date="2022-04-28T14:13:00Z">
        <w:r w:rsidR="00AA705C">
          <w:t xml:space="preserve">. The accuracy </w:t>
        </w:r>
      </w:ins>
      <w:del w:id="106" w:author="Brett Bryan" w:date="2022-04-28T14:13:00Z">
        <w:r w:rsidR="00FF627B" w:rsidRPr="00424860" w:rsidDel="00AA705C">
          <w:delText xml:space="preserve">he </w:delText>
        </w:r>
      </w:del>
      <w:del w:id="107" w:author="Brett Bryan" w:date="2022-04-28T19:29:00Z">
        <w:r w:rsidR="00251856" w:rsidRPr="00424860" w:rsidDel="005C714E">
          <w:delText>Figure of Merit</w:delText>
        </w:r>
      </w:del>
      <w:del w:id="108" w:author="Brett Bryan" w:date="2022-04-28T14:13:00Z">
        <w:r w:rsidR="00594A3F" w:rsidDel="00AA705C">
          <w:delText xml:space="preserve"> (FoM</w:delText>
        </w:r>
      </w:del>
      <w:del w:id="109" w:author="Brett Bryan" w:date="2022-04-28T19:29:00Z">
        <w:r w:rsidR="00251856" w:rsidRPr="00424860" w:rsidDel="005C714E">
          <w:delText>)</w:delText>
        </w:r>
        <w:r w:rsidR="00FF627B" w:rsidRPr="00424860" w:rsidDel="005C714E">
          <w:delText xml:space="preserve"> </w:delText>
        </w:r>
      </w:del>
      <w:r w:rsidR="00FF627B" w:rsidRPr="00424860">
        <w:t xml:space="preserve">of the simulation map </w:t>
      </w:r>
      <w:r w:rsidR="00747378" w:rsidRPr="00424860">
        <w:t xml:space="preserve">was </w:t>
      </w:r>
      <w:ins w:id="110" w:author="Brett Bryan" w:date="2022-04-28T14:14:00Z">
        <w:r w:rsidR="006C5FC7">
          <w:t xml:space="preserve">high and </w:t>
        </w:r>
      </w:ins>
      <w:del w:id="111" w:author="Brett Bryan" w:date="2022-04-28T14:13:00Z">
        <w:r w:rsidR="00FF627B" w:rsidRPr="00424860" w:rsidDel="008D0E5D">
          <w:delText xml:space="preserve">close </w:delText>
        </w:r>
      </w:del>
      <w:ins w:id="112" w:author="Brett Bryan" w:date="2022-04-28T14:13:00Z">
        <w:r w:rsidR="008D0E5D">
          <w:t xml:space="preserve">comparable </w:t>
        </w:r>
      </w:ins>
      <w:r w:rsidR="00FF627B" w:rsidRPr="00424860">
        <w:t xml:space="preserve">to </w:t>
      </w:r>
      <w:del w:id="113" w:author="Brett Bryan" w:date="2022-04-28T14:13:00Z">
        <w:r w:rsidR="001D02C4" w:rsidDel="008D0E5D">
          <w:delText xml:space="preserve">those of </w:delText>
        </w:r>
      </w:del>
      <w:r w:rsidR="00054C8A" w:rsidRPr="00424860">
        <w:t xml:space="preserve">previous </w:t>
      </w:r>
      <w:r w:rsidR="00466215" w:rsidRPr="00424860">
        <w:t>studies</w:t>
      </w:r>
      <w:del w:id="114" w:author="Brett Bryan" w:date="2022-04-28T14:14:00Z">
        <w:r w:rsidR="00466215" w:rsidRPr="00424860" w:rsidDel="006C5FC7">
          <w:delText xml:space="preserve"> that</w:delText>
        </w:r>
        <w:r w:rsidR="001C1197" w:rsidRPr="00424860" w:rsidDel="006C5FC7">
          <w:delText xml:space="preserve"> went through a length</w:delText>
        </w:r>
        <w:r w:rsidR="00A42E7F" w:rsidRPr="00424860" w:rsidDel="006C5FC7">
          <w:delText>y</w:delText>
        </w:r>
        <w:r w:rsidR="001C1197" w:rsidRPr="00424860" w:rsidDel="006C5FC7">
          <w:delText xml:space="preserve"> calibration process,</w:delText>
        </w:r>
      </w:del>
      <w:r w:rsidR="001C1197" w:rsidRPr="00424860">
        <w:t xml:space="preserve"> and </w:t>
      </w:r>
      <w:del w:id="115" w:author="Brett Bryan" w:date="2022-04-28T14:14:00Z">
        <w:r w:rsidR="001C1197" w:rsidRPr="00424860" w:rsidDel="006C5FC7">
          <w:delText xml:space="preserve">3) </w:delText>
        </w:r>
      </w:del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ins w:id="116" w:author="Brett Bryan" w:date="2022-04-28T16:50:00Z">
        <w:r w:rsidR="00484154">
          <w:t xml:space="preserve">Visual inspection of the outputs revealed that </w:t>
        </w:r>
      </w:ins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del w:id="117" w:author="Brett Bryan" w:date="2022-04-28T16:49:00Z">
        <w:r w:rsidR="00E932B5" w:rsidRPr="00424860" w:rsidDel="003109DE">
          <w:delText xml:space="preserve"> such as</w:delText>
        </w:r>
      </w:del>
      <w:ins w:id="118" w:author="Brett Bryan" w:date="2022-04-28T16:57:00Z">
        <w:r w:rsidR="0087573E">
          <w:t xml:space="preserve"> such as </w:t>
        </w:r>
        <w:proofErr w:type="spellStart"/>
        <w:r w:rsidR="0087573E">
          <w:t>neighbourhood</w:t>
        </w:r>
        <w:proofErr w:type="spellEnd"/>
        <w:r w:rsidR="0087573E">
          <w:t xml:space="preserve"> effects,</w:t>
        </w:r>
      </w:ins>
      <w:ins w:id="119" w:author="Brett Bryan" w:date="2022-04-28T16:49:00Z">
        <w:r w:rsidR="003109DE">
          <w:t xml:space="preserve"> </w:t>
        </w:r>
      </w:ins>
      <w:ins w:id="120" w:author="Brett Bryan" w:date="2022-04-28T16:48:00Z">
        <w:r w:rsidR="00495EB9">
          <w:t>the</w:t>
        </w:r>
      </w:ins>
      <w:r w:rsidR="00E932B5" w:rsidRPr="00424860">
        <w:t xml:space="preserve"> </w:t>
      </w:r>
      <w:r w:rsidR="00E01F9E">
        <w:rPr>
          <w:rFonts w:hint="eastAsia"/>
        </w:rPr>
        <w:t>gra</w:t>
      </w:r>
      <w:r w:rsidR="00E01F9E">
        <w:t>vit</w:t>
      </w:r>
      <w:r w:rsidR="008C7143">
        <w:t>y</w:t>
      </w:r>
      <w:r w:rsidR="00E01F9E">
        <w:t xml:space="preserve"> </w:t>
      </w:r>
      <w:r w:rsidR="00E932B5" w:rsidRPr="00424860">
        <w:t xml:space="preserve">effects </w:t>
      </w:r>
      <w:ins w:id="121" w:author="Brett Bryan" w:date="2022-04-28T16:48:00Z">
        <w:r w:rsidR="00495EB9">
          <w:t>of large cities</w:t>
        </w:r>
      </w:ins>
      <w:ins w:id="122" w:author="Brett Bryan" w:date="2022-04-28T16:49:00Z">
        <w:r w:rsidR="003109DE">
          <w:t xml:space="preserve">, </w:t>
        </w:r>
      </w:ins>
      <w:r w:rsidR="00E932B5" w:rsidRPr="00424860">
        <w:t xml:space="preserve">and </w:t>
      </w:r>
      <w:ins w:id="123" w:author="Brett Bryan" w:date="2022-04-28T16:49:00Z">
        <w:r w:rsidR="003109DE">
          <w:t xml:space="preserve">the tendency for </w:t>
        </w:r>
      </w:ins>
      <w:r w:rsidR="00E932B5" w:rsidRPr="00424860">
        <w:t>linear development</w:t>
      </w:r>
      <w:del w:id="124" w:author="Brett Bryan" w:date="2022-04-28T14:06:00Z">
        <w:r w:rsidR="003839CA" w:rsidRPr="00424860" w:rsidDel="0099394E">
          <w:delText>,</w:delText>
        </w:r>
      </w:del>
      <w:del w:id="125" w:author="Brett Bryan" w:date="2022-04-28T16:57:00Z">
        <w:r w:rsidR="003839CA" w:rsidRPr="00424860" w:rsidDel="0087573E">
          <w:delText xml:space="preserve"> </w:delText>
        </w:r>
      </w:del>
      <w:del w:id="126" w:author="Brett Bryan" w:date="2022-04-28T14:15:00Z">
        <w:r w:rsidR="00B24127" w:rsidRPr="00424860" w:rsidDel="00D77BAE">
          <w:delText xml:space="preserve">which </w:delText>
        </w:r>
        <w:r w:rsidR="007C3819" w:rsidDel="00D77BAE">
          <w:delText>can com</w:delText>
        </w:r>
        <w:r w:rsidR="007C3819" w:rsidRPr="00424860" w:rsidDel="00D77BAE">
          <w:delText xml:space="preserve">plement </w:delText>
        </w:r>
        <w:r w:rsidR="009D10BB" w:rsidRPr="00424860" w:rsidDel="00D77BAE">
          <w:delText>CA models</w:delText>
        </w:r>
      </w:del>
      <w:ins w:id="127" w:author="Brett Bryan" w:date="2022-04-28T16:57:00Z">
        <w:r w:rsidR="0087573E">
          <w:t xml:space="preserve">. </w:t>
        </w:r>
      </w:ins>
      <w:ins w:id="128" w:author="Brett Bryan" w:date="2022-04-28T17:00:00Z">
        <w:r w:rsidR="00BD62CB">
          <w:t>Deep learning architectures</w:t>
        </w:r>
      </w:ins>
      <w:ins w:id="129" w:author="Brett Bryan" w:date="2022-04-28T16:57:00Z">
        <w:r w:rsidR="004502AB">
          <w:t xml:space="preserve"> such as U-Net</w:t>
        </w:r>
      </w:ins>
      <w:ins w:id="130" w:author="Brett Bryan" w:date="2022-04-28T14:15:00Z">
        <w:r w:rsidR="00D77BAE">
          <w:t xml:space="preserve"> provide a new </w:t>
        </w:r>
      </w:ins>
      <w:ins w:id="131" w:author="Brett Bryan" w:date="2022-04-28T19:31:00Z">
        <w:r w:rsidR="00446B19">
          <w:t xml:space="preserve">parameter-free </w:t>
        </w:r>
      </w:ins>
      <w:ins w:id="132" w:author="Brett Bryan" w:date="2022-04-28T14:15:00Z">
        <w:r w:rsidR="00DD7246">
          <w:t>way</w:t>
        </w:r>
      </w:ins>
      <w:r w:rsidR="009D10BB" w:rsidRPr="00424860">
        <w:t xml:space="preserve"> to </w:t>
      </w:r>
      <w:ins w:id="133" w:author="Brett Bryan" w:date="2022-04-28T17:13:00Z">
        <w:r w:rsidR="00C054C5">
          <w:t xml:space="preserve">accurately </w:t>
        </w:r>
      </w:ins>
      <w:ins w:id="134" w:author="Brett Bryan" w:date="2022-04-28T17:00:00Z">
        <w:r w:rsidR="00A809DF">
          <w:t xml:space="preserve">capture and simulate </w:t>
        </w:r>
      </w:ins>
      <w:del w:id="135" w:author="Brett Bryan" w:date="2022-04-28T17:00:00Z">
        <w:r w:rsidR="009D10BB" w:rsidRPr="00424860" w:rsidDel="00A809DF">
          <w:delText xml:space="preserve">integrate </w:delText>
        </w:r>
      </w:del>
      <w:r w:rsidR="009D10BB" w:rsidRPr="00424860">
        <w:t xml:space="preserve">spatial features </w:t>
      </w:r>
      <w:del w:id="136" w:author="Brett Bryan" w:date="2022-04-28T14:15:00Z">
        <w:r w:rsidR="009D10BB" w:rsidRPr="00424860" w:rsidDel="00DD7246">
          <w:delText xml:space="preserve">to </w:delText>
        </w:r>
      </w:del>
      <w:ins w:id="137" w:author="Brett Bryan" w:date="2022-04-28T14:15:00Z">
        <w:r w:rsidR="00DD7246">
          <w:t xml:space="preserve">in </w:t>
        </w:r>
      </w:ins>
      <w:r w:rsidR="009D10BB" w:rsidRPr="00424860">
        <w:t>project</w:t>
      </w:r>
      <w:ins w:id="138" w:author="Brett Bryan" w:date="2022-04-28T14:15:00Z">
        <w:r w:rsidR="00DD7246">
          <w:t>ions of</w:t>
        </w:r>
      </w:ins>
      <w:r w:rsidR="00222023" w:rsidRPr="00424860">
        <w:t xml:space="preserve"> future urban development</w:t>
      </w:r>
      <w:ins w:id="139" w:author="Brett Bryan" w:date="2022-04-28T16:58:00Z">
        <w:r w:rsidR="004502AB">
          <w:t xml:space="preserve"> and land-use change</w:t>
        </w:r>
      </w:ins>
      <w:r w:rsidR="00222023" w:rsidRPr="00424860">
        <w:t>.</w:t>
      </w:r>
    </w:p>
    <w:p w14:paraId="211050C2" w14:textId="24A71AB6" w:rsidR="00EA1491" w:rsidRPr="00424860" w:rsidRDefault="00EA7CC6" w:rsidP="004D6494">
      <w:pPr>
        <w:rPr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r w:rsidR="00EA1491" w:rsidRPr="00424860">
        <w:rPr>
          <w:rFonts w:ascii="Calibri" w:hAnsi="Calibri" w:cs="Calibri"/>
        </w:rPr>
        <w:br w:type="page"/>
      </w:r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4F7343BA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902BF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8439D66CB5654F07AA95D682F09AC366"/>
          </w:placeholder>
        </w:sdtPr>
        <w:sdtEndPr/>
        <w:sdtContent>
          <w:r w:rsidR="00902BF1" w:rsidRPr="00424860">
            <w:rPr>
              <w:rFonts w:ascii="Calibri" w:hAnsi="Calibri" w:cs="Calibri"/>
              <w:noProof/>
            </w:rPr>
            <w:fldChar w:fldCharType="begin"/>
          </w:r>
          <w:r w:rsidR="00902BF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yLTA0LTI3VDExOjE5OjI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yLTA0LTI3VDExOjE5OjI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ItMDQtMjdUMTE6MTk6Mj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S4wLjAifQ==}</w:instrText>
          </w:r>
          <w:r w:rsidR="00902BF1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="00902BF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02BF1">
        <w:rPr>
          <w:rFonts w:ascii="Calibri" w:hAnsi="Calibri" w:cs="Calibri"/>
        </w:rPr>
        <w:t xml:space="preserve">. </w:t>
      </w:r>
      <w:r w:rsidR="009365DD" w:rsidRPr="00424860">
        <w:rPr>
          <w:rFonts w:ascii="Calibri" w:hAnsi="Calibri" w:cs="Calibri"/>
        </w:rPr>
        <w:t>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r w:rsidR="00E850F5">
        <w:rPr>
          <w:rFonts w:ascii="Calibri" w:hAnsi="Calibri" w:cs="Calibri"/>
        </w:rPr>
        <w:t>dynamics</w:t>
      </w:r>
      <w:r w:rsidR="00E850F5" w:rsidRPr="00424860">
        <w:rPr>
          <w:rFonts w:ascii="Calibri" w:hAnsi="Calibri" w:cs="Calibri"/>
        </w:rPr>
        <w:t xml:space="preserve"> </w:t>
      </w:r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r w:rsidR="006363C0">
        <w:rPr>
          <w:rFonts w:ascii="Calibri" w:hAnsi="Calibri" w:cs="Calibri"/>
        </w:rPr>
        <w:t xml:space="preserve">due to </w:t>
      </w:r>
      <w:del w:id="140" w:author="Brett Bryan" w:date="2022-04-28T19:31:00Z">
        <w:r w:rsidR="006363C0" w:rsidDel="00167CBF">
          <w:rPr>
            <w:rFonts w:ascii="Calibri" w:hAnsi="Calibri" w:cs="Calibri"/>
          </w:rPr>
          <w:delText>its</w:delText>
        </w:r>
        <w:r w:rsidR="00CF050D" w:rsidRPr="00424860" w:rsidDel="00167CBF">
          <w:rPr>
            <w:rFonts w:ascii="Calibri" w:hAnsi="Calibri" w:cs="Calibri"/>
          </w:rPr>
          <w:delText xml:space="preserve"> </w:delText>
        </w:r>
      </w:del>
      <w:ins w:id="141" w:author="Brett Bryan" w:date="2022-04-28T19:31:00Z">
        <w:r w:rsidR="00167CBF">
          <w:rPr>
            <w:rFonts w:ascii="Calibri" w:hAnsi="Calibri" w:cs="Calibri"/>
          </w:rPr>
          <w:t>the</w:t>
        </w:r>
        <w:r w:rsidR="00167CBF" w:rsidRPr="00424860">
          <w:rPr>
            <w:rFonts w:ascii="Calibri" w:hAnsi="Calibri" w:cs="Calibri"/>
          </w:rPr>
          <w:t xml:space="preserve"> </w:t>
        </w:r>
      </w:ins>
      <w:r w:rsidR="00CF050D" w:rsidRPr="00424860">
        <w:rPr>
          <w:rFonts w:ascii="Calibri" w:hAnsi="Calibri" w:cs="Calibri"/>
        </w:rPr>
        <w:t xml:space="preserve">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>and so</w:t>
      </w:r>
      <w:r w:rsidR="008C52C0">
        <w:rPr>
          <w:rFonts w:ascii="Calibri" w:hAnsi="Calibri" w:cs="Calibri"/>
        </w:rPr>
        <w:t>c</w:t>
      </w:r>
      <w:r w:rsidR="00FB4C20">
        <w:rPr>
          <w:rFonts w:ascii="Calibri" w:hAnsi="Calibri" w:cs="Calibri"/>
        </w:rPr>
        <w:t xml:space="preserve">io-economic </w:t>
      </w:r>
      <w:r w:rsidR="00CF050D" w:rsidRPr="00424860">
        <w:rPr>
          <w:rFonts w:ascii="Calibri" w:hAnsi="Calibri" w:cs="Calibri"/>
        </w:rPr>
        <w:t>impacts</w:t>
      </w:r>
      <w:ins w:id="142" w:author="Brett Bryan" w:date="2022-04-28T19:32:00Z">
        <w:r w:rsidR="008277CA">
          <w:rPr>
            <w:rFonts w:ascii="Calibri" w:hAnsi="Calibri" w:cs="Calibri"/>
          </w:rPr>
          <w:t xml:space="preserve"> of</w:t>
        </w:r>
        <w:r w:rsidR="00167CBF">
          <w:rPr>
            <w:rFonts w:ascii="Calibri" w:hAnsi="Calibri" w:cs="Calibri"/>
          </w:rPr>
          <w:t xml:space="preserve"> </w:t>
        </w:r>
        <w:r w:rsidR="008277CA">
          <w:rPr>
            <w:rFonts w:ascii="Calibri" w:hAnsi="Calibri" w:cs="Calibri"/>
          </w:rPr>
          <w:t>urban land transformation</w:t>
        </w:r>
      </w:ins>
      <w:r w:rsidR="008916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6D3A0B4C7EFD4F269AB3CD10985F4550"/>
          </w:placeholder>
        </w:sdtPr>
        <w:sdtEndPr/>
        <w:sdtContent>
          <w:r w:rsidR="00891661" w:rsidRPr="00424860">
            <w:rPr>
              <w:rFonts w:ascii="Calibri" w:hAnsi="Calibri" w:cs="Calibri"/>
              <w:noProof/>
            </w:rPr>
            <w:fldChar w:fldCharType="begin"/>
          </w:r>
          <w:r w:rsidR="0089166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ItMDQtMjdUMTE6MjA6MTg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3VDExOjE3OjQ1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EuMC4wIn0=}</w:instrText>
          </w:r>
          <w:r w:rsidR="00891661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="00891661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r w:rsidR="00FB4C20">
        <w:rPr>
          <w:rFonts w:ascii="Calibri" w:hAnsi="Calibri" w:cs="Calibri"/>
        </w:rPr>
        <w:t xml:space="preserve">patterns and </w:t>
      </w:r>
      <w:r w:rsidR="001D6031" w:rsidRPr="00424860">
        <w:rPr>
          <w:rFonts w:ascii="Calibri" w:hAnsi="Calibri" w:cs="Calibri"/>
        </w:rPr>
        <w:t xml:space="preserve">dynamics 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r w:rsidR="00FB4C20">
        <w:rPr>
          <w:rFonts w:ascii="Calibri" w:hAnsi="Calibri" w:cs="Calibri"/>
        </w:rPr>
        <w:t xml:space="preserve">as a basis </w:t>
      </w:r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902BF1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yLTA0LTI3VDExOjE3OjQ1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ItMDQtMjdUMTE6MTc6NDU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i0wNC0yN1QxMToxNzo0NS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3OjQ1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</w:t>
      </w:r>
      <w:ins w:id="143" w:author="Brett Bryan" w:date="2022-04-28T19:33:00Z">
        <w:r w:rsidR="00F51F9C">
          <w:rPr>
            <w:rFonts w:ascii="Calibri" w:hAnsi="Calibri" w:cs="Calibri"/>
          </w:rPr>
          <w:t>land-use</w:t>
        </w:r>
      </w:ins>
      <w:ins w:id="144" w:author="Brett Bryan" w:date="2022-04-28T19:34:00Z">
        <w:r w:rsidR="00F51F9C">
          <w:rPr>
            <w:rFonts w:ascii="Calibri" w:hAnsi="Calibri" w:cs="Calibri"/>
          </w:rPr>
          <w:t xml:space="preserve"> </w:t>
        </w:r>
      </w:ins>
      <w:r w:rsidR="00041305" w:rsidRPr="00424860">
        <w:rPr>
          <w:rFonts w:ascii="Calibri" w:hAnsi="Calibri" w:cs="Calibri"/>
        </w:rPr>
        <w:t xml:space="preserve">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the </w:t>
      </w:r>
      <w:r w:rsidR="00EE2128" w:rsidRPr="00424860">
        <w:rPr>
          <w:rFonts w:ascii="Calibri" w:hAnsi="Calibri" w:cs="Calibri"/>
        </w:rPr>
        <w:t xml:space="preserve">future </w:t>
      </w:r>
      <w:r w:rsidR="00E546BC">
        <w:rPr>
          <w:rFonts w:ascii="Calibri" w:hAnsi="Calibri" w:cs="Calibri"/>
        </w:rPr>
        <w:t xml:space="preserve">spatial </w:t>
      </w:r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r w:rsidR="00E546BC">
        <w:rPr>
          <w:rFonts w:ascii="Calibri" w:hAnsi="Calibri" w:cs="Calibri"/>
        </w:rPr>
        <w:t xml:space="preserve">of cities </w:t>
      </w:r>
      <w:r w:rsidR="006C7461" w:rsidRPr="00424860">
        <w:rPr>
          <w:rFonts w:ascii="Calibri" w:hAnsi="Calibri" w:cs="Calibri"/>
        </w:rPr>
        <w:t xml:space="preserve">based on historical 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3VDExOjE3OjQ1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 xml:space="preserve">urban </w:t>
      </w:r>
      <w:ins w:id="145" w:author="Brett Bryan" w:date="2022-04-28T19:34:00Z">
        <w:r w:rsidR="008F259D">
          <w:rPr>
            <w:rFonts w:ascii="Calibri" w:hAnsi="Calibri" w:cs="Calibri"/>
          </w:rPr>
          <w:t xml:space="preserve">land-use </w:t>
        </w:r>
      </w:ins>
      <w:r w:rsidR="00571145" w:rsidRPr="00424860">
        <w:rPr>
          <w:rFonts w:ascii="Calibri" w:hAnsi="Calibri" w:cs="Calibri"/>
        </w:rPr>
        <w:t>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1QxMToxNzo0NS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34A99E95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</w:t>
      </w:r>
      <w:del w:id="146" w:author="Brett Bryan" w:date="2022-04-28T19:36:00Z">
        <w:r w:rsidR="001D2DE3" w:rsidRPr="00424860" w:rsidDel="00555C69">
          <w:rPr>
            <w:rFonts w:ascii="Calibri" w:hAnsi="Calibri" w:cs="Calibri"/>
          </w:rPr>
          <w:delText xml:space="preserve">capture </w:delText>
        </w:r>
      </w:del>
      <w:ins w:id="147" w:author="Brett Bryan" w:date="2022-04-28T19:36:00Z">
        <w:r w:rsidR="00555C69">
          <w:rPr>
            <w:rFonts w:ascii="Calibri" w:hAnsi="Calibri" w:cs="Calibri"/>
          </w:rPr>
          <w:t>incorporate</w:t>
        </w:r>
        <w:r w:rsidR="00555C69" w:rsidRPr="00424860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real-world </w:t>
      </w:r>
      <w:del w:id="148" w:author="Brett Bryan" w:date="2022-04-28T19:36:00Z">
        <w:r w:rsidRPr="00424860" w:rsidDel="00555C69">
          <w:rPr>
            <w:rFonts w:ascii="Calibri" w:hAnsi="Calibri" w:cs="Calibri"/>
          </w:rPr>
          <w:delText>urban</w:delText>
        </w:r>
      </w:del>
      <w:ins w:id="149" w:author="Brett Bryan" w:date="2022-04-28T19:36:00Z">
        <w:r w:rsidR="00555C69">
          <w:rPr>
            <w:rFonts w:ascii="Calibri" w:hAnsi="Calibri" w:cs="Calibri"/>
          </w:rPr>
          <w:t xml:space="preserve">urbanization </w:t>
        </w:r>
      </w:ins>
      <w:del w:id="150" w:author="Brett Bryan" w:date="2022-04-28T19:36:00Z">
        <w:r w:rsidRPr="00424860" w:rsidDel="00555C69">
          <w:rPr>
            <w:rFonts w:ascii="Calibri" w:hAnsi="Calibri" w:cs="Calibri"/>
          </w:rPr>
          <w:delText xml:space="preserve"> </w:delText>
        </w:r>
        <w:r w:rsidR="004D0F65" w:rsidRPr="00424860" w:rsidDel="00555C69">
          <w:rPr>
            <w:rFonts w:ascii="Calibri" w:hAnsi="Calibri" w:cs="Calibri"/>
          </w:rPr>
          <w:delText>patterns</w:delText>
        </w:r>
      </w:del>
      <w:ins w:id="151" w:author="Brett Bryan" w:date="2022-04-28T19:36:00Z">
        <w:r w:rsidR="00555C69">
          <w:rPr>
            <w:rFonts w:ascii="Calibri" w:hAnsi="Calibri" w:cs="Calibri"/>
          </w:rPr>
          <w:t>processes</w:t>
        </w:r>
      </w:ins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yLTA0LTI3VDExOjE3OjQ1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del w:id="152" w:author="Brett Bryan" w:date="2022-04-28T14:21:00Z">
        <w:r w:rsidR="00DD6B47" w:rsidRPr="00424860" w:rsidDel="009C0522">
          <w:rPr>
            <w:rFonts w:ascii="Calibri" w:hAnsi="Calibri" w:cs="Calibri"/>
          </w:rPr>
          <w:delText xml:space="preserve">are </w:delText>
        </w:r>
      </w:del>
      <w:del w:id="153" w:author="Brett Bryan" w:date="2022-04-28T14:20:00Z">
        <w:r w:rsidR="00DD6B47" w:rsidRPr="00424860" w:rsidDel="00D52B26">
          <w:rPr>
            <w:rFonts w:ascii="Calibri" w:hAnsi="Calibri" w:cs="Calibri"/>
          </w:rPr>
          <w:delText xml:space="preserve">composed </w:delText>
        </w:r>
      </w:del>
      <w:del w:id="154" w:author="Brett Bryan" w:date="2022-04-28T14:21:00Z">
        <w:r w:rsidR="00ED6471" w:rsidRPr="00424860" w:rsidDel="00D52B26">
          <w:rPr>
            <w:rFonts w:ascii="Calibri" w:hAnsi="Calibri" w:cs="Calibri"/>
          </w:rPr>
          <w:delText>of</w:delText>
        </w:r>
        <w:r w:rsidRPr="00424860" w:rsidDel="00D52B26">
          <w:rPr>
            <w:rFonts w:ascii="Calibri" w:hAnsi="Calibri" w:cs="Calibri"/>
          </w:rPr>
          <w:delText xml:space="preserve"> </w:delText>
        </w:r>
        <w:r w:rsidR="005253C4" w:rsidDel="00D52B26">
          <w:rPr>
            <w:rFonts w:ascii="Calibri" w:hAnsi="Calibri" w:cs="Calibri"/>
          </w:rPr>
          <w:delText xml:space="preserve">the elements </w:delText>
        </w:r>
        <w:r w:rsidR="005253C4" w:rsidDel="009C0522">
          <w:rPr>
            <w:rFonts w:ascii="Calibri" w:hAnsi="Calibri" w:cs="Calibri"/>
          </w:rPr>
          <w:delText xml:space="preserve">of </w:delText>
        </w:r>
      </w:del>
      <w:ins w:id="155" w:author="Brett Bryan" w:date="2022-04-28T19:36:00Z">
        <w:r w:rsidR="0041048D">
          <w:rPr>
            <w:rFonts w:ascii="Calibri" w:hAnsi="Calibri" w:cs="Calibri"/>
          </w:rPr>
          <w:t xml:space="preserve">consider multiple </w:t>
        </w:r>
      </w:ins>
      <w:ins w:id="156" w:author="Brett Bryan" w:date="2022-04-28T19:37:00Z">
        <w:r w:rsidR="0053758C">
          <w:rPr>
            <w:rFonts w:ascii="Calibri" w:hAnsi="Calibri" w:cs="Calibri"/>
          </w:rPr>
          <w:t>factors such as</w:t>
        </w:r>
      </w:ins>
      <w:ins w:id="157" w:author="Brett Bryan" w:date="2022-04-28T14:21:00Z">
        <w:r w:rsidR="009C0522">
          <w:rPr>
            <w:rFonts w:ascii="Calibri" w:hAnsi="Calibri" w:cs="Calibri"/>
          </w:rPr>
          <w:t xml:space="preserve"> </w:t>
        </w:r>
      </w:ins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 xml:space="preserve">, and stochastic </w:t>
      </w:r>
      <w:del w:id="158" w:author="Brett Bryan" w:date="2022-04-28T19:37:00Z">
        <w:r w:rsidR="00821849" w:rsidRPr="00424860" w:rsidDel="0053758C">
          <w:rPr>
            <w:rFonts w:ascii="Calibri" w:hAnsi="Calibri" w:cs="Calibri"/>
          </w:rPr>
          <w:delText>factors</w:delText>
        </w:r>
        <w:r w:rsidR="00A61905" w:rsidRPr="00424860" w:rsidDel="0053758C">
          <w:rPr>
            <w:rFonts w:ascii="Calibri" w:hAnsi="Calibri" w:cs="Calibri"/>
          </w:rPr>
          <w:delText xml:space="preserve"> </w:delText>
        </w:r>
      </w:del>
      <w:ins w:id="159" w:author="Brett Bryan" w:date="2022-04-28T19:37:00Z">
        <w:r w:rsidR="0053758C">
          <w:rPr>
            <w:rFonts w:ascii="Calibri" w:hAnsi="Calibri" w:cs="Calibri"/>
          </w:rPr>
          <w:t>development</w:t>
        </w:r>
        <w:r w:rsidR="0053758C" w:rsidRPr="00424860">
          <w:rPr>
            <w:rFonts w:ascii="Calibri" w:hAnsi="Calibri" w:cs="Calibri"/>
          </w:rPr>
          <w:t xml:space="preserve"> </w:t>
        </w:r>
      </w:ins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r w:rsidR="00FD49EA">
        <w:rPr>
          <w:rFonts w:ascii="Calibri" w:hAnsi="Calibri" w:cs="Calibri"/>
        </w:rPr>
        <w:t>-</w:t>
      </w:r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del w:id="160" w:author="Brett Bryan" w:date="2022-04-28T19:37:00Z">
        <w:r w:rsidR="00AF24CD" w:rsidRPr="00424860" w:rsidDel="00BA2EB0">
          <w:rPr>
            <w:rFonts w:ascii="Calibri" w:hAnsi="Calibri" w:cs="Calibri"/>
          </w:rPr>
          <w:delText>encourage</w:delText>
        </w:r>
        <w:r w:rsidR="00703EDC" w:rsidRPr="00424860" w:rsidDel="00BA2EB0">
          <w:rPr>
            <w:rFonts w:ascii="Calibri" w:hAnsi="Calibri" w:cs="Calibri"/>
          </w:rPr>
          <w:delText xml:space="preserve"> or </w:delText>
        </w:r>
        <w:r w:rsidR="00AF24CD" w:rsidRPr="00424860" w:rsidDel="00BA2EB0">
          <w:rPr>
            <w:rFonts w:ascii="Calibri" w:hAnsi="Calibri" w:cs="Calibri"/>
          </w:rPr>
          <w:delText>hinder</w:delText>
        </w:r>
        <w:r w:rsidR="00703EDC" w:rsidRPr="00424860" w:rsidDel="00BA2EB0">
          <w:rPr>
            <w:rFonts w:ascii="Calibri" w:hAnsi="Calibri" w:cs="Calibri"/>
          </w:rPr>
          <w:delText xml:space="preserve"> </w:delText>
        </w:r>
        <w:r w:rsidR="00E1275D" w:rsidRPr="00424860" w:rsidDel="00BA2EB0">
          <w:rPr>
            <w:rFonts w:ascii="Calibri" w:hAnsi="Calibri" w:cs="Calibri"/>
          </w:rPr>
          <w:delText xml:space="preserve">the </w:delText>
        </w:r>
      </w:del>
      <w:ins w:id="161" w:author="Brett Bryan" w:date="2022-04-28T19:37:00Z">
        <w:r w:rsidR="00BA2EB0">
          <w:rPr>
            <w:rFonts w:ascii="Calibri" w:hAnsi="Calibri" w:cs="Calibri"/>
          </w:rPr>
          <w:t xml:space="preserve">influence </w:t>
        </w:r>
      </w:ins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</w:t>
      </w:r>
      <w:del w:id="162" w:author="Brett Bryan" w:date="2022-04-28T19:37:00Z">
        <w:r w:rsidR="00E1275D" w:rsidRPr="00424860" w:rsidDel="00BA2EB0">
          <w:rPr>
            <w:rFonts w:ascii="Calibri" w:hAnsi="Calibri" w:cs="Calibri"/>
          </w:rPr>
          <w:delText>process</w:delText>
        </w:r>
        <w:r w:rsidR="009B4698" w:rsidRPr="00424860" w:rsidDel="00BA2EB0">
          <w:rPr>
            <w:rFonts w:ascii="Calibri" w:hAnsi="Calibri" w:cs="Calibri"/>
          </w:rPr>
          <w:delText xml:space="preserve"> </w:delText>
        </w:r>
      </w:del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dUMTE6MTc6NDU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A76D7">
        <w:rPr>
          <w:rFonts w:ascii="Calibri" w:hAnsi="Calibri" w:cs="Calibri"/>
        </w:rPr>
        <w:t>land</w:t>
      </w:r>
      <w:ins w:id="163" w:author="Brett Bryan" w:date="2022-04-28T19:38:00Z">
        <w:r w:rsidR="002530EF">
          <w:rPr>
            <w:rFonts w:ascii="Calibri" w:hAnsi="Calibri" w:cs="Calibri"/>
          </w:rPr>
          <w:t>-</w:t>
        </w:r>
      </w:ins>
      <w:del w:id="164" w:author="Brett Bryan" w:date="2022-04-28T19:38:00Z">
        <w:r w:rsidR="00BA76D7" w:rsidDel="002530EF">
          <w:rPr>
            <w:rFonts w:ascii="Calibri" w:hAnsi="Calibri" w:cs="Calibri"/>
          </w:rPr>
          <w:delText xml:space="preserve"> </w:delText>
        </w:r>
      </w:del>
      <w:r w:rsidR="00BA76D7">
        <w:rPr>
          <w:rFonts w:ascii="Calibri" w:hAnsi="Calibri" w:cs="Calibri"/>
        </w:rPr>
        <w:t>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del w:id="165" w:author="Brett Bryan" w:date="2022-04-28T19:38:00Z">
        <w:r w:rsidR="00784D39" w:rsidDel="002530EF">
          <w:rPr>
            <w:rFonts w:ascii="Calibri" w:hAnsi="Calibri" w:cs="Calibri"/>
          </w:rPr>
          <w:delText>,</w:delText>
        </w:r>
      </w:del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1QxMToxNzo0N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r w:rsidR="003C7D6B">
        <w:rPr>
          <w:rFonts w:ascii="Calibri" w:hAnsi="Calibri" w:cs="Calibri"/>
        </w:rPr>
        <w:t>regulate</w:t>
      </w:r>
      <w:r w:rsidR="003C7D6B" w:rsidRPr="00424860">
        <w:rPr>
          <w:rFonts w:ascii="Calibri" w:hAnsi="Calibri" w:cs="Calibri"/>
        </w:rPr>
        <w:t xml:space="preserve"> </w:t>
      </w:r>
      <w:r w:rsidR="001C1CE7">
        <w:rPr>
          <w:rFonts w:ascii="Calibri" w:hAnsi="Calibri" w:cs="Calibri"/>
        </w:rPr>
        <w:t>and</w:t>
      </w:r>
      <w:r w:rsidR="001C1CE7" w:rsidRPr="00424860">
        <w:rPr>
          <w:rFonts w:ascii="Calibri" w:hAnsi="Calibri" w:cs="Calibri"/>
        </w:rPr>
        <w:t xml:space="preserve"> </w:t>
      </w:r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r w:rsidR="001C1CE7">
        <w:rPr>
          <w:rFonts w:ascii="Calibri" w:hAnsi="Calibri" w:cs="Calibri"/>
        </w:rPr>
        <w:t>, respectively</w:t>
      </w:r>
      <w:r w:rsidR="00291A5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 xml:space="preserve">utomatic rule extraction </w:t>
      </w:r>
      <w:ins w:id="166" w:author="Brett Bryan" w:date="2022-04-28T19:39:00Z">
        <w:r w:rsidR="00075A2D">
          <w:rPr>
            <w:rFonts w:ascii="Calibri" w:hAnsi="Calibri" w:cs="Calibri"/>
          </w:rPr>
          <w:t xml:space="preserve">has </w:t>
        </w:r>
      </w:ins>
      <w:del w:id="167" w:author="Brett Bryan" w:date="2022-04-28T19:39:00Z">
        <w:r w:rsidR="00812357" w:rsidRPr="00424860" w:rsidDel="00075A2D">
          <w:rPr>
            <w:rFonts w:ascii="Calibri" w:hAnsi="Calibri" w:cs="Calibri"/>
          </w:rPr>
          <w:delText>includ</w:delText>
        </w:r>
        <w:r w:rsidR="00010AF0" w:rsidRPr="00424860" w:rsidDel="00075A2D">
          <w:rPr>
            <w:rFonts w:ascii="Calibri" w:hAnsi="Calibri" w:cs="Calibri"/>
          </w:rPr>
          <w:delText>es</w:delText>
        </w:r>
        <w:r w:rsidR="005B0A52" w:rsidRPr="00424860" w:rsidDel="00075A2D">
          <w:rPr>
            <w:rFonts w:ascii="Calibri" w:hAnsi="Calibri" w:cs="Calibri"/>
          </w:rPr>
          <w:delText xml:space="preserve"> </w:delText>
        </w:r>
      </w:del>
      <w:ins w:id="168" w:author="Brett Bryan" w:date="2022-04-28T19:39:00Z">
        <w:r w:rsidR="00075A2D" w:rsidRPr="00424860">
          <w:rPr>
            <w:rFonts w:ascii="Calibri" w:hAnsi="Calibri" w:cs="Calibri"/>
          </w:rPr>
          <w:t>include</w:t>
        </w:r>
        <w:r w:rsidR="00075A2D">
          <w:rPr>
            <w:rFonts w:ascii="Calibri" w:hAnsi="Calibri" w:cs="Calibri"/>
          </w:rPr>
          <w:t>d</w:t>
        </w:r>
        <w:r w:rsidR="00075A2D" w:rsidRPr="00424860">
          <w:rPr>
            <w:rFonts w:ascii="Calibri" w:hAnsi="Calibri" w:cs="Calibri"/>
          </w:rPr>
          <w:t xml:space="preserve"> </w:t>
        </w:r>
      </w:ins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yLTA0LTI3VDExOjE3OjQ1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i0wNC0yN1QxMToxNzo0NS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 xml:space="preserve">ility of </w:t>
      </w:r>
      <w:ins w:id="169" w:author="Brett Bryan" w:date="2022-04-28T14:24:00Z">
        <w:r w:rsidR="0076748C">
          <w:rPr>
            <w:rFonts w:ascii="Calibri" w:hAnsi="Calibri" w:cs="Calibri"/>
          </w:rPr>
          <w:t xml:space="preserve">process-based </w:t>
        </w:r>
      </w:ins>
      <w:r w:rsidR="00F23936" w:rsidRPr="00424860">
        <w:rPr>
          <w:rFonts w:ascii="Calibri" w:hAnsi="Calibri" w:cs="Calibri"/>
        </w:rPr>
        <w:t>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del w:id="170" w:author="Brett Bryan" w:date="2022-04-28T14:24:00Z">
        <w:r w:rsidR="00074ABC" w:rsidRPr="00424860" w:rsidDel="0076748C">
          <w:rPr>
            <w:rFonts w:ascii="Calibri" w:hAnsi="Calibri" w:cs="Calibri"/>
          </w:rPr>
          <w:delText>-based</w:delText>
        </w:r>
      </w:del>
      <w:r w:rsidR="00074ABC" w:rsidRPr="00424860">
        <w:rPr>
          <w:rFonts w:ascii="Calibri" w:hAnsi="Calibri" w:cs="Calibri"/>
        </w:rPr>
        <w:t xml:space="preserve">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</w:t>
      </w:r>
      <w:del w:id="171" w:author="JINZHU WANG" w:date="2022-04-27T14:10:00Z">
        <w:r w:rsidR="00E62C9A" w:rsidRPr="00424860" w:rsidDel="00D776CA">
          <w:rPr>
            <w:rFonts w:ascii="Calibri" w:hAnsi="Calibri" w:cs="Calibri"/>
          </w:rPr>
          <w:delText xml:space="preserve">dynamics </w:delText>
        </w:r>
      </w:del>
      <w:ins w:id="172" w:author="JINZHU WANG" w:date="2022-04-27T14:10:00Z">
        <w:r w:rsidR="00D776CA">
          <w:rPr>
            <w:rFonts w:ascii="Calibri" w:hAnsi="Calibri" w:cs="Calibri"/>
          </w:rPr>
          <w:t>land-use</w:t>
        </w:r>
        <w:r w:rsidR="00D776CA" w:rsidRPr="00424860">
          <w:rPr>
            <w:rFonts w:ascii="Calibri" w:hAnsi="Calibri" w:cs="Calibri"/>
          </w:rPr>
          <w:t xml:space="preserve"> </w:t>
        </w:r>
      </w:ins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7785A2A5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 xml:space="preserve">to increase the predictive accuracy of urban </w:t>
      </w:r>
      <w:r w:rsidR="008F0A4B">
        <w:rPr>
          <w:rFonts w:ascii="Calibri" w:hAnsi="Calibri" w:cs="Calibri"/>
        </w:rPr>
        <w:t>land</w:t>
      </w:r>
      <w:ins w:id="173" w:author="JINZHU WANG" w:date="2022-04-26T15:33:00Z">
        <w:r w:rsidR="00BA76D7">
          <w:rPr>
            <w:rFonts w:ascii="Calibri" w:hAnsi="Calibri" w:cs="Calibri"/>
          </w:rPr>
          <w:t>-</w:t>
        </w:r>
      </w:ins>
      <w:ins w:id="174" w:author="an" w:date="2022-04-25T09:57:00Z">
        <w:r w:rsidR="008F0A4B">
          <w:rPr>
            <w:rFonts w:ascii="Calibri" w:hAnsi="Calibri" w:cs="Calibri"/>
          </w:rPr>
          <w:t>use</w:t>
        </w:r>
      </w:ins>
      <w:r w:rsidR="003E49FF" w:rsidRPr="00424860">
        <w:rPr>
          <w:rFonts w:ascii="Calibri" w:hAnsi="Calibri" w:cs="Calibri"/>
        </w:rPr>
        <w:t xml:space="preserve">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r w:rsidR="00783347">
        <w:rPr>
          <w:rFonts w:ascii="Calibri" w:hAnsi="Calibri" w:cs="Calibri"/>
        </w:rPr>
        <w:t xml:space="preserve">have </w:t>
      </w:r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r w:rsidR="00783347">
        <w:rPr>
          <w:rFonts w:ascii="Calibri" w:hAnsi="Calibri" w:cs="Calibri"/>
        </w:rPr>
        <w:t>d</w:t>
      </w:r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</w:t>
      </w:r>
      <w:del w:id="175" w:author="Brett Bryan" w:date="2022-04-28T14:25:00Z">
        <w:r w:rsidR="00704526" w:rsidRPr="00424860" w:rsidDel="0038249F">
          <w:rPr>
            <w:rFonts w:ascii="Calibri" w:hAnsi="Calibri" w:cs="Calibri"/>
          </w:rPr>
          <w:delText xml:space="preserve">the </w:delText>
        </w:r>
      </w:del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</w:t>
      </w:r>
      <w:r w:rsidR="00704526" w:rsidRPr="00424860">
        <w:rPr>
          <w:rFonts w:ascii="Calibri" w:hAnsi="Calibri" w:cs="Calibri"/>
        </w:rPr>
        <w:lastRenderedPageBreak/>
        <w:t xml:space="preserve">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r w:rsidR="00264AE8">
        <w:rPr>
          <w:rFonts w:ascii="Calibri" w:hAnsi="Calibri" w:cs="Calibri"/>
        </w:rPr>
        <w:t xml:space="preserve">have </w:t>
      </w:r>
      <w:r w:rsidR="006C7461" w:rsidRPr="00424860">
        <w:rPr>
          <w:rFonts w:ascii="Calibri" w:hAnsi="Calibri" w:cs="Calibri"/>
        </w:rPr>
        <w:t>incorporate</w:t>
      </w:r>
      <w:r w:rsidR="00264AE8">
        <w:rPr>
          <w:rFonts w:ascii="Calibri" w:hAnsi="Calibri" w:cs="Calibri"/>
        </w:rPr>
        <w:t>d</w:t>
      </w:r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 xml:space="preserve">configurations of urban </w:t>
      </w:r>
      <w:del w:id="176" w:author="JINZHU WANG" w:date="2022-04-27T14:10:00Z">
        <w:r w:rsidR="00D75C53" w:rsidRPr="00424860" w:rsidDel="009306C5">
          <w:rPr>
            <w:rFonts w:ascii="Calibri" w:hAnsi="Calibri" w:cs="Calibri"/>
          </w:rPr>
          <w:delText>dynamics</w:delText>
        </w:r>
        <w:r w:rsidR="006C7461" w:rsidRPr="00424860" w:rsidDel="009306C5">
          <w:rPr>
            <w:rFonts w:ascii="Calibri" w:hAnsi="Calibri" w:cs="Calibri"/>
          </w:rPr>
          <w:delText xml:space="preserve"> </w:delText>
        </w:r>
      </w:del>
      <w:ins w:id="177" w:author="JINZHU WANG" w:date="2022-04-27T14:10:00Z">
        <w:r w:rsidR="009306C5">
          <w:rPr>
            <w:rFonts w:ascii="Calibri" w:hAnsi="Calibri" w:cs="Calibri"/>
          </w:rPr>
          <w:t xml:space="preserve">land-use </w:t>
        </w:r>
      </w:ins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r w:rsidR="00264AE8">
        <w:rPr>
          <w:rFonts w:ascii="Calibri" w:hAnsi="Calibri" w:cs="Calibri"/>
        </w:rPr>
        <w:t xml:space="preserve">a </w:t>
      </w:r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r w:rsidR="00420EE5">
        <w:rPr>
          <w:rFonts w:ascii="Calibri" w:hAnsi="Calibri" w:cs="Calibri"/>
        </w:rPr>
        <w:t>process</w:t>
      </w:r>
      <w:r w:rsidR="00420EE5" w:rsidRPr="00424860">
        <w:rPr>
          <w:rFonts w:ascii="Calibri" w:hAnsi="Calibri" w:cs="Calibri"/>
        </w:rPr>
        <w:t xml:space="preserve"> </w:t>
      </w:r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</w:t>
      </w:r>
      <w:del w:id="178" w:author="Brett Bryan" w:date="2022-04-28T19:41:00Z">
        <w:r w:rsidR="000505D2" w:rsidRPr="00424860" w:rsidDel="00CF1766">
          <w:rPr>
            <w:rFonts w:ascii="Calibri" w:hAnsi="Calibri" w:cs="Calibri"/>
          </w:rPr>
          <w:delText xml:space="preserve">the </w:delText>
        </w:r>
      </w:del>
      <w:r w:rsidR="000505D2" w:rsidRPr="00424860">
        <w:rPr>
          <w:rFonts w:ascii="Calibri" w:hAnsi="Calibri" w:cs="Calibri"/>
        </w:rPr>
        <w:t xml:space="preserve">future urban </w:t>
      </w:r>
      <w:del w:id="179" w:author="Brett Bryan" w:date="2022-04-28T19:41:00Z">
        <w:r w:rsidR="000505D2" w:rsidRPr="00424860" w:rsidDel="0028024D">
          <w:rPr>
            <w:rFonts w:ascii="Calibri" w:hAnsi="Calibri" w:cs="Calibri"/>
          </w:rPr>
          <w:delText>layout</w:delText>
        </w:r>
      </w:del>
      <w:ins w:id="180" w:author="Brett Bryan" w:date="2022-04-28T19:41:00Z">
        <w:r w:rsidR="0028024D">
          <w:rPr>
            <w:rFonts w:ascii="Calibri" w:hAnsi="Calibri" w:cs="Calibri"/>
          </w:rPr>
          <w:t>land-use</w:t>
        </w:r>
      </w:ins>
      <w:r w:rsidR="00420EE5">
        <w:rPr>
          <w:rFonts w:ascii="Calibri" w:hAnsi="Calibri" w:cs="Calibri"/>
        </w:rPr>
        <w:t>, while</w:t>
      </w:r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ItMDQtMjdUMTE6MTc6NDU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3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del w:id="181" w:author="JINZHU WANG" w:date="2022-04-27T14:10:00Z">
        <w:r w:rsidR="00805B6A" w:rsidRPr="00424860" w:rsidDel="009306C5">
          <w:rPr>
            <w:rFonts w:ascii="Calibri" w:hAnsi="Calibri" w:cs="Calibri"/>
          </w:rPr>
          <w:delText>dynamics</w:delText>
        </w:r>
      </w:del>
      <w:ins w:id="182" w:author="JINZHU WANG" w:date="2022-04-27T14:10:00Z">
        <w:r w:rsidR="009306C5">
          <w:rPr>
            <w:rFonts w:ascii="Calibri" w:hAnsi="Calibri" w:cs="Calibri"/>
          </w:rPr>
          <w:t>land-use</w:t>
        </w:r>
      </w:ins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r w:rsidR="00420EE5">
        <w:rPr>
          <w:rFonts w:ascii="Calibri" w:hAnsi="Calibri" w:cs="Calibri"/>
        </w:rPr>
        <w:t>identified sign</w:t>
      </w:r>
      <w:ins w:id="183" w:author="JINZHU WANG" w:date="2022-04-26T15:24:00Z">
        <w:r w:rsidR="00F62DE2">
          <w:rPr>
            <w:rFonts w:ascii="Calibri" w:hAnsi="Calibri" w:cs="Calibri"/>
          </w:rPr>
          <w:t>i</w:t>
        </w:r>
      </w:ins>
      <w:r w:rsidR="00420EE5">
        <w:rPr>
          <w:rFonts w:ascii="Calibri" w:hAnsi="Calibri" w:cs="Calibri"/>
        </w:rPr>
        <w:t>ficant</w:t>
      </w:r>
      <w:r w:rsidR="00420EE5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mismatches </w:t>
      </w:r>
      <w:r w:rsidR="00420EE5">
        <w:rPr>
          <w:rFonts w:ascii="Calibri" w:hAnsi="Calibri" w:cs="Calibri"/>
        </w:rPr>
        <w:t xml:space="preserve">when </w:t>
      </w:r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</w:t>
      </w:r>
      <w:ins w:id="184" w:author="Brett Bryan" w:date="2022-04-28T19:42:00Z">
        <w:r w:rsidR="00D65136">
          <w:rPr>
            <w:rFonts w:ascii="Calibri" w:hAnsi="Calibri" w:cs="Calibri"/>
          </w:rPr>
          <w:t>. The source of these error</w:t>
        </w:r>
        <w:r w:rsidR="00790D05">
          <w:rPr>
            <w:rFonts w:ascii="Calibri" w:hAnsi="Calibri" w:cs="Calibri"/>
          </w:rPr>
          <w:t>s have been identified as</w:t>
        </w:r>
      </w:ins>
      <w:r w:rsidR="006C7461" w:rsidRPr="00424860">
        <w:rPr>
          <w:rFonts w:ascii="Calibri" w:hAnsi="Calibri" w:cs="Calibri"/>
        </w:rPr>
        <w:t xml:space="preserve">: </w:t>
      </w:r>
      <w:r w:rsidR="009A7E02" w:rsidRPr="00424860">
        <w:rPr>
          <w:rFonts w:ascii="Calibri" w:hAnsi="Calibri" w:cs="Calibri"/>
        </w:rPr>
        <w:t xml:space="preserve">1) </w:t>
      </w:r>
      <w:ins w:id="185" w:author="Brett Bryan" w:date="2022-04-28T19:42:00Z">
        <w:r w:rsidR="00790D05">
          <w:rPr>
            <w:rFonts w:ascii="Calibri" w:hAnsi="Calibri" w:cs="Calibri"/>
          </w:rPr>
          <w:t xml:space="preserve">the </w:t>
        </w:r>
      </w:ins>
      <w:r w:rsidR="009A7E02" w:rsidRPr="00424860">
        <w:rPr>
          <w:rFonts w:ascii="Calibri" w:hAnsi="Calibri" w:cs="Calibri"/>
        </w:rPr>
        <w:t>introduc</w:t>
      </w:r>
      <w:ins w:id="186" w:author="Brett Bryan" w:date="2022-04-28T19:42:00Z">
        <w:r w:rsidR="00790D05">
          <w:rPr>
            <w:rFonts w:ascii="Calibri" w:hAnsi="Calibri" w:cs="Calibri"/>
          </w:rPr>
          <w:t>tion of</w:t>
        </w:r>
      </w:ins>
      <w:del w:id="187" w:author="Brett Bryan" w:date="2022-04-28T19:42:00Z">
        <w:r w:rsidR="009A7E02" w:rsidRPr="00424860" w:rsidDel="00790D05">
          <w:rPr>
            <w:rFonts w:ascii="Calibri" w:hAnsi="Calibri" w:cs="Calibri"/>
          </w:rPr>
          <w:delText>ing</w:delText>
        </w:r>
      </w:del>
      <w:r w:rsidR="009A7E02" w:rsidRPr="00424860">
        <w:rPr>
          <w:rFonts w:ascii="Calibri" w:hAnsi="Calibri" w:cs="Calibri"/>
        </w:rPr>
        <w:t xml:space="preserve">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i0wNC0yN1QxMToxNzo0NS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</w:t>
      </w:r>
      <w:ins w:id="188" w:author="Brett Bryan" w:date="2022-04-28T19:43:00Z">
        <w:r w:rsidR="00790D05">
          <w:t>;</w:t>
        </w:r>
      </w:ins>
      <w:r w:rsidR="009A7E02" w:rsidRPr="00424860">
        <w:t xml:space="preserve">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891661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1QxMToxNzo0NS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yLTA0LTI3VDExOjE3OjQ1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del w:id="189" w:author="Brett Bryan" w:date="2022-04-28T14:26:00Z">
        <w:r w:rsidR="002B33F2" w:rsidRPr="00424860" w:rsidDel="009062F0">
          <w:delText xml:space="preserve">and spatial configurations </w:delText>
        </w:r>
        <w:r w:rsidR="002B33F2" w:rsidRPr="00424860" w:rsidDel="009062F0">
          <w:rPr>
            <w:rFonts w:ascii="Calibri" w:hAnsi="Calibri" w:cs="Calibri"/>
          </w:rPr>
          <w:delText xml:space="preserve">of </w:delText>
        </w:r>
      </w:del>
      <w:r w:rsidR="002B33F2" w:rsidRPr="00424860">
        <w:rPr>
          <w:rFonts w:ascii="Calibri" w:hAnsi="Calibri" w:cs="Calibri"/>
        </w:rPr>
        <w:t>geographical factors</w:t>
      </w:r>
      <w:ins w:id="190" w:author="Brett Bryan" w:date="2022-04-28T14:26:00Z">
        <w:r w:rsidR="009062F0" w:rsidRPr="009062F0">
          <w:t xml:space="preserve"> </w:t>
        </w:r>
        <w:r w:rsidR="009062F0" w:rsidRPr="00424860">
          <w:t xml:space="preserve">and </w:t>
        </w:r>
        <w:r w:rsidR="009062F0">
          <w:t xml:space="preserve">the </w:t>
        </w:r>
        <w:r w:rsidR="009062F0" w:rsidRPr="00424860">
          <w:t xml:space="preserve">spatial configurations </w:t>
        </w:r>
        <w:r w:rsidR="009062F0" w:rsidRPr="00424860">
          <w:rPr>
            <w:rFonts w:ascii="Calibri" w:hAnsi="Calibri" w:cs="Calibri"/>
          </w:rPr>
          <w:t>of</w:t>
        </w:r>
      </w:ins>
      <w:r w:rsidR="002B33F2" w:rsidRPr="00424860">
        <w:rPr>
          <w:rFonts w:ascii="Calibri" w:hAnsi="Calibri" w:cs="Calibri"/>
        </w:rPr>
        <w:t xml:space="preserve"> </w:t>
      </w:r>
      <w:ins w:id="191" w:author="Brett Bryan" w:date="2022-04-28T14:26:00Z">
        <w:r w:rsidR="009062F0">
          <w:rPr>
            <w:rFonts w:ascii="Calibri" w:hAnsi="Calibri" w:cs="Calibri"/>
          </w:rPr>
          <w:t xml:space="preserve">these factors </w:t>
        </w:r>
      </w:ins>
      <w:r w:rsidR="002B33F2" w:rsidRPr="00424860">
        <w:rPr>
          <w:rFonts w:ascii="Calibri" w:hAnsi="Calibri" w:cs="Calibri"/>
        </w:rPr>
        <w:t>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</w:t>
      </w:r>
      <w:del w:id="192" w:author="JINZHU WANG" w:date="2022-04-27T14:11:00Z">
        <w:r w:rsidR="002B33F2" w:rsidRPr="00424860" w:rsidDel="009306C5">
          <w:rPr>
            <w:rFonts w:ascii="Calibri" w:hAnsi="Calibri" w:cs="Calibri"/>
          </w:rPr>
          <w:delText xml:space="preserve"> </w:delText>
        </w:r>
      </w:del>
      <w:ins w:id="193" w:author="JINZHU WANG" w:date="2022-04-27T14:11:00Z">
        <w:r w:rsidR="009306C5">
          <w:rPr>
            <w:rFonts w:ascii="Calibri" w:hAnsi="Calibri" w:cs="Calibri"/>
          </w:rPr>
          <w:t xml:space="preserve"> land-use</w:t>
        </w:r>
      </w:ins>
      <w:del w:id="194" w:author="JINZHU WANG" w:date="2022-04-27T14:11:00Z">
        <w:r w:rsidR="002B33F2" w:rsidRPr="00424860" w:rsidDel="009306C5">
          <w:rPr>
            <w:rFonts w:ascii="Calibri" w:hAnsi="Calibri" w:cs="Calibri"/>
          </w:rPr>
          <w:delText>dynamics</w:delText>
        </w:r>
      </w:del>
      <w:r w:rsidR="002B33F2" w:rsidRPr="00424860">
        <w:rPr>
          <w:rFonts w:ascii="Calibri" w:hAnsi="Calibri" w:cs="Calibri"/>
        </w:rPr>
        <w:t xml:space="preserve">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r w:rsidR="004A36BA" w:rsidRPr="00424860">
        <w:rPr>
          <w:rFonts w:ascii="Calibri" w:hAnsi="Calibri" w:cs="Calibri"/>
        </w:rPr>
        <w:t xml:space="preserve">capture </w:t>
      </w:r>
      <w:r w:rsidR="002247DA">
        <w:rPr>
          <w:rFonts w:ascii="Calibri" w:hAnsi="Calibri" w:cs="Calibri"/>
        </w:rPr>
        <w:t>only part of the</w:t>
      </w:r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yLTA0LTI3VDExOjE3OjQ1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ItMDQtMjdUMTE6MTc6NDU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x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Akın &amp; Erdoğan, 2020; Motlagh, Lotfi, Pourmanafi, Ahmadizadeh, &amp; Soffianian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</w:p>
    <w:p w14:paraId="031F65A5" w14:textId="716D09DE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r w:rsidR="006F3A23">
        <w:rPr>
          <w:rFonts w:ascii="Calibri" w:hAnsi="Calibri" w:cs="Calibri"/>
        </w:rPr>
        <w:t xml:space="preserve">kind of </w:t>
      </w:r>
      <w:r w:rsidR="001F7AB9">
        <w:rPr>
          <w:rFonts w:ascii="Calibri" w:hAnsi="Calibri" w:cs="Calibri"/>
        </w:rPr>
        <w:t>deep learning</w:t>
      </w:r>
      <w:r w:rsidR="006F3A23">
        <w:rPr>
          <w:rFonts w:ascii="Calibri" w:hAnsi="Calibri" w:cs="Calibri"/>
        </w:rPr>
        <w:t xml:space="preserve"> architecture</w:t>
      </w:r>
      <w:r w:rsidR="00E9076D" w:rsidRPr="00424860">
        <w:rPr>
          <w:rFonts w:ascii="Calibri" w:hAnsi="Calibri" w:cs="Calibri"/>
        </w:rPr>
        <w:t xml:space="preserve"> </w:t>
      </w:r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</w:t>
      </w:r>
      <w:del w:id="195" w:author="Brett Bryan" w:date="2022-04-28T19:45:00Z">
        <w:r w:rsidR="00CF050D" w:rsidRPr="00424860" w:rsidDel="005652B9">
          <w:rPr>
            <w:rFonts w:ascii="Calibri" w:hAnsi="Calibri" w:cs="Calibri"/>
          </w:rPr>
          <w:delText xml:space="preserve">visual patterns of different fruits or </w:delText>
        </w:r>
      </w:del>
      <w:r w:rsidR="00CF050D" w:rsidRPr="00424860">
        <w:rPr>
          <w:rFonts w:ascii="Calibri" w:hAnsi="Calibri" w:cs="Calibri"/>
        </w:rPr>
        <w:t>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yLTA0LTI3VDExOjE3OjQ1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r w:rsidR="00F756EC">
        <w:rPr>
          <w:rFonts w:ascii="Calibri" w:hAnsi="Calibri" w:cs="Calibri"/>
        </w:rPr>
        <w:t>CNN</w:t>
      </w:r>
      <w:r w:rsidR="00E252B4" w:rsidRPr="00424860">
        <w:rPr>
          <w:rFonts w:ascii="Calibri" w:hAnsi="Calibri" w:cs="Calibri"/>
        </w:rPr>
        <w:t xml:space="preserve"> </w:t>
      </w:r>
      <w:del w:id="196" w:author="JINZHU WANG" w:date="2022-04-26T15:24:00Z">
        <w:r w:rsidR="00E252B4" w:rsidRPr="00424860" w:rsidDel="00242C22">
          <w:rPr>
            <w:rFonts w:ascii="Calibri" w:hAnsi="Calibri" w:cs="Calibri"/>
          </w:rPr>
          <w:delText xml:space="preserve">are </w:delText>
        </w:r>
      </w:del>
      <w:ins w:id="197" w:author="JINZHU WANG" w:date="2022-04-26T15:24:00Z">
        <w:r w:rsidR="00242C22">
          <w:rPr>
            <w:rFonts w:ascii="Calibri" w:hAnsi="Calibri" w:cs="Calibri"/>
          </w:rPr>
          <w:t>is</w:t>
        </w:r>
        <w:r w:rsidR="00242C22" w:rsidRPr="00424860">
          <w:rPr>
            <w:rFonts w:ascii="Calibri" w:hAnsi="Calibri" w:cs="Calibri"/>
          </w:rPr>
          <w:t xml:space="preserve"> </w:t>
        </w:r>
      </w:ins>
      <w:r w:rsidR="00E252B4" w:rsidRPr="00424860">
        <w:rPr>
          <w:rFonts w:ascii="Calibri" w:hAnsi="Calibri" w:cs="Calibri"/>
        </w:rPr>
        <w:t xml:space="preserve">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yLTA0LTI3VDExOjE3OjQ1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r w:rsidR="007110C5" w:rsidRPr="00424860">
        <w:rPr>
          <w:rFonts w:ascii="Calibri" w:hAnsi="Calibri" w:cs="Calibri"/>
        </w:rPr>
        <w:t>improv</w:t>
      </w:r>
      <w:r w:rsidR="00B545C9">
        <w:rPr>
          <w:rFonts w:ascii="Calibri" w:hAnsi="Calibri" w:cs="Calibri"/>
        </w:rPr>
        <w:t>ing</w:t>
      </w:r>
      <w:r w:rsidR="007110C5" w:rsidRPr="00424860">
        <w:rPr>
          <w:rFonts w:ascii="Calibri" w:hAnsi="Calibri" w:cs="Calibri"/>
        </w:rPr>
        <w:t xml:space="preserve">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r w:rsidR="00B545C9">
        <w:rPr>
          <w:rFonts w:ascii="Calibri" w:hAnsi="Calibri" w:cs="Calibri"/>
        </w:rPr>
        <w:t>a</w:t>
      </w:r>
      <w:r w:rsidR="00B545C9" w:rsidRPr="00424860">
        <w:rPr>
          <w:rFonts w:ascii="Calibri" w:hAnsi="Calibri" w:cs="Calibri"/>
        </w:rPr>
        <w:t xml:space="preserve"> </w:t>
      </w:r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commentRangeStart w:id="198"/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>configuration</w:t>
      </w:r>
      <w:commentRangeEnd w:id="198"/>
      <w:r w:rsidR="00C51EA3">
        <w:rPr>
          <w:rStyle w:val="CommentReference"/>
          <w:rFonts w:ascii="Times New Roman" w:hAnsi="Times New Roman"/>
          <w:lang w:val="en-GB"/>
        </w:rPr>
        <w:commentReference w:id="198"/>
      </w:r>
      <w:r w:rsidR="006B3D6C" w:rsidRPr="00424860">
        <w:rPr>
          <w:rFonts w:ascii="Calibri" w:hAnsi="Calibri" w:cs="Calibri"/>
        </w:rPr>
        <w:t xml:space="preserve">, </w:t>
      </w:r>
      <w:r w:rsidR="006038A7">
        <w:rPr>
          <w:rFonts w:ascii="Calibri" w:hAnsi="Calibri" w:cs="Calibri"/>
        </w:rPr>
        <w:t>overlooking</w:t>
      </w:r>
      <w:r w:rsidR="006038A7" w:rsidRPr="00424860">
        <w:rPr>
          <w:rFonts w:ascii="Calibri" w:hAnsi="Calibri" w:cs="Calibri"/>
        </w:rPr>
        <w:t xml:space="preserve"> </w:t>
      </w:r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. </w:t>
      </w:r>
      <w:r w:rsidR="0078792D">
        <w:rPr>
          <w:rFonts w:ascii="Calibri" w:hAnsi="Calibri" w:cs="Calibri"/>
        </w:rPr>
        <w:t>M</w:t>
      </w:r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>have great potential for</w:t>
      </w:r>
      <w:r w:rsidR="00AA407C" w:rsidRPr="00424860">
        <w:rPr>
          <w:rFonts w:ascii="Calibri" w:hAnsi="Calibri" w:cs="Calibri"/>
        </w:rPr>
        <w:t xml:space="preserve"> </w:t>
      </w:r>
      <w:r w:rsidR="0078792D">
        <w:rPr>
          <w:rFonts w:ascii="Calibri" w:hAnsi="Calibri" w:cs="Calibri"/>
        </w:rPr>
        <w:t xml:space="preserve">the </w:t>
      </w:r>
      <w:r w:rsidR="003B769F">
        <w:rPr>
          <w:rFonts w:ascii="Calibri" w:hAnsi="Calibri" w:cs="Calibri"/>
        </w:rPr>
        <w:t xml:space="preserve">simulation of </w:t>
      </w:r>
      <w:r w:rsidR="0078792D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>urban development.</w:t>
      </w:r>
    </w:p>
    <w:p w14:paraId="668B29F4" w14:textId="51B4336A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r w:rsidR="004D27A6">
        <w:rPr>
          <w:rFonts w:ascii="Calibri" w:hAnsi="Calibri"/>
        </w:rPr>
        <w:t xml:space="preserve"> architecture</w:t>
      </w:r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EuMC4wIn0=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Ronneberger, Fischer, &amp; Brox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yLTA0LTI3VDExOjE3OjQ1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E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</w:t>
      </w:r>
      <w:r w:rsidR="00BD2ED8" w:rsidRPr="00424860">
        <w:rPr>
          <w:rFonts w:ascii="Calibri" w:hAnsi="Calibri"/>
        </w:rPr>
        <w:lastRenderedPageBreak/>
        <w:t xml:space="preserve">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71EAF51A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ins w:id="199" w:author="JINZHU WANG" w:date="2022-04-27T12:14:00Z">
        <w:r w:rsidR="00D7678F">
          <w:rPr>
            <w:rFonts w:ascii="Calibri" w:hAnsi="Calibri" w:cs="Calibri"/>
          </w:rPr>
          <w:t>w</w:t>
        </w:r>
      </w:ins>
      <w:moveToRangeStart w:id="200" w:author="JINZHU WANG" w:date="2022-04-27T12:13:00Z" w:name="move101954055"/>
      <w:moveTo w:id="201" w:author="JINZHU WANG" w:date="2022-04-27T12:13:00Z">
        <w:del w:id="202" w:author="JINZHU WANG" w:date="2022-04-27T12:14:00Z">
          <w:r w:rsidR="001B60F6" w:rsidRPr="00424860" w:rsidDel="00D7678F">
            <w:rPr>
              <w:rFonts w:ascii="Calibri" w:hAnsi="Calibri" w:cs="Calibri"/>
            </w:rPr>
            <w:delText>W</w:delText>
          </w:r>
        </w:del>
        <w:r w:rsidR="001B60F6" w:rsidRPr="00424860">
          <w:rPr>
            <w:rFonts w:ascii="Calibri" w:hAnsi="Calibri" w:cs="Calibri"/>
          </w:rPr>
          <w:t xml:space="preserve">e </w:t>
        </w:r>
        <w:del w:id="203" w:author="JINZHU WANG" w:date="2022-04-27T12:14:00Z">
          <w:r w:rsidR="001B60F6" w:rsidRPr="00424860" w:rsidDel="00D7678F">
            <w:rPr>
              <w:rFonts w:ascii="Calibri" w:hAnsi="Calibri" w:cs="Calibri"/>
            </w:rPr>
            <w:delText>developed</w:delText>
          </w:r>
        </w:del>
      </w:moveTo>
      <w:ins w:id="204" w:author="JINZHU WANG" w:date="2022-04-27T12:14:00Z">
        <w:r w:rsidR="00D7678F">
          <w:rPr>
            <w:rFonts w:ascii="Calibri" w:hAnsi="Calibri" w:cs="Calibri"/>
          </w:rPr>
          <w:t>validated</w:t>
        </w:r>
      </w:ins>
      <w:moveTo w:id="205" w:author="JINZHU WANG" w:date="2022-04-27T12:13:00Z">
        <w:r w:rsidR="001B60F6" w:rsidRPr="00424860">
          <w:rPr>
            <w:rFonts w:ascii="Calibri" w:hAnsi="Calibri" w:cs="Calibri"/>
          </w:rPr>
          <w:t xml:space="preserve"> and applied </w:t>
        </w:r>
      </w:moveTo>
      <w:ins w:id="206" w:author="Brett Bryan" w:date="2022-04-28T19:48:00Z">
        <w:r w:rsidR="00E4053E">
          <w:rPr>
            <w:rFonts w:ascii="Calibri" w:hAnsi="Calibri" w:cs="Calibri"/>
          </w:rPr>
          <w:t xml:space="preserve">the </w:t>
        </w:r>
      </w:ins>
      <w:moveTo w:id="207" w:author="JINZHU WANG" w:date="2022-04-27T12:13:00Z">
        <w:r w:rsidR="001B60F6" w:rsidRPr="00424860">
          <w:rPr>
            <w:rFonts w:ascii="Calibri" w:hAnsi="Calibri" w:cs="Calibri"/>
          </w:rPr>
          <w:t xml:space="preserve">U-Net </w:t>
        </w:r>
      </w:moveTo>
      <w:ins w:id="208" w:author="Brett Bryan" w:date="2022-04-28T19:48:00Z">
        <w:r w:rsidR="00E4053E">
          <w:rPr>
            <w:rFonts w:ascii="Calibri" w:hAnsi="Calibri" w:cs="Calibri"/>
          </w:rPr>
          <w:t xml:space="preserve">deep learning model </w:t>
        </w:r>
      </w:ins>
      <w:moveTo w:id="209" w:author="JINZHU WANG" w:date="2022-04-27T12:13:00Z">
        <w:r w:rsidR="001B60F6" w:rsidRPr="00424860">
          <w:rPr>
            <w:rFonts w:ascii="Calibri" w:hAnsi="Calibri" w:cs="Calibri"/>
          </w:rPr>
          <w:t xml:space="preserve">to project urban </w:t>
        </w:r>
        <w:del w:id="210" w:author="JINZHU WANG" w:date="2022-04-27T12:15:00Z">
          <w:r w:rsidR="001B60F6" w:rsidRPr="00424860" w:rsidDel="00461D99">
            <w:rPr>
              <w:rFonts w:ascii="Calibri" w:hAnsi="Calibri" w:cs="Calibri"/>
            </w:rPr>
            <w:delText>development</w:delText>
          </w:r>
        </w:del>
      </w:moveTo>
      <w:ins w:id="211" w:author="JINZHU WANG" w:date="2022-04-27T12:15:00Z">
        <w:r w:rsidR="00461D99">
          <w:rPr>
            <w:rFonts w:ascii="Calibri" w:hAnsi="Calibri" w:cs="Calibri"/>
          </w:rPr>
          <w:t>land-use</w:t>
        </w:r>
      </w:ins>
      <w:moveTo w:id="212" w:author="JINZHU WANG" w:date="2022-04-27T12:13:00Z">
        <w:r w:rsidR="001B60F6" w:rsidRPr="00424860">
          <w:rPr>
            <w:rFonts w:ascii="Calibri" w:hAnsi="Calibri" w:cs="Calibri"/>
          </w:rPr>
          <w:t xml:space="preserve"> in the North China Plain—China’s food bowl and one of the most rapidly urbanizing areas on </w:t>
        </w:r>
        <w:r w:rsidR="001B60F6">
          <w:rPr>
            <w:rFonts w:ascii="Calibri" w:hAnsi="Calibri" w:cs="Calibri"/>
          </w:rPr>
          <w:t>Earth</w:t>
        </w:r>
        <w:r w:rsidR="001B60F6" w:rsidRPr="00424860">
          <w:rPr>
            <w:rFonts w:ascii="Calibri" w:hAnsi="Calibri" w:cs="Calibri"/>
          </w:rPr>
          <w:t xml:space="preserve">. </w:t>
        </w:r>
      </w:moveTo>
      <w:moveToRangeEnd w:id="200"/>
      <w:ins w:id="213" w:author="JINZHU WANG" w:date="2022-04-27T12:14:00Z">
        <w:r w:rsidR="00D7678F" w:rsidRPr="00424860">
          <w:rPr>
            <w:rFonts w:ascii="Calibri" w:hAnsi="Calibri" w:cs="Calibri"/>
          </w:rPr>
          <w:t xml:space="preserve">We </w:t>
        </w:r>
        <w:r w:rsidR="00D7678F">
          <w:rPr>
            <w:rFonts w:ascii="Calibri" w:hAnsi="Calibri" w:cs="Calibri"/>
          </w:rPr>
          <w:t xml:space="preserve">first </w:t>
        </w:r>
        <w:r w:rsidR="00D7678F" w:rsidRPr="00424860">
          <w:rPr>
            <w:rFonts w:ascii="Calibri" w:hAnsi="Calibri" w:cs="Calibri"/>
          </w:rPr>
          <w:t xml:space="preserve">applied a U-Net model to learn </w:t>
        </w:r>
        <w:r w:rsidR="00D7678F">
          <w:rPr>
            <w:rFonts w:ascii="Calibri" w:hAnsi="Calibri" w:cs="Calibri"/>
          </w:rPr>
          <w:t xml:space="preserve">the </w:t>
        </w:r>
        <w:r w:rsidR="00D7678F" w:rsidRPr="00424860">
          <w:rPr>
            <w:rFonts w:ascii="Calibri" w:hAnsi="Calibri" w:cs="Calibri"/>
          </w:rPr>
          <w:t xml:space="preserve">patterns of urban </w:t>
        </w:r>
        <w:r w:rsidR="00D7678F">
          <w:rPr>
            <w:rFonts w:ascii="Calibri" w:hAnsi="Calibri" w:cs="Calibri"/>
          </w:rPr>
          <w:t>land-use</w:t>
        </w:r>
        <w:r w:rsidR="00D7678F" w:rsidRPr="00424860">
          <w:rPr>
            <w:rFonts w:ascii="Calibri" w:hAnsi="Calibri" w:cs="Calibri"/>
          </w:rPr>
          <w:t xml:space="preserve"> between 199</w:t>
        </w:r>
        <w:r w:rsidR="00D7678F">
          <w:rPr>
            <w:rFonts w:ascii="Calibri" w:hAnsi="Calibri" w:cs="Calibri"/>
          </w:rPr>
          <w:t>4</w:t>
        </w:r>
        <w:r w:rsidR="00D7678F" w:rsidRPr="00424860">
          <w:rPr>
            <w:rFonts w:ascii="Calibri" w:hAnsi="Calibri" w:cs="Calibri"/>
          </w:rPr>
          <w:t xml:space="preserve"> and 20</w:t>
        </w:r>
        <w:r w:rsidR="00D7678F">
          <w:rPr>
            <w:rFonts w:ascii="Calibri" w:hAnsi="Calibri" w:cs="Calibri"/>
          </w:rPr>
          <w:t>06</w:t>
        </w:r>
        <w:r w:rsidR="00D7678F" w:rsidRPr="00424860">
          <w:rPr>
            <w:rFonts w:ascii="Calibri" w:hAnsi="Calibri" w:cs="Calibri"/>
          </w:rPr>
          <w:t>. We then projected the spatial distribution of urbanization for 201</w:t>
        </w:r>
        <w:r w:rsidR="00D7678F">
          <w:rPr>
            <w:rFonts w:ascii="Calibri" w:hAnsi="Calibri" w:cs="Calibri"/>
          </w:rPr>
          <w:t>8</w:t>
        </w:r>
        <w:r w:rsidR="00D7678F" w:rsidRPr="00424860">
          <w:rPr>
            <w:rFonts w:ascii="Calibri" w:hAnsi="Calibri" w:cs="Calibri"/>
          </w:rPr>
          <w:t xml:space="preserve"> </w:t>
        </w:r>
        <w:r w:rsidR="00D7678F">
          <w:rPr>
            <w:rFonts w:ascii="Calibri" w:hAnsi="Calibri" w:cs="Calibri"/>
          </w:rPr>
          <w:t xml:space="preserve">using this model </w:t>
        </w:r>
        <w:r w:rsidR="00D7678F" w:rsidRPr="00424860">
          <w:rPr>
            <w:rFonts w:ascii="Calibri" w:hAnsi="Calibri" w:cs="Calibri"/>
          </w:rPr>
          <w:t xml:space="preserve">and thoroughly tested </w:t>
        </w:r>
        <w:r w:rsidR="00D7678F">
          <w:rPr>
            <w:rFonts w:ascii="Calibri" w:hAnsi="Calibri" w:cs="Calibri"/>
          </w:rPr>
          <w:t>its ability</w:t>
        </w:r>
        <w:r w:rsidR="00D7678F" w:rsidRPr="00424860">
          <w:rPr>
            <w:rFonts w:ascii="Calibri" w:hAnsi="Calibri" w:cs="Calibri"/>
          </w:rPr>
          <w:t xml:space="preserve"> to accurately capture the</w:t>
        </w:r>
        <w:r w:rsidR="00D7678F" w:rsidRPr="00424860">
          <w:rPr>
            <w:rFonts w:ascii="Calibri" w:hAnsi="Calibri"/>
          </w:rPr>
          <w:t xml:space="preserve"> high-level spatial features, shapes, and patterns of urban development</w:t>
        </w:r>
        <w:r w:rsidR="00D7678F">
          <w:rPr>
            <w:rFonts w:ascii="Calibri" w:hAnsi="Calibri"/>
          </w:rPr>
          <w:t xml:space="preserve"> against </w:t>
        </w:r>
        <w:del w:id="214" w:author="Brett Bryan" w:date="2022-04-28T14:37:00Z">
          <w:r w:rsidR="00D7678F" w:rsidDel="00B344FD">
            <w:rPr>
              <w:rFonts w:ascii="Calibri" w:hAnsi="Calibri"/>
            </w:rPr>
            <w:delText>the</w:delText>
          </w:r>
        </w:del>
      </w:ins>
      <w:ins w:id="215" w:author="Brett Bryan" w:date="2022-04-28T14:37:00Z">
        <w:r w:rsidR="00B344FD">
          <w:rPr>
            <w:rFonts w:ascii="Calibri" w:hAnsi="Calibri"/>
          </w:rPr>
          <w:t>a</w:t>
        </w:r>
      </w:ins>
      <w:ins w:id="216" w:author="JINZHU WANG" w:date="2022-04-27T12:14:00Z">
        <w:r w:rsidR="00D7678F">
          <w:rPr>
            <w:rFonts w:ascii="Calibri" w:hAnsi="Calibri"/>
          </w:rPr>
          <w:t xml:space="preserve"> reference </w:t>
        </w:r>
        <w:r w:rsidR="00D7678F">
          <w:rPr>
            <w:rFonts w:ascii="Calibri" w:hAnsi="Calibri" w:hint="eastAsia"/>
          </w:rPr>
          <w:t>l</w:t>
        </w:r>
        <w:r w:rsidR="00D7678F">
          <w:rPr>
            <w:rFonts w:ascii="Calibri" w:hAnsi="Calibri"/>
          </w:rPr>
          <w:t>and-use map</w:t>
        </w:r>
      </w:ins>
      <w:ins w:id="217" w:author="Brett Bryan" w:date="2022-04-28T14:37:00Z">
        <w:r w:rsidR="00B344FD">
          <w:rPr>
            <w:rFonts w:ascii="Calibri" w:hAnsi="Calibri"/>
          </w:rPr>
          <w:t xml:space="preserve"> for 2018</w:t>
        </w:r>
      </w:ins>
      <w:del w:id="218" w:author="JINZHU WANG" w:date="2022-04-27T12:14:00Z">
        <w:r w:rsidR="00553E08" w:rsidRPr="00424860" w:rsidDel="00D7678F">
          <w:rPr>
            <w:rFonts w:ascii="Calibri" w:hAnsi="Calibri"/>
          </w:rPr>
          <w:delText>w</w:delText>
        </w:r>
      </w:del>
      <w:del w:id="219" w:author="JINZHU WANG" w:date="2022-04-27T12:15:00Z">
        <w:r w:rsidR="00553E08" w:rsidRPr="00424860" w:rsidDel="006B2DEA">
          <w:rPr>
            <w:rFonts w:ascii="Calibri" w:hAnsi="Calibri"/>
          </w:rPr>
          <w:delText xml:space="preserve">e </w:delText>
        </w:r>
        <w:r w:rsidR="007D25D1" w:rsidDel="006B2DEA">
          <w:rPr>
            <w:rFonts w:ascii="Calibri" w:hAnsi="Calibri"/>
          </w:rPr>
          <w:delText xml:space="preserve">first </w:delText>
        </w:r>
        <w:r w:rsidR="00D35A07" w:rsidRPr="00424860" w:rsidDel="006B2DEA">
          <w:rPr>
            <w:rFonts w:ascii="Calibri" w:hAnsi="Calibri"/>
          </w:rPr>
          <w:delText>assess</w:delText>
        </w:r>
        <w:r w:rsidR="007D25D1" w:rsidDel="006B2DEA">
          <w:rPr>
            <w:rFonts w:ascii="Calibri" w:hAnsi="Calibri"/>
          </w:rPr>
          <w:delText>ed</w:delText>
        </w:r>
        <w:r w:rsidR="00553E08" w:rsidRPr="00424860" w:rsidDel="006B2DEA">
          <w:rPr>
            <w:rFonts w:ascii="Calibri" w:hAnsi="Calibri"/>
          </w:rPr>
          <w:delText xml:space="preserve"> </w:delText>
        </w:r>
        <w:r w:rsidR="00D35A07" w:rsidRPr="00424860" w:rsidDel="006B2DEA">
          <w:rPr>
            <w:rFonts w:ascii="Calibri" w:hAnsi="Calibri" w:cs="Calibri"/>
          </w:rPr>
          <w:delText xml:space="preserve">the ability of the U-Net deep learning architecture to accurately </w:delText>
        </w:r>
        <w:r w:rsidR="006C7461" w:rsidRPr="00424860" w:rsidDel="006B2DEA">
          <w:rPr>
            <w:rFonts w:ascii="Calibri" w:hAnsi="Calibri" w:cs="Calibri"/>
          </w:rPr>
          <w:delText>project</w:delText>
        </w:r>
        <w:r w:rsidR="00553E08" w:rsidRPr="00424860" w:rsidDel="006B2DEA">
          <w:rPr>
            <w:rFonts w:ascii="Calibri" w:hAnsi="Calibri" w:cs="Calibri"/>
          </w:rPr>
          <w:delText xml:space="preserve"> the spatial extent and pattern of</w:delText>
        </w:r>
        <w:r w:rsidR="006C7461" w:rsidRPr="00424860" w:rsidDel="006B2DEA">
          <w:rPr>
            <w:rFonts w:ascii="Calibri" w:hAnsi="Calibri" w:cs="Calibri"/>
          </w:rPr>
          <w:delText xml:space="preserve"> urban development. </w:delText>
        </w:r>
      </w:del>
      <w:moveFromRangeStart w:id="220" w:author="JINZHU WANG" w:date="2022-04-27T12:13:00Z" w:name="move101954055"/>
      <w:moveFrom w:id="221" w:author="JINZHU WANG" w:date="2022-04-27T12:13:00Z">
        <w:r w:rsidR="00887D08" w:rsidRPr="00424860" w:rsidDel="001B60F6">
          <w:rPr>
            <w:rFonts w:ascii="Calibri" w:hAnsi="Calibri" w:cs="Calibri"/>
          </w:rPr>
          <w:t>We</w:t>
        </w:r>
        <w:r w:rsidR="00314F14" w:rsidRPr="00424860" w:rsidDel="001B60F6">
          <w:rPr>
            <w:rFonts w:ascii="Calibri" w:hAnsi="Calibri" w:cs="Calibri"/>
          </w:rPr>
          <w:t xml:space="preserve"> developed and applied U-Net</w:t>
        </w:r>
        <w:r w:rsidR="006C7461" w:rsidRPr="00424860" w:rsidDel="001B60F6">
          <w:rPr>
            <w:rFonts w:ascii="Calibri" w:hAnsi="Calibri" w:cs="Calibri"/>
          </w:rPr>
          <w:t xml:space="preserve"> </w:t>
        </w:r>
        <w:r w:rsidR="00314F14" w:rsidRPr="00424860" w:rsidDel="001B60F6">
          <w:rPr>
            <w:rFonts w:ascii="Calibri" w:hAnsi="Calibri" w:cs="Calibri"/>
          </w:rPr>
          <w:t>to project urban development in the</w:t>
        </w:r>
        <w:r w:rsidR="006C7461" w:rsidRPr="00424860" w:rsidDel="001B60F6">
          <w:rPr>
            <w:rFonts w:ascii="Calibri" w:hAnsi="Calibri" w:cs="Calibri"/>
          </w:rPr>
          <w:t xml:space="preserve"> North China Plain</w:t>
        </w:r>
        <w:r w:rsidR="00BE17F2" w:rsidRPr="00424860" w:rsidDel="001B60F6">
          <w:rPr>
            <w:rFonts w:ascii="Calibri" w:hAnsi="Calibri" w:cs="Calibri"/>
          </w:rPr>
          <w:t>—</w:t>
        </w:r>
        <w:r w:rsidR="006467C6" w:rsidRPr="00424860" w:rsidDel="001B60F6">
          <w:rPr>
            <w:rFonts w:ascii="Calibri" w:hAnsi="Calibri" w:cs="Calibri"/>
          </w:rPr>
          <w:t xml:space="preserve">China’s food bowl and </w:t>
        </w:r>
        <w:r w:rsidR="00BE17F2" w:rsidRPr="00424860" w:rsidDel="001B60F6">
          <w:rPr>
            <w:rFonts w:ascii="Calibri" w:hAnsi="Calibri" w:cs="Calibri"/>
          </w:rPr>
          <w:t>one of the most rapidly urbani</w:t>
        </w:r>
        <w:r w:rsidR="002E5120" w:rsidRPr="00424860" w:rsidDel="001B60F6">
          <w:rPr>
            <w:rFonts w:ascii="Calibri" w:hAnsi="Calibri" w:cs="Calibri"/>
          </w:rPr>
          <w:t>z</w:t>
        </w:r>
        <w:r w:rsidR="00BE17F2" w:rsidRPr="00424860" w:rsidDel="001B60F6">
          <w:rPr>
            <w:rFonts w:ascii="Calibri" w:hAnsi="Calibri" w:cs="Calibri"/>
          </w:rPr>
          <w:t xml:space="preserve">ing areas on </w:t>
        </w:r>
        <w:r w:rsidR="006B7943" w:rsidDel="001B60F6">
          <w:rPr>
            <w:rFonts w:ascii="Calibri" w:hAnsi="Calibri" w:cs="Calibri"/>
          </w:rPr>
          <w:t>Earth</w:t>
        </w:r>
        <w:r w:rsidR="009A2E0D" w:rsidRPr="00424860" w:rsidDel="001B60F6">
          <w:rPr>
            <w:rFonts w:ascii="Calibri" w:hAnsi="Calibri" w:cs="Calibri"/>
          </w:rPr>
          <w:t>.</w:t>
        </w:r>
        <w:del w:id="222" w:author="JINZHU WANG" w:date="2022-04-27T12:14:00Z">
          <w:r w:rsidR="009A2E0D" w:rsidRPr="00424860" w:rsidDel="00D7678F">
            <w:rPr>
              <w:rFonts w:ascii="Calibri" w:hAnsi="Calibri" w:cs="Calibri"/>
            </w:rPr>
            <w:delText xml:space="preserve"> </w:delText>
          </w:r>
        </w:del>
      </w:moveFrom>
      <w:moveFromRangeEnd w:id="220"/>
      <w:del w:id="223" w:author="JINZHU WANG" w:date="2022-04-27T12:14:00Z">
        <w:r w:rsidR="0097002B" w:rsidRPr="00424860" w:rsidDel="00D7678F">
          <w:rPr>
            <w:rFonts w:ascii="Calibri" w:hAnsi="Calibri" w:cs="Calibri"/>
          </w:rPr>
          <w:delText xml:space="preserve">We </w:delText>
        </w:r>
      </w:del>
      <w:del w:id="224" w:author="JINZHU WANG" w:date="2022-04-27T11:30:00Z">
        <w:r w:rsidR="007D25D1" w:rsidDel="00BF65F7">
          <w:rPr>
            <w:rFonts w:ascii="Calibri" w:hAnsi="Calibri" w:cs="Calibri"/>
          </w:rPr>
          <w:delText xml:space="preserve">next </w:delText>
        </w:r>
      </w:del>
      <w:del w:id="225" w:author="JINZHU WANG" w:date="2022-04-27T12:14:00Z">
        <w:r w:rsidR="00BF5F83" w:rsidRPr="00424860" w:rsidDel="00D7678F">
          <w:rPr>
            <w:rFonts w:ascii="Calibri" w:hAnsi="Calibri" w:cs="Calibri"/>
          </w:rPr>
          <w:delText>applied</w:delText>
        </w:r>
        <w:r w:rsidR="002A7669" w:rsidRPr="00424860" w:rsidDel="00D7678F">
          <w:rPr>
            <w:rFonts w:ascii="Calibri" w:hAnsi="Calibri" w:cs="Calibri"/>
          </w:rPr>
          <w:delText xml:space="preserve"> </w:delText>
        </w:r>
        <w:r w:rsidR="008504DE" w:rsidRPr="00424860" w:rsidDel="00D7678F">
          <w:rPr>
            <w:rFonts w:ascii="Calibri" w:hAnsi="Calibri" w:cs="Calibri"/>
          </w:rPr>
          <w:delText>a</w:delText>
        </w:r>
        <w:r w:rsidR="002A7669" w:rsidRPr="00424860" w:rsidDel="00D7678F">
          <w:rPr>
            <w:rFonts w:ascii="Calibri" w:hAnsi="Calibri" w:cs="Calibri"/>
          </w:rPr>
          <w:delText xml:space="preserve"> U-Net model to learn </w:delText>
        </w:r>
        <w:r w:rsidR="006B7943" w:rsidDel="00D7678F">
          <w:rPr>
            <w:rFonts w:ascii="Calibri" w:hAnsi="Calibri" w:cs="Calibri"/>
          </w:rPr>
          <w:delText xml:space="preserve">the </w:delText>
        </w:r>
        <w:r w:rsidR="002A7669" w:rsidRPr="00424860" w:rsidDel="00D7678F">
          <w:rPr>
            <w:rFonts w:ascii="Calibri" w:hAnsi="Calibri" w:cs="Calibri"/>
          </w:rPr>
          <w:delText xml:space="preserve">patterns of urban </w:delText>
        </w:r>
      </w:del>
      <w:del w:id="226" w:author="JINZHU WANG" w:date="2022-04-27T11:32:00Z">
        <w:r w:rsidR="000D6F2F" w:rsidRPr="00424860" w:rsidDel="00153815">
          <w:rPr>
            <w:rFonts w:ascii="Calibri" w:hAnsi="Calibri" w:cs="Calibri"/>
          </w:rPr>
          <w:delText xml:space="preserve">development </w:delText>
        </w:r>
      </w:del>
      <w:del w:id="227" w:author="JINZHU WANG" w:date="2022-04-27T11:33:00Z">
        <w:r w:rsidR="000D6F2F" w:rsidRPr="00424860" w:rsidDel="00D07626">
          <w:rPr>
            <w:rFonts w:ascii="Calibri" w:hAnsi="Calibri" w:cs="Calibri"/>
          </w:rPr>
          <w:delText>in the study area</w:delText>
        </w:r>
        <w:r w:rsidR="002A7669" w:rsidRPr="00424860" w:rsidDel="00D07626">
          <w:rPr>
            <w:rFonts w:ascii="Calibri" w:hAnsi="Calibri" w:cs="Calibri"/>
          </w:rPr>
          <w:delText xml:space="preserve"> and </w:delText>
        </w:r>
        <w:r w:rsidR="0097002B" w:rsidRPr="00424860" w:rsidDel="00D07626">
          <w:rPr>
            <w:rFonts w:ascii="Calibri" w:hAnsi="Calibri" w:cs="Calibri"/>
          </w:rPr>
          <w:delText>used high</w:delText>
        </w:r>
        <w:r w:rsidR="00330752" w:rsidDel="00D07626">
          <w:rPr>
            <w:rFonts w:ascii="Calibri" w:hAnsi="Calibri" w:cs="Calibri"/>
          </w:rPr>
          <w:delText>-</w:delText>
        </w:r>
        <w:r w:rsidR="0097002B" w:rsidRPr="00424860" w:rsidDel="00D07626">
          <w:rPr>
            <w:rFonts w:ascii="Calibri" w:hAnsi="Calibri" w:cs="Calibri"/>
          </w:rPr>
          <w:delText>accura</w:delText>
        </w:r>
        <w:r w:rsidR="00330752" w:rsidDel="00D07626">
          <w:rPr>
            <w:rFonts w:ascii="Calibri" w:hAnsi="Calibri" w:cs="Calibri"/>
          </w:rPr>
          <w:delText>cy</w:delText>
        </w:r>
        <w:r w:rsidR="0097002B" w:rsidRPr="00424860" w:rsidDel="00D07626">
          <w:rPr>
            <w:rFonts w:ascii="Calibri" w:hAnsi="Calibri" w:cs="Calibri"/>
          </w:rPr>
          <w:delText xml:space="preserve"> maps of urban </w:delText>
        </w:r>
        <w:r w:rsidR="00B62DD9" w:rsidDel="00D07626">
          <w:rPr>
            <w:rFonts w:ascii="Calibri" w:hAnsi="Calibri" w:cs="Calibri"/>
          </w:rPr>
          <w:delText>land-use</w:delText>
        </w:r>
      </w:del>
      <w:ins w:id="228" w:author="an" w:date="2022-04-25T09:57:00Z">
        <w:del w:id="229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del w:id="230" w:author="JINZHU WANG" w:date="2022-04-27T11:33:00Z">
        <w:r w:rsidR="00B62DD9" w:rsidDel="00D07626">
          <w:rPr>
            <w:rFonts w:ascii="Calibri" w:hAnsi="Calibri" w:cs="Calibri"/>
          </w:rPr>
          <w:delText xml:space="preserve"> </w:delText>
        </w:r>
      </w:del>
      <w:del w:id="231" w:author="JINZHU WANG" w:date="2022-04-27T12:14:00Z">
        <w:r w:rsidR="00B62DD9" w:rsidRPr="00424860" w:rsidDel="00D7678F">
          <w:rPr>
            <w:rFonts w:ascii="Calibri" w:hAnsi="Calibri" w:cs="Calibri"/>
          </w:rPr>
          <w:delText>between</w:delText>
        </w:r>
        <w:r w:rsidR="002A7669" w:rsidRPr="00424860" w:rsidDel="00D7678F">
          <w:rPr>
            <w:rFonts w:ascii="Calibri" w:hAnsi="Calibri" w:cs="Calibri"/>
          </w:rPr>
          <w:delText xml:space="preserve"> </w:delText>
        </w:r>
      </w:del>
      <w:del w:id="232" w:author="JINZHU WANG" w:date="2022-04-22T15:01:00Z">
        <w:r w:rsidR="000D6F2F" w:rsidRPr="00424860" w:rsidDel="00020721">
          <w:rPr>
            <w:rFonts w:ascii="Calibri" w:hAnsi="Calibri" w:cs="Calibri"/>
          </w:rPr>
          <w:delText>1993</w:delText>
        </w:r>
        <w:r w:rsidR="002A7669" w:rsidRPr="00424860" w:rsidDel="00020721">
          <w:rPr>
            <w:rFonts w:ascii="Calibri" w:hAnsi="Calibri" w:cs="Calibri"/>
          </w:rPr>
          <w:delText xml:space="preserve"> </w:delText>
        </w:r>
      </w:del>
      <w:del w:id="233" w:author="JINZHU WANG" w:date="2022-04-27T12:14:00Z">
        <w:r w:rsidR="002A7669" w:rsidRPr="00424860" w:rsidDel="00D7678F">
          <w:rPr>
            <w:rFonts w:ascii="Calibri" w:hAnsi="Calibri" w:cs="Calibri"/>
          </w:rPr>
          <w:delText xml:space="preserve">and </w:delText>
        </w:r>
      </w:del>
      <w:del w:id="234" w:author="JINZHU WANG" w:date="2022-04-22T15:01:00Z">
        <w:r w:rsidR="000D6F2F" w:rsidRPr="00424860" w:rsidDel="00020721">
          <w:rPr>
            <w:rFonts w:ascii="Calibri" w:hAnsi="Calibri" w:cs="Calibri"/>
          </w:rPr>
          <w:delText>201</w:delText>
        </w:r>
        <w:r w:rsidR="00312B2F" w:rsidRPr="00424860" w:rsidDel="00020721">
          <w:rPr>
            <w:rFonts w:ascii="Calibri" w:hAnsi="Calibri" w:cs="Calibri"/>
          </w:rPr>
          <w:delText>2</w:delText>
        </w:r>
        <w:r w:rsidR="000D6F2F" w:rsidRPr="00424860" w:rsidDel="00020721">
          <w:rPr>
            <w:rFonts w:ascii="Calibri" w:hAnsi="Calibri" w:cs="Calibri"/>
          </w:rPr>
          <w:delText xml:space="preserve"> </w:delText>
        </w:r>
      </w:del>
      <w:del w:id="235" w:author="JINZHU WANG" w:date="2022-04-27T11:34:00Z">
        <w:r w:rsidR="000D6F2F" w:rsidRPr="00424860" w:rsidDel="0086415D">
          <w:rPr>
            <w:rFonts w:ascii="Calibri" w:hAnsi="Calibri" w:cs="Calibri"/>
          </w:rPr>
          <w:delText xml:space="preserve">to </w:delText>
        </w:r>
        <w:r w:rsidR="00312B2F" w:rsidRPr="00424860" w:rsidDel="0086415D">
          <w:rPr>
            <w:rFonts w:ascii="Calibri" w:hAnsi="Calibri" w:cs="Calibri"/>
          </w:rPr>
          <w:delText>train the model</w:delText>
        </w:r>
      </w:del>
      <w:del w:id="236" w:author="JINZHU WANG" w:date="2022-04-27T12:14:00Z">
        <w:r w:rsidR="002A7669" w:rsidRPr="00424860" w:rsidDel="00D7678F">
          <w:rPr>
            <w:rFonts w:ascii="Calibri" w:hAnsi="Calibri" w:cs="Calibri"/>
          </w:rPr>
          <w:delText xml:space="preserve">. </w:delText>
        </w:r>
        <w:r w:rsidR="00312B2F" w:rsidRPr="00424860" w:rsidDel="00D7678F">
          <w:rPr>
            <w:rFonts w:ascii="Calibri" w:hAnsi="Calibri" w:cs="Calibri"/>
          </w:rPr>
          <w:delText>We</w:delText>
        </w:r>
        <w:r w:rsidR="001A3FB3" w:rsidRPr="00424860" w:rsidDel="00D7678F">
          <w:rPr>
            <w:rFonts w:ascii="Calibri" w:hAnsi="Calibri" w:cs="Calibri"/>
          </w:rPr>
          <w:delText xml:space="preserve"> then projected the spatial distribution of urbani</w:delText>
        </w:r>
        <w:r w:rsidR="002E5120" w:rsidRPr="00424860" w:rsidDel="00D7678F">
          <w:rPr>
            <w:rFonts w:ascii="Calibri" w:hAnsi="Calibri" w:cs="Calibri"/>
          </w:rPr>
          <w:delText>z</w:delText>
        </w:r>
        <w:r w:rsidR="001A3FB3" w:rsidRPr="00424860" w:rsidDel="00D7678F">
          <w:rPr>
            <w:rFonts w:ascii="Calibri" w:hAnsi="Calibri" w:cs="Calibri"/>
          </w:rPr>
          <w:delText xml:space="preserve">ation </w:delText>
        </w:r>
        <w:r w:rsidR="000604A3" w:rsidRPr="00424860" w:rsidDel="00D7678F">
          <w:rPr>
            <w:rFonts w:ascii="Calibri" w:hAnsi="Calibri" w:cs="Calibri"/>
          </w:rPr>
          <w:delText>for 201</w:delText>
        </w:r>
        <w:r w:rsidR="00B36738" w:rsidDel="00D7678F">
          <w:rPr>
            <w:rFonts w:ascii="Calibri" w:hAnsi="Calibri" w:cs="Calibri"/>
          </w:rPr>
          <w:delText>8</w:delText>
        </w:r>
        <w:r w:rsidR="00312B2F" w:rsidRPr="00424860" w:rsidDel="00D7678F">
          <w:rPr>
            <w:rFonts w:ascii="Calibri" w:hAnsi="Calibri" w:cs="Calibri"/>
          </w:rPr>
          <w:delText xml:space="preserve"> </w:delText>
        </w:r>
        <w:r w:rsidR="000604A3" w:rsidRPr="00424860" w:rsidDel="00D7678F">
          <w:rPr>
            <w:rFonts w:ascii="Calibri" w:hAnsi="Calibri" w:cs="Calibri"/>
          </w:rPr>
          <w:delText xml:space="preserve">and </w:delText>
        </w:r>
        <w:r w:rsidR="00312B2F" w:rsidRPr="00424860" w:rsidDel="00D7678F">
          <w:rPr>
            <w:rFonts w:ascii="Calibri" w:hAnsi="Calibri" w:cs="Calibri"/>
          </w:rPr>
          <w:delText xml:space="preserve">thoroughly tested </w:delText>
        </w:r>
      </w:del>
      <w:del w:id="237" w:author="JINZHU WANG" w:date="2022-04-25T11:39:00Z">
        <w:r w:rsidR="00312B2F" w:rsidRPr="00424860" w:rsidDel="00AC1E2D">
          <w:rPr>
            <w:rFonts w:ascii="Calibri" w:hAnsi="Calibri" w:cs="Calibri"/>
          </w:rPr>
          <w:delText>the ability of the U-Net model</w:delText>
        </w:r>
      </w:del>
      <w:del w:id="238" w:author="JINZHU WANG" w:date="2022-04-27T12:14:00Z">
        <w:r w:rsidR="00312B2F" w:rsidRPr="00424860" w:rsidDel="00D7678F">
          <w:rPr>
            <w:rFonts w:ascii="Calibri" w:hAnsi="Calibri" w:cs="Calibri"/>
          </w:rPr>
          <w:delText xml:space="preserve"> to </w:delText>
        </w:r>
        <w:r w:rsidR="00A52855" w:rsidRPr="00424860" w:rsidDel="00D7678F">
          <w:rPr>
            <w:rFonts w:ascii="Calibri" w:hAnsi="Calibri" w:cs="Calibri"/>
          </w:rPr>
          <w:delText>accurately capture</w:delText>
        </w:r>
        <w:r w:rsidR="006C7461" w:rsidRPr="00424860" w:rsidDel="00D7678F">
          <w:rPr>
            <w:rFonts w:ascii="Calibri" w:hAnsi="Calibri" w:cs="Calibri"/>
          </w:rPr>
          <w:delText xml:space="preserve"> the</w:delText>
        </w:r>
        <w:r w:rsidR="006C7461" w:rsidRPr="00424860" w:rsidDel="00D7678F">
          <w:rPr>
            <w:rFonts w:ascii="Calibri" w:hAnsi="Calibri"/>
          </w:rPr>
          <w:delText xml:space="preserve"> high-level </w:delText>
        </w:r>
        <w:r w:rsidR="00A52855" w:rsidRPr="00424860" w:rsidDel="00D7678F">
          <w:rPr>
            <w:rFonts w:ascii="Calibri" w:hAnsi="Calibri"/>
          </w:rPr>
          <w:delText xml:space="preserve">spatial </w:delText>
        </w:r>
        <w:r w:rsidR="006C7461" w:rsidRPr="00424860" w:rsidDel="00D7678F">
          <w:rPr>
            <w:rFonts w:ascii="Calibri" w:hAnsi="Calibri"/>
          </w:rPr>
          <w:delText>features</w:delText>
        </w:r>
        <w:r w:rsidR="00A52855" w:rsidRPr="00424860" w:rsidDel="00D7678F">
          <w:rPr>
            <w:rFonts w:ascii="Calibri" w:hAnsi="Calibri"/>
          </w:rPr>
          <w:delText>, shapes, and patterns of urban development</w:delText>
        </w:r>
      </w:del>
      <w:r w:rsidR="000604A3" w:rsidRPr="00424860">
        <w:rPr>
          <w:rFonts w:ascii="Calibri" w:hAnsi="Calibri"/>
        </w:rPr>
        <w:t xml:space="preserve">. </w:t>
      </w:r>
      <w:del w:id="239" w:author="Brett Bryan" w:date="2022-04-28T14:37:00Z">
        <w:r w:rsidR="006B7943" w:rsidDel="00B344FD">
          <w:rPr>
            <w:rFonts w:ascii="Calibri" w:hAnsi="Calibri"/>
          </w:rPr>
          <w:delText>Finally</w:delText>
        </w:r>
      </w:del>
      <w:bookmarkStart w:id="240" w:name="_Hlk101532846"/>
      <w:ins w:id="241" w:author="Brett Bryan" w:date="2022-04-28T14:37:00Z">
        <w:r w:rsidR="00B344FD">
          <w:rPr>
            <w:rFonts w:ascii="Calibri" w:hAnsi="Calibri"/>
          </w:rPr>
          <w:t>Last</w:t>
        </w:r>
      </w:ins>
      <w:r w:rsidR="000604A3" w:rsidRPr="00424860">
        <w:rPr>
          <w:rFonts w:ascii="Calibri" w:hAnsi="Calibri"/>
        </w:rPr>
        <w:t xml:space="preserve">, we </w:t>
      </w:r>
      <w:del w:id="242" w:author="JINZHU WANG" w:date="2022-04-22T15:11:00Z">
        <w:r w:rsidR="000604A3" w:rsidRPr="00424860" w:rsidDel="00A95333">
          <w:rPr>
            <w:rFonts w:ascii="Calibri" w:hAnsi="Calibri"/>
          </w:rPr>
          <w:delText xml:space="preserve">used the </w:delText>
        </w:r>
        <w:r w:rsidR="00EF3717" w:rsidRPr="00424860" w:rsidDel="00A95333">
          <w:rPr>
            <w:rFonts w:ascii="Calibri" w:hAnsi="Calibri"/>
          </w:rPr>
          <w:delText>trained model</w:delText>
        </w:r>
      </w:del>
      <w:ins w:id="243" w:author="JINZHU WANG" w:date="2022-04-22T15:11:00Z">
        <w:r w:rsidR="00A95333">
          <w:rPr>
            <w:rFonts w:ascii="Calibri" w:hAnsi="Calibri"/>
          </w:rPr>
          <w:t xml:space="preserve">trained another U-Net model </w:t>
        </w:r>
      </w:ins>
      <w:ins w:id="244" w:author="JINZHU WANG" w:date="2022-04-22T15:12:00Z">
        <w:r w:rsidR="00A95333">
          <w:rPr>
            <w:rFonts w:ascii="Calibri" w:hAnsi="Calibri"/>
          </w:rPr>
          <w:t>on</w:t>
        </w:r>
      </w:ins>
      <w:ins w:id="245" w:author="JINZHU WANG" w:date="2022-04-22T15:11:00Z">
        <w:r w:rsidR="00A95333">
          <w:rPr>
            <w:rFonts w:ascii="Calibri" w:hAnsi="Calibri"/>
          </w:rPr>
          <w:t xml:space="preserve"> </w:t>
        </w:r>
      </w:ins>
      <w:ins w:id="246" w:author="JINZHU WANG" w:date="2022-04-22T15:12:00Z">
        <w:del w:id="247" w:author="JINZHU WANG" w:date="2022-04-26T15:34:00Z">
          <w:r w:rsidR="00A95333" w:rsidDel="00BA76D7">
            <w:rPr>
              <w:rFonts w:ascii="Calibri" w:hAnsi="Calibri"/>
            </w:rPr>
            <w:delText>land use</w:delText>
          </w:r>
        </w:del>
      </w:ins>
      <w:ins w:id="248" w:author="JINZHU WANG" w:date="2022-04-26T15:34:00Z">
        <w:r w:rsidR="00BA76D7">
          <w:rPr>
            <w:rFonts w:ascii="Calibri" w:hAnsi="Calibri"/>
          </w:rPr>
          <w:t>land-use</w:t>
        </w:r>
      </w:ins>
      <w:ins w:id="249" w:author="JINZHU WANG" w:date="2022-04-22T15:12:00Z">
        <w:r w:rsidR="00A95333">
          <w:rPr>
            <w:rFonts w:ascii="Calibri" w:hAnsi="Calibri"/>
          </w:rPr>
          <w:t xml:space="preserve"> maps </w:t>
        </w:r>
        <w:del w:id="250" w:author="Brett Bryan" w:date="2022-04-28T14:37:00Z">
          <w:r w:rsidR="00A95333" w:rsidDel="00703AA1">
            <w:rPr>
              <w:rFonts w:ascii="Calibri" w:hAnsi="Calibri"/>
            </w:rPr>
            <w:delText>of</w:delText>
          </w:r>
        </w:del>
      </w:ins>
      <w:ins w:id="251" w:author="Brett Bryan" w:date="2022-04-28T14:37:00Z">
        <w:r w:rsidR="00703AA1">
          <w:rPr>
            <w:rFonts w:ascii="Calibri" w:hAnsi="Calibri"/>
          </w:rPr>
          <w:t>for</w:t>
        </w:r>
      </w:ins>
      <w:ins w:id="252" w:author="JINZHU WANG" w:date="2022-04-22T15:12:00Z">
        <w:r w:rsidR="00A95333">
          <w:rPr>
            <w:rFonts w:ascii="Calibri" w:hAnsi="Calibri"/>
          </w:rPr>
          <w:t xml:space="preserve"> 2006 and 2018</w:t>
        </w:r>
      </w:ins>
      <w:r w:rsidR="00EF3717" w:rsidRPr="00424860">
        <w:rPr>
          <w:rFonts w:ascii="Calibri" w:hAnsi="Calibri"/>
        </w:rPr>
        <w:t xml:space="preserve"> to project </w:t>
      </w:r>
      <w:del w:id="253" w:author="JINZHU WANG" w:date="2022-04-22T15:13:00Z">
        <w:r w:rsidR="00EF3717" w:rsidRPr="00424860" w:rsidDel="00A95333">
          <w:rPr>
            <w:rFonts w:ascii="Calibri" w:hAnsi="Calibri"/>
          </w:rPr>
          <w:delText xml:space="preserve">urban development </w:delText>
        </w:r>
      </w:del>
      <w:del w:id="254" w:author="JINZHU WANG" w:date="2022-04-27T11:35:00Z">
        <w:r w:rsidR="00F359A7" w:rsidRPr="00424860" w:rsidDel="00B46158">
          <w:rPr>
            <w:rFonts w:ascii="Calibri" w:hAnsi="Calibri"/>
          </w:rPr>
          <w:delText>patterns</w:delText>
        </w:r>
      </w:del>
      <w:ins w:id="255" w:author="JINZHU WANG" w:date="2022-04-27T11:35:00Z">
        <w:r w:rsidR="00B46158">
          <w:rPr>
            <w:rFonts w:ascii="Calibri" w:hAnsi="Calibri"/>
          </w:rPr>
          <w:t>urban land-use</w:t>
        </w:r>
      </w:ins>
      <w:r w:rsidR="00F359A7" w:rsidRPr="00424860">
        <w:rPr>
          <w:rFonts w:ascii="Calibri" w:hAnsi="Calibri"/>
        </w:rPr>
        <w:t xml:space="preserve"> in </w:t>
      </w:r>
      <w:del w:id="256" w:author="JINZHU WANG" w:date="2022-04-22T15:13:00Z">
        <w:r w:rsidR="00F359A7" w:rsidRPr="00424860" w:rsidDel="00A95333">
          <w:rPr>
            <w:rFonts w:ascii="Calibri" w:hAnsi="Calibri"/>
          </w:rPr>
          <w:delText xml:space="preserve">the study area </w:delText>
        </w:r>
        <w:r w:rsidR="00EF3717" w:rsidRPr="00424860" w:rsidDel="00A95333">
          <w:rPr>
            <w:rFonts w:ascii="Calibri" w:hAnsi="Calibri"/>
          </w:rPr>
          <w:delText xml:space="preserve">for </w:delText>
        </w:r>
      </w:del>
      <w:r w:rsidR="00EF3717" w:rsidRPr="00424860">
        <w:rPr>
          <w:rFonts w:ascii="Calibri" w:hAnsi="Calibri"/>
        </w:rPr>
        <w:t xml:space="preserve">2030 based on </w:t>
      </w:r>
      <w:ins w:id="257" w:author="Brett Bryan" w:date="2022-04-28T14:38:00Z">
        <w:r w:rsidR="00703AA1">
          <w:rPr>
            <w:rFonts w:ascii="Calibri" w:hAnsi="Calibri"/>
          </w:rPr>
          <w:t xml:space="preserve">the extrapolation of </w:t>
        </w:r>
      </w:ins>
      <w:r w:rsidR="00EF3717" w:rsidRPr="00424860">
        <w:rPr>
          <w:rFonts w:ascii="Calibri" w:hAnsi="Calibri"/>
        </w:rPr>
        <w:t xml:space="preserve">historical </w:t>
      </w:r>
      <w:ins w:id="258" w:author="JINZHU WANG" w:date="2022-04-22T15:13:00Z">
        <w:r w:rsidR="00A95333" w:rsidRPr="00424860">
          <w:rPr>
            <w:rFonts w:ascii="Calibri" w:hAnsi="Calibri"/>
          </w:rPr>
          <w:t xml:space="preserve">urbanization </w:t>
        </w:r>
      </w:ins>
      <w:r w:rsidR="00EF3717" w:rsidRPr="00424860">
        <w:rPr>
          <w:rFonts w:ascii="Calibri" w:hAnsi="Calibri"/>
        </w:rPr>
        <w:t>rates</w:t>
      </w:r>
      <w:bookmarkEnd w:id="240"/>
      <w:del w:id="259" w:author="JINZHU WANG" w:date="2022-04-22T15:13:00Z">
        <w:r w:rsidR="00EF3717" w:rsidRPr="00424860" w:rsidDel="00A95333">
          <w:rPr>
            <w:rFonts w:ascii="Calibri" w:hAnsi="Calibri"/>
          </w:rPr>
          <w:delText xml:space="preserve"> of </w:delText>
        </w:r>
        <w:r w:rsidR="00F359A7" w:rsidRPr="00424860" w:rsidDel="00A95333">
          <w:rPr>
            <w:rFonts w:ascii="Calibri" w:hAnsi="Calibri"/>
          </w:rPr>
          <w:delText>urbani</w:delText>
        </w:r>
        <w:r w:rsidR="002E5120" w:rsidRPr="00424860" w:rsidDel="00A95333">
          <w:rPr>
            <w:rFonts w:ascii="Calibri" w:hAnsi="Calibri"/>
          </w:rPr>
          <w:delText>z</w:delText>
        </w:r>
        <w:r w:rsidR="00F359A7" w:rsidRPr="00424860" w:rsidDel="00A95333">
          <w:rPr>
            <w:rFonts w:ascii="Calibri" w:hAnsi="Calibri"/>
          </w:rPr>
          <w:delText>ation</w:delText>
        </w:r>
      </w:del>
      <w:r w:rsidR="00F359A7" w:rsidRPr="00424860">
        <w:rPr>
          <w:rFonts w:ascii="Calibri" w:hAnsi="Calibri"/>
        </w:rPr>
        <w:t>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proofErr w:type="gramStart"/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</w:t>
      </w:r>
      <w:proofErr w:type="gramEnd"/>
      <w:r w:rsidR="00EB2F9E" w:rsidRPr="00424860">
        <w:rPr>
          <w:rFonts w:ascii="Calibri" w:hAnsi="Calibri"/>
        </w:rPr>
        <w:t xml:space="preserve">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</w:t>
      </w:r>
      <w:del w:id="260" w:author="JINZHU WANG" w:date="2022-04-27T11:37:00Z">
        <w:r w:rsidR="00EB2F9E" w:rsidRPr="00424860" w:rsidDel="00646297">
          <w:rPr>
            <w:rFonts w:ascii="Calibri" w:hAnsi="Calibri"/>
          </w:rPr>
          <w:delText xml:space="preserve">development </w:delText>
        </w:r>
      </w:del>
      <w:ins w:id="261" w:author="JINZHU WANG" w:date="2022-04-27T11:37:00Z">
        <w:r w:rsidR="00646297">
          <w:rPr>
            <w:rFonts w:ascii="Calibri" w:hAnsi="Calibri"/>
          </w:rPr>
          <w:t>land-use</w:t>
        </w:r>
        <w:r w:rsidR="00646297" w:rsidRPr="00424860">
          <w:rPr>
            <w:rFonts w:ascii="Calibri" w:hAnsi="Calibri"/>
          </w:rPr>
          <w:t xml:space="preserve"> </w:t>
        </w:r>
      </w:ins>
      <w:r w:rsidR="00EB2F9E" w:rsidRPr="00424860">
        <w:rPr>
          <w:rFonts w:ascii="Calibri" w:hAnsi="Calibri"/>
        </w:rPr>
        <w:t xml:space="preserve">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 xml:space="preserve">We also discuss the implications of </w:t>
      </w:r>
      <w:ins w:id="262" w:author="Brett Bryan" w:date="2022-04-28T14:39:00Z">
        <w:r w:rsidR="000F3F23">
          <w:rPr>
            <w:rFonts w:ascii="Calibri" w:hAnsi="Calibri"/>
          </w:rPr>
          <w:t xml:space="preserve">future </w:t>
        </w:r>
      </w:ins>
      <w:r w:rsidR="002708BE" w:rsidRPr="00424860">
        <w:rPr>
          <w:rFonts w:ascii="Calibri" w:hAnsi="Calibri"/>
        </w:rPr>
        <w:t>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</w:t>
      </w:r>
      <w:del w:id="263" w:author="JINZHU WANG" w:date="2022-04-27T11:39:00Z">
        <w:r w:rsidR="002708BE" w:rsidRPr="00424860" w:rsidDel="00E77ECD">
          <w:rPr>
            <w:rFonts w:ascii="Calibri" w:hAnsi="Calibri"/>
          </w:rPr>
          <w:delText xml:space="preserve"> </w:delText>
        </w:r>
      </w:del>
      <w:ins w:id="264" w:author="JINZHU WANG" w:date="2022-04-27T11:39:00Z">
        <w:r w:rsidR="00A05F0D">
          <w:rPr>
            <w:rFonts w:ascii="Calibri" w:hAnsi="Calibri"/>
          </w:rPr>
          <w:t xml:space="preserve"> </w:t>
        </w:r>
        <w:del w:id="265" w:author="Brett Bryan" w:date="2022-04-28T14:39:00Z">
          <w:r w:rsidR="00A05F0D" w:rsidDel="000F3F23">
            <w:rPr>
              <w:rFonts w:ascii="Calibri" w:hAnsi="Calibri"/>
            </w:rPr>
            <w:delText xml:space="preserve">in the </w:delText>
          </w:r>
          <w:r w:rsidR="00A05F0D" w:rsidDel="003C7C09">
            <w:rPr>
              <w:rFonts w:ascii="Calibri" w:hAnsi="Calibri"/>
            </w:rPr>
            <w:delText xml:space="preserve">foreseen </w:delText>
          </w:r>
          <w:r w:rsidR="00A05F0D" w:rsidDel="000F3F23">
            <w:rPr>
              <w:rFonts w:ascii="Calibri" w:hAnsi="Calibri"/>
            </w:rPr>
            <w:delText xml:space="preserve">future </w:delText>
          </w:r>
        </w:del>
      </w:ins>
      <w:del w:id="266" w:author="JINZHU WANG" w:date="2022-04-27T11:38:00Z">
        <w:r w:rsidR="002708BE" w:rsidRPr="00424860" w:rsidDel="00895FB3">
          <w:rPr>
            <w:rFonts w:ascii="Calibri" w:hAnsi="Calibri"/>
          </w:rPr>
          <w:delText xml:space="preserve">in the study area </w:delText>
        </w:r>
        <w:r w:rsidR="002708BE" w:rsidRPr="00424860" w:rsidDel="001A5C7E">
          <w:rPr>
            <w:rFonts w:ascii="Calibri" w:hAnsi="Calibri"/>
          </w:rPr>
          <w:delText>for</w:delText>
        </w:r>
      </w:del>
      <w:ins w:id="267" w:author="JINZHU WANG" w:date="2022-04-27T11:38:00Z">
        <w:r w:rsidR="001A5C7E">
          <w:rPr>
            <w:rFonts w:ascii="Calibri" w:hAnsi="Calibri"/>
          </w:rPr>
          <w:t>on</w:t>
        </w:r>
      </w:ins>
      <w:r w:rsidR="002708BE" w:rsidRPr="00424860">
        <w:rPr>
          <w:rFonts w:ascii="Calibri" w:hAnsi="Calibri"/>
        </w:rPr>
        <w:t xml:space="preserve"> </w:t>
      </w:r>
      <w:del w:id="268" w:author="JINZHU WANG" w:date="2022-04-27T11:38:00Z">
        <w:r w:rsidR="002708BE" w:rsidRPr="00424860" w:rsidDel="001A5C7E">
          <w:rPr>
            <w:rFonts w:ascii="Calibri" w:hAnsi="Calibri"/>
          </w:rPr>
          <w:delText>food security and</w:delText>
        </w:r>
      </w:del>
      <w:del w:id="269" w:author="JINZHU WANG" w:date="2022-04-27T11:39:00Z">
        <w:r w:rsidR="002708BE" w:rsidRPr="00424860" w:rsidDel="00A05F0D">
          <w:rPr>
            <w:rFonts w:ascii="Calibri" w:hAnsi="Calibri"/>
          </w:rPr>
          <w:delText xml:space="preserve"> </w:delText>
        </w:r>
      </w:del>
      <w:del w:id="270" w:author="JINZHU WANG" w:date="2022-04-27T11:38:00Z">
        <w:r w:rsidR="002708BE" w:rsidRPr="00424860" w:rsidDel="001A5C7E">
          <w:rPr>
            <w:rFonts w:ascii="Calibri" w:hAnsi="Calibri"/>
          </w:rPr>
          <w:delText>sustainability</w:delText>
        </w:r>
      </w:del>
      <w:ins w:id="271" w:author="JINZHU WANG" w:date="2022-04-27T11:38:00Z">
        <w:r w:rsidR="001A5C7E" w:rsidRPr="00424860">
          <w:rPr>
            <w:rFonts w:ascii="Calibri" w:hAnsi="Calibri"/>
          </w:rPr>
          <w:t>sustainab</w:t>
        </w:r>
        <w:r w:rsidR="001A5C7E">
          <w:rPr>
            <w:rFonts w:ascii="Calibri" w:hAnsi="Calibri"/>
          </w:rPr>
          <w:t>le development</w:t>
        </w:r>
        <w:r w:rsidR="001A5C7E" w:rsidRPr="00895FB3">
          <w:rPr>
            <w:rFonts w:ascii="Calibri" w:hAnsi="Calibri"/>
          </w:rPr>
          <w:t xml:space="preserve"> </w:t>
        </w:r>
        <w:r w:rsidR="00895FB3" w:rsidRPr="00424860">
          <w:rPr>
            <w:rFonts w:ascii="Calibri" w:hAnsi="Calibri"/>
          </w:rPr>
          <w:t>in the study area</w:t>
        </w:r>
      </w:ins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575DDA6B" w14:textId="44389640" w:rsidR="00A64EFF" w:rsidRPr="00424860" w:rsidDel="00A64EFF" w:rsidRDefault="34EA2046" w:rsidP="00A64EFF">
      <w:pPr>
        <w:spacing w:line="276" w:lineRule="auto"/>
        <w:rPr>
          <w:del w:id="272" w:author="JINZHU WANG" w:date="2022-04-21T17:10:00Z"/>
          <w:moveTo w:id="273" w:author="JINZHU WANG" w:date="2022-04-21T17:10:00Z"/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</w:t>
      </w:r>
      <w:del w:id="274" w:author="JINZHU WANG" w:date="2022-04-22T15:17:00Z">
        <w:r w:rsidR="12706BAD" w:rsidRPr="00424860" w:rsidDel="001E41B5">
          <w:rPr>
            <w:rFonts w:ascii="Calibri" w:hAnsi="Calibri" w:cs="Calibri"/>
          </w:rPr>
          <w:delText xml:space="preserve">development </w:delText>
        </w:r>
      </w:del>
      <w:ins w:id="275" w:author="JINZHU WANG" w:date="2022-04-22T15:17:00Z">
        <w:del w:id="276" w:author="JINZHU WANG" w:date="2022-04-26T15:34:00Z">
          <w:r w:rsidR="001E41B5" w:rsidDel="00BA76D7">
            <w:rPr>
              <w:rFonts w:ascii="Calibri" w:hAnsi="Calibri" w:cs="Calibri"/>
            </w:rPr>
            <w:delText>land use</w:delText>
          </w:r>
        </w:del>
      </w:ins>
      <w:ins w:id="277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278" w:author="JINZHU WANG" w:date="2022-04-22T15:17:00Z">
        <w:r w:rsidR="001E41B5" w:rsidRPr="00424860">
          <w:rPr>
            <w:rFonts w:ascii="Calibri" w:hAnsi="Calibri" w:cs="Calibri"/>
          </w:rPr>
          <w:t xml:space="preserve"> </w:t>
        </w:r>
      </w:ins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S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del w:id="279" w:author="Brett Bryan" w:date="2022-04-28T14:39:00Z">
        <w:r w:rsidR="00FB3428" w:rsidRPr="00424860" w:rsidDel="00F6275C">
          <w:rPr>
            <w:rFonts w:ascii="Calibri" w:hAnsi="Calibri" w:cs="Calibri"/>
          </w:rPr>
          <w:delText>s</w:delText>
        </w:r>
      </w:del>
      <w:r w:rsidR="00FB3428" w:rsidRPr="00424860">
        <w:rPr>
          <w:rFonts w:ascii="Calibri" w:hAnsi="Calibri" w:cs="Calibri"/>
        </w:rPr>
        <w:t xml:space="preserve"> </w:t>
      </w:r>
      <w:commentRangeStart w:id="280"/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S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  <w:commentRangeEnd w:id="280"/>
          <w:r w:rsidR="00842E4A">
            <w:rPr>
              <w:rStyle w:val="CommentReference"/>
              <w:rFonts w:ascii="Times New Roman" w:hAnsi="Times New Roman"/>
              <w:lang w:val="en-GB"/>
            </w:rPr>
            <w:commentReference w:id="280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ins w:id="281" w:author="JINZHU WANG" w:date="2022-04-21T11:56:00Z">
        <w:r w:rsidR="00406DDA">
          <w:rPr>
            <w:rFonts w:ascii="Calibri" w:hAnsi="Calibri" w:cs="Calibri"/>
          </w:rPr>
          <w:t xml:space="preserve"> (</w:t>
        </w:r>
        <w:r w:rsidR="00406DDA">
          <w:rPr>
            <w:rFonts w:ascii="Calibri" w:hAnsi="Calibri" w:cs="Calibri"/>
          </w:rPr>
          <w:fldChar w:fldCharType="begin"/>
        </w:r>
        <w:r w:rsidR="00406DDA">
          <w:rPr>
            <w:rFonts w:ascii="Calibri" w:hAnsi="Calibri" w:cs="Calibri"/>
          </w:rPr>
          <w:instrText xml:space="preserve"> REF _Ref101434623 \h </w:instrText>
        </w:r>
      </w:ins>
      <w:r w:rsidR="00406DDA">
        <w:rPr>
          <w:rFonts w:ascii="Calibri" w:hAnsi="Calibri" w:cs="Calibri"/>
        </w:rPr>
      </w:r>
      <w:r w:rsidR="00406DDA">
        <w:rPr>
          <w:rFonts w:ascii="Calibri" w:hAnsi="Calibri" w:cs="Calibri"/>
        </w:rPr>
        <w:fldChar w:fldCharType="separate"/>
      </w:r>
      <w:ins w:id="282" w:author="JINZHU WANG" w:date="2022-04-27T12:06:00Z">
        <w:r w:rsidR="004C30F2" w:rsidRPr="0030288B">
          <w:t xml:space="preserve">Table </w:t>
        </w:r>
        <w:r w:rsidR="004C30F2">
          <w:rPr>
            <w:i/>
            <w:iCs/>
            <w:noProof/>
          </w:rPr>
          <w:t>1</w:t>
        </w:r>
      </w:ins>
      <w:ins w:id="283" w:author="JINZHU WANG" w:date="2022-04-21T11:56:00Z">
        <w:r w:rsidR="00406DDA">
          <w:rPr>
            <w:rFonts w:ascii="Calibri" w:hAnsi="Calibri" w:cs="Calibri"/>
          </w:rPr>
          <w:fldChar w:fldCharType="end"/>
        </w:r>
        <w:r w:rsidR="00406DDA">
          <w:rPr>
            <w:rFonts w:ascii="Calibri" w:hAnsi="Calibri" w:cs="Calibri"/>
          </w:rPr>
          <w:t>)</w:t>
        </w:r>
      </w:ins>
      <w:del w:id="284" w:author="Brett Bryan" w:date="2022-04-28T14:44:00Z">
        <w:r w:rsidR="7C140861" w:rsidRPr="00424860" w:rsidDel="007D0AE3">
          <w:rPr>
            <w:rFonts w:ascii="Calibri" w:hAnsi="Calibri" w:cs="Calibri"/>
          </w:rPr>
          <w:delText xml:space="preserve">: </w:delText>
        </w:r>
      </w:del>
      <w:ins w:id="285" w:author="an" w:date="2022-04-25T09:59:00Z">
        <w:del w:id="286" w:author="Brett Bryan" w:date="2022-04-28T14:44:00Z">
          <w:r w:rsidR="00713B08" w:rsidDel="007D0AE3">
            <w:rPr>
              <w:rFonts w:ascii="Calibri" w:hAnsi="Calibri" w:cs="Calibri"/>
            </w:rPr>
            <w:delText xml:space="preserve">The </w:delText>
          </w:r>
        </w:del>
      </w:ins>
      <w:ins w:id="287" w:author="Brett Bryan" w:date="2022-04-28T14:44:00Z">
        <w:r w:rsidR="007D0AE3">
          <w:rPr>
            <w:rFonts w:ascii="Calibri" w:hAnsi="Calibri" w:cs="Calibri"/>
          </w:rPr>
          <w:t xml:space="preserve">. </w:t>
        </w:r>
      </w:ins>
      <w:ins w:id="288" w:author="an" w:date="2022-04-25T09:58:00Z">
        <w:r w:rsidR="00477801" w:rsidRPr="00507020">
          <w:rPr>
            <w:rFonts w:ascii="Calibri" w:hAnsi="Calibri" w:cs="Calibri"/>
            <w:i/>
            <w:iCs/>
            <w:rPrChange w:id="289" w:author="Brett Bryan" w:date="2022-04-28T14:46:00Z">
              <w:rPr>
                <w:rFonts w:ascii="Calibri" w:hAnsi="Calibri" w:cs="Calibri"/>
              </w:rPr>
            </w:rPrChange>
          </w:rPr>
          <w:t>U-Net-A</w:t>
        </w:r>
        <w:r w:rsidR="00477801" w:rsidRPr="00424860">
          <w:rPr>
            <w:rFonts w:ascii="Calibri" w:hAnsi="Calibri" w:cs="Calibri"/>
          </w:rPr>
          <w:t xml:space="preserve"> </w:t>
        </w:r>
        <w:del w:id="290" w:author="Brett Bryan" w:date="2022-04-28T14:46:00Z">
          <w:r w:rsidR="00477801" w:rsidRPr="00424860" w:rsidDel="00507020">
            <w:rPr>
              <w:rFonts w:ascii="Calibri" w:hAnsi="Calibri" w:cs="Calibri"/>
            </w:rPr>
            <w:delText xml:space="preserve">model </w:delText>
          </w:r>
        </w:del>
      </w:ins>
      <w:ins w:id="291" w:author="JINZHU WANG" w:date="2022-04-27T11:41:00Z">
        <w:r w:rsidR="0083389D">
          <w:rPr>
            <w:rFonts w:ascii="Calibri" w:hAnsi="Calibri" w:cs="Calibri"/>
          </w:rPr>
          <w:t xml:space="preserve">was </w:t>
        </w:r>
      </w:ins>
      <w:ins w:id="292" w:author="an" w:date="2022-04-25T09:58:00Z">
        <w:r w:rsidR="00C650C5">
          <w:rPr>
            <w:rFonts w:ascii="Calibri" w:hAnsi="Calibri" w:cs="Calibri" w:hint="eastAsia"/>
          </w:rPr>
          <w:t>t</w:t>
        </w:r>
        <w:r w:rsidR="00C650C5">
          <w:rPr>
            <w:rFonts w:ascii="Calibri" w:hAnsi="Calibri" w:cs="Calibri"/>
          </w:rPr>
          <w:t xml:space="preserve">rained on </w:t>
        </w:r>
      </w:ins>
      <w:del w:id="293" w:author="JINZHU WANG" w:date="2022-04-21T11:57:00Z">
        <w:r w:rsidR="7C140861" w:rsidRPr="00424860" w:rsidDel="00406DDA">
          <w:rPr>
            <w:rFonts w:ascii="Calibri" w:hAnsi="Calibri" w:cs="Calibri"/>
          </w:rPr>
          <w:delText xml:space="preserve">one </w:delText>
        </w:r>
      </w:del>
      <w:del w:id="294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7C140861" w:rsidRPr="00424860" w:rsidDel="001F2838">
          <w:rPr>
            <w:rFonts w:ascii="Calibri" w:hAnsi="Calibri" w:cs="Calibri"/>
          </w:rPr>
          <w:delText xml:space="preserve"> trained with urban maps </w:delText>
        </w:r>
        <w:r w:rsidR="00975FE3" w:rsidDel="001F2838">
          <w:rPr>
            <w:rFonts w:ascii="Calibri" w:hAnsi="Calibri" w:cs="Calibri"/>
          </w:rPr>
          <w:delText>for the period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2572F204" w:rsidRPr="00424860" w:rsidDel="001F2838">
          <w:rPr>
            <w:rFonts w:ascii="Calibri" w:hAnsi="Calibri" w:cs="Calibri"/>
          </w:rPr>
          <w:delText>1994</w:delText>
        </w:r>
        <w:r w:rsidR="00CA7E0C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06 and</w:delText>
        </w:r>
        <w:r w:rsidR="7C140861" w:rsidRPr="00424860" w:rsidDel="001F2838">
          <w:rPr>
            <w:rFonts w:ascii="Calibri" w:hAnsi="Calibri" w:cs="Calibri"/>
          </w:rPr>
          <w:delText xml:space="preserve"> validated </w:delText>
        </w:r>
        <w:r w:rsidR="2572F204" w:rsidRPr="00424860" w:rsidDel="001F2838">
          <w:rPr>
            <w:rFonts w:ascii="Calibri" w:hAnsi="Calibri" w:cs="Calibri"/>
          </w:rPr>
          <w:delText>using</w:delText>
        </w:r>
        <w:r w:rsidR="7C140861" w:rsidRPr="00424860" w:rsidDel="001F2838">
          <w:rPr>
            <w:rFonts w:ascii="Calibri" w:hAnsi="Calibri" w:cs="Calibri"/>
          </w:rPr>
          <w:delText xml:space="preserve"> the urban map </w:delText>
        </w:r>
        <w:r w:rsidR="00975FE3" w:rsidDel="001F2838">
          <w:rPr>
            <w:rFonts w:ascii="Calibri" w:hAnsi="Calibri" w:cs="Calibri"/>
          </w:rPr>
          <w:delText>for</w:delText>
        </w:r>
        <w:r w:rsidR="7C140861" w:rsidRPr="00424860" w:rsidDel="001F2838">
          <w:rPr>
            <w:rFonts w:ascii="Calibri" w:hAnsi="Calibri" w:cs="Calibri"/>
          </w:rPr>
          <w:delText xml:space="preserve"> </w:delText>
        </w:r>
        <w:r w:rsidR="6FFACFBB" w:rsidRPr="00424860" w:rsidDel="001F2838">
          <w:rPr>
            <w:rFonts w:ascii="Calibri" w:hAnsi="Calibri" w:cs="Calibri"/>
          </w:rPr>
          <w:delText xml:space="preserve">2018; </w:delText>
        </w:r>
      </w:del>
      <w:del w:id="295" w:author="JINZHU WANG" w:date="2022-04-21T11:57:00Z">
        <w:r w:rsidR="6FFACFBB" w:rsidRPr="00424860" w:rsidDel="00406DDA">
          <w:rPr>
            <w:rFonts w:ascii="Calibri" w:hAnsi="Calibri" w:cs="Calibri"/>
          </w:rPr>
          <w:delText xml:space="preserve">the other </w:delText>
        </w:r>
      </w:del>
      <w:del w:id="296" w:author="JINZHU WANG" w:date="2022-04-21T17:12:00Z">
        <w:r w:rsidR="4C557E6C" w:rsidRPr="00424860" w:rsidDel="001F2838">
          <w:rPr>
            <w:rFonts w:ascii="Calibri" w:hAnsi="Calibri" w:cs="Calibri"/>
          </w:rPr>
          <w:delText>was</w:delText>
        </w:r>
        <w:r w:rsidR="6FFACFBB" w:rsidRPr="00424860" w:rsidDel="001F2838">
          <w:rPr>
            <w:rFonts w:ascii="Calibri" w:hAnsi="Calibri" w:cs="Calibri"/>
          </w:rPr>
          <w:delText xml:space="preserve"> trained on </w:delText>
        </w:r>
        <w:r w:rsidR="003001F1" w:rsidDel="001F2838">
          <w:rPr>
            <w:rFonts w:ascii="Calibri" w:hAnsi="Calibri" w:cs="Calibri"/>
          </w:rPr>
          <w:delText xml:space="preserve">maps </w:delText>
        </w:r>
        <w:r w:rsidR="00975FE3" w:rsidDel="001F2838">
          <w:rPr>
            <w:rFonts w:ascii="Calibri" w:hAnsi="Calibri" w:cs="Calibri"/>
          </w:rPr>
          <w:delText>for</w:delText>
        </w:r>
        <w:r w:rsidR="003001F1" w:rsidDel="001F2838">
          <w:rPr>
            <w:rFonts w:ascii="Calibri" w:hAnsi="Calibri" w:cs="Calibri"/>
          </w:rPr>
          <w:delText xml:space="preserve"> the period </w:delText>
        </w:r>
        <w:r w:rsidR="2572F204" w:rsidRPr="00424860" w:rsidDel="001F2838">
          <w:rPr>
            <w:rFonts w:ascii="Calibri" w:hAnsi="Calibri" w:cs="Calibri"/>
          </w:rPr>
          <w:delText>2006</w:delText>
        </w:r>
        <w:r w:rsidR="003001F1" w:rsidDel="001F2838">
          <w:rPr>
            <w:rFonts w:ascii="Calibri" w:hAnsi="Calibri" w:cs="Calibri"/>
          </w:rPr>
          <w:delText>–</w:delText>
        </w:r>
        <w:r w:rsidR="2572F204" w:rsidRPr="00424860" w:rsidDel="001F2838">
          <w:rPr>
            <w:rFonts w:ascii="Calibri" w:hAnsi="Calibri" w:cs="Calibri"/>
          </w:rPr>
          <w:delText>2018 and</w:delText>
        </w:r>
        <w:r w:rsidR="6FFACFBB" w:rsidRPr="00424860" w:rsidDel="001F2838">
          <w:rPr>
            <w:rFonts w:ascii="Calibri" w:hAnsi="Calibri" w:cs="Calibri"/>
          </w:rPr>
          <w:delText xml:space="preserve"> </w:delText>
        </w:r>
        <w:r w:rsidR="4C557E6C" w:rsidRPr="00424860" w:rsidDel="001F2838">
          <w:rPr>
            <w:rFonts w:ascii="Calibri" w:hAnsi="Calibri" w:cs="Calibri"/>
          </w:rPr>
          <w:delText xml:space="preserve">was </w:delText>
        </w:r>
        <w:r w:rsidR="6FFACFBB" w:rsidRPr="00424860" w:rsidDel="001F2838">
          <w:rPr>
            <w:rFonts w:ascii="Calibri" w:hAnsi="Calibri" w:cs="Calibri"/>
          </w:rPr>
          <w:delText xml:space="preserve">used to predict the urban layout </w:delText>
        </w:r>
        <w:r w:rsidR="00975FE3" w:rsidDel="001F2838">
          <w:rPr>
            <w:rFonts w:ascii="Calibri" w:hAnsi="Calibri" w:cs="Calibri"/>
          </w:rPr>
          <w:delText>in</w:delText>
        </w:r>
        <w:r w:rsidR="6FFACFBB" w:rsidRPr="00424860" w:rsidDel="001F2838">
          <w:rPr>
            <w:rFonts w:ascii="Calibri" w:hAnsi="Calibri" w:cs="Calibri"/>
          </w:rPr>
          <w:delText xml:space="preserve"> 2030.</w:delText>
        </w:r>
      </w:del>
      <w:del w:id="297" w:author="JINZHU WANG" w:date="2022-04-21T11:35:00Z">
        <w:r w:rsidR="3D688F84" w:rsidRPr="00424860" w:rsidDel="00B13B6B">
          <w:rPr>
            <w:rFonts w:ascii="Calibri" w:hAnsi="Calibri" w:cs="Calibri"/>
          </w:rPr>
          <w:delText xml:space="preserve"> </w:delText>
        </w:r>
      </w:del>
      <w:moveToRangeStart w:id="298" w:author="JINZHU WANG" w:date="2022-04-21T17:10:00Z" w:name="move101453451"/>
      <w:moveTo w:id="299" w:author="JINZHU WANG" w:date="2022-04-21T17:10:00Z">
        <w:del w:id="300" w:author="JINZHU WANG" w:date="2022-04-21T17:12:00Z">
          <w:r w:rsidR="00A64EFF" w:rsidRPr="00424860" w:rsidDel="001F2838">
            <w:rPr>
              <w:rFonts w:ascii="Calibri" w:hAnsi="Calibri" w:cs="Calibri"/>
            </w:rPr>
            <w:delText xml:space="preserve">We first validated the U-Net </w:delText>
          </w:r>
          <w:r w:rsidR="00A64EFF" w:rsidDel="001F2838">
            <w:rPr>
              <w:rFonts w:ascii="Calibri" w:hAnsi="Calibri" w:cs="Calibri"/>
            </w:rPr>
            <w:delText xml:space="preserve">model </w:delText>
          </w:r>
          <w:r w:rsidR="00A64EFF" w:rsidRPr="00424860" w:rsidDel="001F2838">
            <w:rPr>
              <w:rFonts w:ascii="Calibri" w:hAnsi="Calibri" w:cs="Calibri"/>
            </w:rPr>
            <w:delText xml:space="preserve">using the assessment metrics and then produced a future urban map </w:delText>
          </w:r>
          <w:r w:rsidR="00A64EFF" w:rsidDel="001F2838">
            <w:rPr>
              <w:rFonts w:ascii="Calibri" w:hAnsi="Calibri" w:cs="Calibri"/>
            </w:rPr>
            <w:delText>for</w:delText>
          </w:r>
          <w:r w:rsidR="00A64EFF" w:rsidRPr="00424860" w:rsidDel="001F2838">
            <w:rPr>
              <w:rFonts w:ascii="Calibri" w:hAnsi="Calibri" w:cs="Calibri"/>
            </w:rPr>
            <w:delText xml:space="preserve"> 2030. </w:delText>
          </w:r>
        </w:del>
        <w:del w:id="301" w:author="an" w:date="2022-04-25T09:58:00Z">
          <w:r w:rsidR="00A64EFF" w:rsidRPr="00424860" w:rsidDel="00C650C5">
            <w:rPr>
              <w:rFonts w:ascii="Calibri" w:hAnsi="Calibri" w:cs="Calibri"/>
            </w:rPr>
            <w:delText>U</w:delText>
          </w:r>
        </w:del>
      </w:moveTo>
      <w:ins w:id="302" w:author="an" w:date="2022-04-25T09:58:00Z">
        <w:r w:rsidR="00C650C5">
          <w:rPr>
            <w:rFonts w:ascii="Calibri" w:hAnsi="Calibri" w:cs="Calibri"/>
          </w:rPr>
          <w:t>u</w:t>
        </w:r>
      </w:ins>
      <w:moveTo w:id="303" w:author="JINZHU WANG" w:date="2022-04-21T17:10:00Z">
        <w:r w:rsidR="00A64EFF" w:rsidRPr="00424860">
          <w:rPr>
            <w:rFonts w:ascii="Calibri" w:hAnsi="Calibri" w:cs="Calibri"/>
          </w:rPr>
          <w:t xml:space="preserve">rban </w:t>
        </w:r>
        <w:del w:id="304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305" w:author="an" w:date="2022-04-25T09:57:00Z">
        <w:del w:id="306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07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08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1994 and 2006</w:t>
        </w:r>
      </w:moveTo>
      <w:ins w:id="309" w:author="Brett Bryan" w:date="2022-04-28T14:45:00Z">
        <w:r w:rsidR="002460FB">
          <w:rPr>
            <w:rFonts w:ascii="Calibri" w:hAnsi="Calibri" w:cs="Calibri"/>
          </w:rPr>
          <w:t xml:space="preserve"> and used</w:t>
        </w:r>
      </w:ins>
      <w:moveTo w:id="310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311" w:author="an" w:date="2022-04-25T09:59:00Z">
          <w:r w:rsidR="00A64EFF" w:rsidRPr="00424860" w:rsidDel="00C650C5">
            <w:rPr>
              <w:rFonts w:ascii="Calibri" w:hAnsi="Calibri" w:cs="Calibri"/>
            </w:rPr>
            <w:delText xml:space="preserve">were used to train </w:delText>
          </w:r>
          <w:r w:rsidR="00A64EFF" w:rsidDel="00C650C5">
            <w:rPr>
              <w:rFonts w:ascii="Calibri" w:hAnsi="Calibri" w:cs="Calibri"/>
            </w:rPr>
            <w:delText>the</w:delText>
          </w:r>
        </w:del>
      </w:moveTo>
      <w:ins w:id="312" w:author="an" w:date="2022-04-25T09:59:00Z">
        <w:r w:rsidR="00C650C5">
          <w:rPr>
            <w:rFonts w:ascii="Calibri" w:hAnsi="Calibri" w:cs="Calibri"/>
          </w:rPr>
          <w:t>to</w:t>
        </w:r>
      </w:ins>
      <w:moveTo w:id="313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314" w:author="an" w:date="2022-04-25T09:58:00Z">
          <w:r w:rsidR="00A64EFF" w:rsidRPr="00424860" w:rsidDel="00477801">
            <w:rPr>
              <w:rFonts w:ascii="Calibri" w:hAnsi="Calibri" w:cs="Calibri"/>
            </w:rPr>
            <w:delText>U-Net</w:delText>
          </w:r>
        </w:del>
      </w:moveTo>
      <w:ins w:id="315" w:author="JINZHU WANG" w:date="2022-04-21T17:12:00Z">
        <w:del w:id="316" w:author="an" w:date="2022-04-25T09:58:00Z">
          <w:r w:rsidR="00E23ECE" w:rsidDel="00477801">
            <w:rPr>
              <w:rFonts w:ascii="Calibri" w:hAnsi="Calibri" w:cs="Calibri"/>
            </w:rPr>
            <w:delText>-A</w:delText>
          </w:r>
        </w:del>
      </w:ins>
      <w:moveTo w:id="317" w:author="JINZHU WANG" w:date="2022-04-21T17:10:00Z">
        <w:del w:id="318" w:author="an" w:date="2022-04-25T09:58:00Z">
          <w:r w:rsidR="00A64EFF" w:rsidRPr="00424860" w:rsidDel="00477801">
            <w:rPr>
              <w:rFonts w:ascii="Calibri" w:hAnsi="Calibri" w:cs="Calibri"/>
            </w:rPr>
            <w:delText xml:space="preserve"> model that </w:delText>
          </w:r>
        </w:del>
        <w:r w:rsidR="00A64EFF" w:rsidRPr="00424860">
          <w:rPr>
            <w:rFonts w:ascii="Calibri" w:hAnsi="Calibri" w:cs="Calibri"/>
          </w:rPr>
          <w:t>simulate</w:t>
        </w:r>
        <w:del w:id="319" w:author="JINZHU WANG" w:date="2022-04-26T15:25:00Z">
          <w:r w:rsidR="00A64EFF" w:rsidRPr="00424860" w:rsidDel="00242C22">
            <w:rPr>
              <w:rFonts w:ascii="Calibri" w:hAnsi="Calibri" w:cs="Calibri"/>
            </w:rPr>
            <w:delText>d</w:delText>
          </w:r>
        </w:del>
        <w:r w:rsidR="00A64EFF" w:rsidRPr="00424860">
          <w:rPr>
            <w:rFonts w:ascii="Calibri" w:hAnsi="Calibri" w:cs="Calibri"/>
          </w:rPr>
          <w:t xml:space="preserve"> urban </w:t>
        </w:r>
        <w:del w:id="320" w:author="an" w:date="2022-04-25T09:57:00Z">
          <w:r w:rsidR="00A64EFF" w:rsidDel="008F0A4B">
            <w:rPr>
              <w:rFonts w:ascii="Calibri" w:hAnsi="Calibri" w:cs="Calibri"/>
            </w:rPr>
            <w:delText>land-use</w:delText>
          </w:r>
        </w:del>
      </w:moveTo>
      <w:ins w:id="321" w:author="an" w:date="2022-04-25T09:57:00Z">
        <w:del w:id="322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23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24" w:author="JINZHU WANG" w:date="2022-04-21T17:10:00Z">
        <w:r w:rsidR="00A64EFF">
          <w:rPr>
            <w:rFonts w:ascii="Calibri" w:hAnsi="Calibri" w:cs="Calibri"/>
          </w:rPr>
          <w:t xml:space="preserve"> </w:t>
        </w:r>
        <w:r w:rsidR="00A64EFF" w:rsidRPr="00424860">
          <w:rPr>
            <w:rFonts w:ascii="Calibri" w:hAnsi="Calibri" w:cs="Calibri"/>
          </w:rPr>
          <w:t>for 2018</w:t>
        </w:r>
        <w:del w:id="325" w:author="Brett Bryan" w:date="2022-04-28T14:45:00Z">
          <w:r w:rsidR="00A64EFF" w:rsidRPr="00424860" w:rsidDel="002460FB">
            <w:rPr>
              <w:rFonts w:ascii="Calibri" w:hAnsi="Calibri" w:cs="Calibri"/>
            </w:rPr>
            <w:delText>,</w:delText>
          </w:r>
        </w:del>
      </w:moveTo>
      <w:ins w:id="326" w:author="Brett Bryan" w:date="2022-04-28T14:45:00Z">
        <w:r w:rsidR="002460FB">
          <w:rPr>
            <w:rFonts w:ascii="Calibri" w:hAnsi="Calibri" w:cs="Calibri"/>
          </w:rPr>
          <w:t>. The resulting map</w:t>
        </w:r>
      </w:ins>
      <w:moveTo w:id="327" w:author="JINZHU WANG" w:date="2022-04-21T17:10:00Z">
        <w:r w:rsidR="00A64EFF" w:rsidRPr="00424860">
          <w:rPr>
            <w:rFonts w:ascii="Calibri" w:hAnsi="Calibri" w:cs="Calibri"/>
          </w:rPr>
          <w:t xml:space="preserve"> which was </w:t>
        </w:r>
      </w:moveTo>
      <w:ins w:id="328" w:author="JINZHU WANG" w:date="2022-04-21T17:13:00Z">
        <w:r w:rsidR="00E23ECE">
          <w:rPr>
            <w:rFonts w:ascii="Calibri" w:hAnsi="Calibri" w:cs="Calibri"/>
          </w:rPr>
          <w:t xml:space="preserve">then </w:t>
        </w:r>
      </w:ins>
      <w:moveTo w:id="329" w:author="JINZHU WANG" w:date="2022-04-21T17:10:00Z">
        <w:r w:rsidR="00A64EFF" w:rsidRPr="00424860">
          <w:rPr>
            <w:rFonts w:ascii="Calibri" w:hAnsi="Calibri" w:cs="Calibri"/>
          </w:rPr>
          <w:t xml:space="preserve">assessed, compared, and validated against the </w:t>
        </w:r>
        <w:del w:id="330" w:author="JINZHU WANG" w:date="2022-04-21T17:13:00Z">
          <w:r w:rsidR="00A64EFF" w:rsidRPr="00424860" w:rsidDel="00E23ECE">
            <w:rPr>
              <w:rFonts w:ascii="Calibri" w:hAnsi="Calibri" w:cs="Calibri"/>
            </w:rPr>
            <w:delText xml:space="preserve">reference </w:delText>
          </w:r>
        </w:del>
      </w:moveTo>
      <w:ins w:id="331" w:author="JINZHU WANG" w:date="2022-04-21T17:13:00Z">
        <w:r w:rsidR="00E23ECE">
          <w:rPr>
            <w:rFonts w:ascii="Calibri" w:hAnsi="Calibri" w:cs="Calibri"/>
          </w:rPr>
          <w:t xml:space="preserve">reference </w:t>
        </w:r>
      </w:ins>
      <w:moveTo w:id="332" w:author="JINZHU WANG" w:date="2022-04-21T17:10:00Z">
        <w:r w:rsidR="00A64EFF" w:rsidRPr="00424860">
          <w:rPr>
            <w:rFonts w:ascii="Calibri" w:hAnsi="Calibri" w:cs="Calibri"/>
          </w:rPr>
          <w:t xml:space="preserve">urban </w:t>
        </w:r>
        <w:del w:id="333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334" w:author="an" w:date="2022-04-25T09:57:00Z">
        <w:del w:id="335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36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37" w:author="JINZHU WANG" w:date="2022-04-21T17:10:00Z">
        <w:r w:rsidR="00A64EFF" w:rsidRPr="00424860">
          <w:rPr>
            <w:rFonts w:ascii="Calibri" w:hAnsi="Calibri" w:cs="Calibri"/>
          </w:rPr>
          <w:t xml:space="preserve"> map for 2018</w:t>
        </w:r>
      </w:moveTo>
      <w:ins w:id="338" w:author="an" w:date="2022-04-25T10:04:00Z">
        <w:r w:rsidR="00964252" w:rsidRPr="00964252">
          <w:rPr>
            <w:rFonts w:ascii="Calibri" w:hAnsi="Calibri" w:cs="Calibri"/>
          </w:rPr>
          <w:t xml:space="preserve"> </w:t>
        </w:r>
        <w:del w:id="339" w:author="Brett Bryan" w:date="2022-04-28T14:45:00Z">
          <w:r w:rsidR="00964252" w:rsidDel="00507020">
            <w:rPr>
              <w:rFonts w:ascii="Calibri" w:hAnsi="Calibri" w:cs="Calibri"/>
            </w:rPr>
            <w:delText>with</w:delText>
          </w:r>
          <w:r w:rsidR="00964252" w:rsidRPr="00424860" w:rsidDel="00507020">
            <w:rPr>
              <w:rFonts w:ascii="Calibri" w:hAnsi="Calibri" w:cs="Calibri"/>
            </w:rPr>
            <w:delText xml:space="preserve"> </w:delText>
          </w:r>
        </w:del>
      </w:ins>
      <w:ins w:id="340" w:author="Brett Bryan" w:date="2022-04-28T14:45:00Z">
        <w:r w:rsidR="00507020">
          <w:rPr>
            <w:rFonts w:ascii="Calibri" w:hAnsi="Calibri" w:cs="Calibri"/>
          </w:rPr>
          <w:t xml:space="preserve">using </w:t>
        </w:r>
      </w:ins>
      <w:ins w:id="341" w:author="an" w:date="2022-04-25T10:04:00Z">
        <w:r w:rsidR="00964252" w:rsidRPr="00424860">
          <w:rPr>
            <w:rFonts w:ascii="Calibri" w:hAnsi="Calibri" w:cs="Calibri"/>
          </w:rPr>
          <w:t>a range of accuracy and pattern-based metrics</w:t>
        </w:r>
      </w:ins>
      <w:moveTo w:id="342" w:author="JINZHU WANG" w:date="2022-04-21T17:10:00Z">
        <w:r w:rsidR="00A64EFF" w:rsidRPr="00424860">
          <w:rPr>
            <w:rFonts w:ascii="Calibri" w:hAnsi="Calibri" w:cs="Calibri"/>
          </w:rPr>
          <w:t xml:space="preserve">. </w:t>
        </w:r>
        <w:del w:id="343" w:author="JINZHU WANG" w:date="2022-04-21T17:13:00Z">
          <w:r w:rsidR="00A64EFF" w:rsidRPr="00507020" w:rsidDel="00E23ECE">
            <w:rPr>
              <w:rFonts w:ascii="Calibri" w:hAnsi="Calibri" w:cs="Calibri"/>
              <w:i/>
              <w:iCs/>
              <w:rPrChange w:id="344" w:author="Brett Bryan" w:date="2022-04-28T14:46:00Z">
                <w:rPr>
                  <w:rFonts w:ascii="Calibri" w:hAnsi="Calibri" w:cs="Calibri"/>
                </w:rPr>
              </w:rPrChange>
            </w:rPr>
            <w:delText>Next,</w:delText>
          </w:r>
        </w:del>
      </w:moveTo>
      <w:ins w:id="345" w:author="JINZHU WANG" w:date="2022-04-21T17:13:00Z">
        <w:del w:id="346" w:author="Brett Bryan" w:date="2022-04-28T14:46:00Z">
          <w:r w:rsidR="00E23ECE" w:rsidRPr="00507020" w:rsidDel="00507020">
            <w:rPr>
              <w:rFonts w:ascii="Calibri" w:hAnsi="Calibri" w:cs="Calibri"/>
              <w:i/>
              <w:iCs/>
              <w:rPrChange w:id="347" w:author="Brett Bryan" w:date="2022-04-28T14:46:00Z">
                <w:rPr>
                  <w:rFonts w:ascii="Calibri" w:hAnsi="Calibri" w:cs="Calibri"/>
                </w:rPr>
              </w:rPrChange>
            </w:rPr>
            <w:delText>T</w:delText>
          </w:r>
        </w:del>
      </w:ins>
      <w:moveTo w:id="348" w:author="JINZHU WANG" w:date="2022-04-21T17:10:00Z">
        <w:del w:id="349" w:author="Brett Bryan" w:date="2022-04-28T14:46:00Z">
          <w:r w:rsidR="00A64EFF" w:rsidRPr="00507020" w:rsidDel="00507020">
            <w:rPr>
              <w:rFonts w:ascii="Calibri" w:hAnsi="Calibri" w:cs="Calibri"/>
              <w:i/>
              <w:iCs/>
              <w:rPrChange w:id="350" w:author="Brett Bryan" w:date="2022-04-28T14:46:00Z">
                <w:rPr>
                  <w:rFonts w:ascii="Calibri" w:hAnsi="Calibri" w:cs="Calibri"/>
                </w:rPr>
              </w:rPrChange>
            </w:rPr>
            <w:delText xml:space="preserve"> the </w:delText>
          </w:r>
        </w:del>
        <w:del w:id="351" w:author="JINZHU WANG" w:date="2022-04-21T17:13:00Z">
          <w:r w:rsidR="00A64EFF" w:rsidRPr="00507020" w:rsidDel="00E23ECE">
            <w:rPr>
              <w:rFonts w:ascii="Calibri" w:hAnsi="Calibri" w:cs="Calibri"/>
              <w:i/>
              <w:iCs/>
              <w:rPrChange w:id="352" w:author="Brett Bryan" w:date="2022-04-28T14:46:00Z">
                <w:rPr>
                  <w:rFonts w:ascii="Calibri" w:hAnsi="Calibri" w:cs="Calibri"/>
                </w:rPr>
              </w:rPrChange>
            </w:rPr>
            <w:delText>other</w:delText>
          </w:r>
        </w:del>
        <w:del w:id="353" w:author="Brett Bryan" w:date="2022-04-28T14:46:00Z">
          <w:r w:rsidR="00A64EFF" w:rsidRPr="00507020" w:rsidDel="00507020">
            <w:rPr>
              <w:rFonts w:ascii="Calibri" w:hAnsi="Calibri" w:cs="Calibri"/>
              <w:i/>
              <w:iCs/>
              <w:rPrChange w:id="354" w:author="Brett Bryan" w:date="2022-04-28T14:46:00Z">
                <w:rPr>
                  <w:rFonts w:ascii="Calibri" w:hAnsi="Calibri" w:cs="Calibri"/>
                </w:rPr>
              </w:rPrChange>
            </w:rPr>
            <w:delText xml:space="preserve"> </w:delText>
          </w:r>
        </w:del>
        <w:r w:rsidR="00A64EFF" w:rsidRPr="00507020">
          <w:rPr>
            <w:rFonts w:ascii="Calibri" w:hAnsi="Calibri" w:cs="Calibri"/>
            <w:i/>
            <w:iCs/>
            <w:rPrChange w:id="355" w:author="Brett Bryan" w:date="2022-04-28T14:46:00Z">
              <w:rPr>
                <w:rFonts w:ascii="Calibri" w:hAnsi="Calibri" w:cs="Calibri"/>
              </w:rPr>
            </w:rPrChange>
          </w:rPr>
          <w:t>U-Net</w:t>
        </w:r>
      </w:moveTo>
      <w:ins w:id="356" w:author="JINZHU WANG" w:date="2022-04-21T17:13:00Z">
        <w:r w:rsidR="00E23ECE" w:rsidRPr="00507020">
          <w:rPr>
            <w:rFonts w:ascii="Calibri" w:hAnsi="Calibri" w:cs="Calibri"/>
            <w:i/>
            <w:iCs/>
            <w:rPrChange w:id="357" w:author="Brett Bryan" w:date="2022-04-28T14:46:00Z">
              <w:rPr>
                <w:rFonts w:ascii="Calibri" w:hAnsi="Calibri" w:cs="Calibri"/>
              </w:rPr>
            </w:rPrChange>
          </w:rPr>
          <w:t>-B</w:t>
        </w:r>
      </w:ins>
      <w:moveTo w:id="358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del w:id="359" w:author="Brett Bryan" w:date="2022-04-28T14:46:00Z">
          <w:r w:rsidR="00A64EFF" w:rsidDel="00507020">
            <w:rPr>
              <w:rFonts w:ascii="Calibri" w:hAnsi="Calibri" w:cs="Calibri"/>
            </w:rPr>
            <w:delText xml:space="preserve">model </w:delText>
          </w:r>
        </w:del>
        <w:r w:rsidR="00A64EFF" w:rsidRPr="00424860">
          <w:rPr>
            <w:rFonts w:ascii="Calibri" w:hAnsi="Calibri" w:cs="Calibri"/>
          </w:rPr>
          <w:t xml:space="preserve">was trained on </w:t>
        </w:r>
        <w:del w:id="360" w:author="Brett Bryan" w:date="2022-04-28T14:46:00Z">
          <w:r w:rsidR="00A64EFF" w:rsidRPr="00424860" w:rsidDel="00181AE6">
            <w:rPr>
              <w:rFonts w:ascii="Calibri" w:hAnsi="Calibri" w:cs="Calibri"/>
            </w:rPr>
            <w:delText xml:space="preserve">the </w:delText>
          </w:r>
        </w:del>
        <w:r w:rsidR="00A64EFF" w:rsidRPr="00424860">
          <w:rPr>
            <w:rFonts w:ascii="Calibri" w:hAnsi="Calibri" w:cs="Calibri"/>
          </w:rPr>
          <w:t xml:space="preserve">urban </w:t>
        </w:r>
        <w:del w:id="361" w:author="an" w:date="2022-04-25T09:57:00Z">
          <w:r w:rsidR="00A64EFF" w:rsidRPr="00424860" w:rsidDel="008F0A4B">
            <w:rPr>
              <w:rFonts w:ascii="Calibri" w:hAnsi="Calibri" w:cs="Calibri"/>
            </w:rPr>
            <w:delText>land-use</w:delText>
          </w:r>
        </w:del>
      </w:moveTo>
      <w:ins w:id="362" w:author="an" w:date="2022-04-25T09:57:00Z">
        <w:del w:id="363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364" w:author="JINZHU WANG" w:date="2022-04-26T15:34:00Z">
        <w:r w:rsidR="00BA76D7">
          <w:rPr>
            <w:rFonts w:ascii="Calibri" w:hAnsi="Calibri" w:cs="Calibri"/>
          </w:rPr>
          <w:t>land-use</w:t>
        </w:r>
      </w:ins>
      <w:moveTo w:id="365" w:author="JINZHU WANG" w:date="2022-04-21T17:10:00Z">
        <w:r w:rsidR="00A64EFF" w:rsidRPr="00424860">
          <w:rPr>
            <w:rFonts w:ascii="Calibri" w:hAnsi="Calibri" w:cs="Calibri"/>
          </w:rPr>
          <w:t xml:space="preserve"> maps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06 and 2018 </w:t>
        </w:r>
      </w:moveTo>
      <w:ins w:id="366" w:author="Brett Bryan" w:date="2022-04-28T14:46:00Z">
        <w:r w:rsidR="00181AE6">
          <w:rPr>
            <w:rFonts w:ascii="Calibri" w:hAnsi="Calibri" w:cs="Calibri"/>
          </w:rPr>
          <w:t xml:space="preserve">and used </w:t>
        </w:r>
      </w:ins>
      <w:moveTo w:id="367" w:author="JINZHU WANG" w:date="2022-04-21T17:10:00Z">
        <w:r w:rsidR="00A64EFF" w:rsidRPr="00424860">
          <w:rPr>
            <w:rFonts w:ascii="Calibri" w:hAnsi="Calibri" w:cs="Calibri"/>
          </w:rPr>
          <w:t xml:space="preserve">to predict </w:t>
        </w:r>
        <w:del w:id="368" w:author="Brett Bryan" w:date="2022-04-28T14:46:00Z">
          <w:r w:rsidR="00A64EFF" w:rsidRPr="00424860" w:rsidDel="00181AE6">
            <w:rPr>
              <w:rFonts w:ascii="Calibri" w:hAnsi="Calibri" w:cs="Calibri"/>
            </w:rPr>
            <w:delText xml:space="preserve">the </w:delText>
          </w:r>
        </w:del>
        <w:r w:rsidR="00A64EFF" w:rsidRPr="00424860">
          <w:rPr>
            <w:rFonts w:ascii="Calibri" w:hAnsi="Calibri" w:cs="Calibri"/>
          </w:rPr>
          <w:t xml:space="preserve">future urban </w:t>
        </w:r>
        <w:del w:id="369" w:author="JINZHU WANG" w:date="2022-04-27T11:42:00Z">
          <w:r w:rsidR="00A64EFF" w:rsidRPr="00424860" w:rsidDel="00FC0EEA">
            <w:rPr>
              <w:rFonts w:ascii="Calibri" w:hAnsi="Calibri" w:cs="Calibri"/>
            </w:rPr>
            <w:delText>map</w:delText>
          </w:r>
        </w:del>
      </w:moveTo>
      <w:ins w:id="370" w:author="JINZHU WANG" w:date="2022-04-27T11:42:00Z">
        <w:r w:rsidR="00FC0EEA">
          <w:rPr>
            <w:rFonts w:ascii="Calibri" w:hAnsi="Calibri" w:cs="Calibri"/>
          </w:rPr>
          <w:t>land-use</w:t>
        </w:r>
      </w:ins>
      <w:moveTo w:id="371" w:author="JINZHU WANG" w:date="2022-04-21T17:10:00Z">
        <w:r w:rsidR="00A64EFF" w:rsidRPr="00424860">
          <w:rPr>
            <w:rFonts w:ascii="Calibri" w:hAnsi="Calibri" w:cs="Calibri"/>
          </w:rPr>
          <w:t xml:space="preserve"> </w:t>
        </w:r>
        <w:r w:rsidR="00A64EFF">
          <w:rPr>
            <w:rFonts w:ascii="Calibri" w:hAnsi="Calibri" w:cs="Calibri"/>
          </w:rPr>
          <w:t>for</w:t>
        </w:r>
        <w:r w:rsidR="00A64EFF" w:rsidRPr="00424860">
          <w:rPr>
            <w:rFonts w:ascii="Calibri" w:hAnsi="Calibri" w:cs="Calibri"/>
          </w:rPr>
          <w:t xml:space="preserve"> 2030</w:t>
        </w:r>
        <w:del w:id="372" w:author="JINZHU WANG" w:date="2022-04-21T17:13:00Z">
          <w:r w:rsidR="00A64EFF" w:rsidRPr="00424860" w:rsidDel="00E23ECE">
            <w:rPr>
              <w:rFonts w:ascii="Calibri" w:hAnsi="Calibri" w:cs="Calibri"/>
            </w:rPr>
            <w:delText>.</w:delText>
          </w:r>
        </w:del>
        <w:del w:id="373" w:author="JINZHU WANG" w:date="2022-04-21T17:14:00Z">
          <w:r w:rsidR="00A64EFF" w:rsidRPr="00424860" w:rsidDel="00EC243A">
            <w:rPr>
              <w:rFonts w:ascii="Calibri" w:hAnsi="Calibri" w:cs="Calibri"/>
            </w:rPr>
            <w:delText xml:space="preserve"> </w:delText>
          </w:r>
        </w:del>
      </w:moveTo>
    </w:p>
    <w:moveToRangeEnd w:id="298"/>
    <w:p w14:paraId="17C33097" w14:textId="3391C2CD" w:rsidR="00446C50" w:rsidRDefault="3AF9AAD3" w:rsidP="00446C50">
      <w:pPr>
        <w:keepNext/>
        <w:spacing w:after="0" w:line="276" w:lineRule="auto"/>
        <w:rPr>
          <w:ins w:id="374" w:author="JINZHU WANG" w:date="2022-04-27T13:07:00Z"/>
          <w:rFonts w:ascii="Calibri" w:hAnsi="Calibri" w:cs="Calibri"/>
        </w:rPr>
      </w:pPr>
      <w:del w:id="375" w:author="JINZHU WANG" w:date="2022-04-21T11:35:00Z">
        <w:r w:rsidRPr="00424860" w:rsidDel="00B13B6B">
          <w:rPr>
            <w:rFonts w:ascii="Calibri" w:hAnsi="Calibri" w:cs="Calibri"/>
          </w:rPr>
          <w:delText xml:space="preserve">Both </w:delText>
        </w:r>
        <w:r w:rsidR="141D93C8" w:rsidRPr="00424860" w:rsidDel="00B13B6B">
          <w:rPr>
            <w:rFonts w:ascii="Calibri" w:hAnsi="Calibri" w:cs="Calibri"/>
          </w:rPr>
          <w:delText xml:space="preserve">training </w:delText>
        </w:r>
        <w:r w:rsidR="03A89F3D" w:rsidRPr="00424860" w:rsidDel="00B13B6B">
          <w:rPr>
            <w:rFonts w:ascii="Calibri" w:hAnsi="Calibri" w:cs="Calibri"/>
          </w:rPr>
          <w:delText>phase</w:delText>
        </w:r>
        <w:r w:rsidR="1F523FBD" w:rsidRPr="00424860" w:rsidDel="00B13B6B">
          <w:rPr>
            <w:rFonts w:ascii="Calibri" w:hAnsi="Calibri" w:cs="Calibri"/>
          </w:rPr>
          <w:delText>s</w:delText>
        </w:r>
        <w:r w:rsidR="03A89F3D" w:rsidRPr="00424860" w:rsidDel="00B13B6B">
          <w:rPr>
            <w:rFonts w:ascii="Calibri" w:hAnsi="Calibri" w:cs="Calibri"/>
          </w:rPr>
          <w:delText xml:space="preserve"> (i.e., 1994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>2006 and 2006</w:delText>
        </w:r>
        <w:r w:rsidR="003001F1" w:rsidDel="00B13B6B">
          <w:rPr>
            <w:rFonts w:ascii="Calibri" w:hAnsi="Calibri" w:cs="Calibri"/>
          </w:rPr>
          <w:delText>–</w:delText>
        </w:r>
        <w:r w:rsidR="03A89F3D" w:rsidRPr="00424860" w:rsidDel="00B13B6B">
          <w:rPr>
            <w:rFonts w:ascii="Calibri" w:hAnsi="Calibri" w:cs="Calibri"/>
          </w:rPr>
          <w:delText xml:space="preserve">2018) are referred </w:delText>
        </w:r>
        <w:r w:rsidR="097EF5FF" w:rsidRPr="00424860" w:rsidDel="00B13B6B">
          <w:rPr>
            <w:rFonts w:ascii="Calibri" w:hAnsi="Calibri" w:cs="Calibri"/>
          </w:rPr>
          <w:delText xml:space="preserve">to as </w:delText>
        </w:r>
        <w:r w:rsidR="2B44DCC8" w:rsidRPr="00B75577" w:rsidDel="00B13B6B">
          <w:rPr>
            <w:rFonts w:ascii="Calibri" w:hAnsi="Calibri" w:cs="Calibri"/>
          </w:rPr>
          <w:delText>“</w:delText>
        </w:r>
        <w:r w:rsidR="2B44DCC8" w:rsidRPr="00B75577" w:rsidDel="00B13B6B">
          <w:rPr>
            <w:rFonts w:ascii="Calibri" w:hAnsi="Calibri" w:cs="Calibri"/>
            <w:i/>
          </w:rPr>
          <w:delText>base</w:delText>
        </w:r>
        <w:r w:rsidR="006C604B" w:rsidRPr="00424860" w:rsidDel="00B13B6B">
          <w:rPr>
            <w:rFonts w:ascii="Calibri" w:hAnsi="Calibri" w:cs="Calibri"/>
          </w:rPr>
          <w:delText>,</w:delText>
        </w:r>
        <w:r w:rsidR="2B44DCC8" w:rsidRPr="00424860" w:rsidDel="00B13B6B">
          <w:rPr>
            <w:rFonts w:ascii="Calibri" w:hAnsi="Calibri" w:cs="Calibri"/>
          </w:rPr>
          <w:delText xml:space="preserve">” both </w:delText>
        </w:r>
        <w:r w:rsidR="4413364E" w:rsidRPr="00424860" w:rsidDel="00B13B6B">
          <w:rPr>
            <w:rFonts w:ascii="Calibri" w:hAnsi="Calibri" w:cs="Calibri"/>
          </w:rPr>
          <w:delText xml:space="preserve">prediction </w:delText>
        </w:r>
        <w:r w:rsidR="00CF050D" w:rsidRPr="00424860" w:rsidDel="00B13B6B">
          <w:rPr>
            <w:rFonts w:ascii="Calibri" w:hAnsi="Calibri" w:cs="Calibri"/>
          </w:rPr>
          <w:delText xml:space="preserve">dates </w:delText>
        </w:r>
        <w:r w:rsidR="248B17FC" w:rsidRPr="00424860" w:rsidDel="00B13B6B">
          <w:rPr>
            <w:rFonts w:ascii="Calibri" w:hAnsi="Calibri" w:cs="Calibri"/>
          </w:rPr>
          <w:delText>(2018 and 2030)</w:delText>
        </w:r>
        <w:r w:rsidR="4413364E" w:rsidRPr="00424860" w:rsidDel="00B13B6B">
          <w:rPr>
            <w:rFonts w:ascii="Calibri" w:hAnsi="Calibri" w:cs="Calibri"/>
          </w:rPr>
          <w:delText xml:space="preserve"> are called </w:delText>
        </w:r>
        <w:r w:rsidR="4413364E" w:rsidRPr="006C604B" w:rsidDel="00B13B6B">
          <w:rPr>
            <w:rFonts w:ascii="Calibri" w:hAnsi="Calibri" w:cs="Calibri"/>
            <w:i/>
          </w:rPr>
          <w:delText>“targe</w:delText>
        </w:r>
        <w:r w:rsidR="0C9C1544" w:rsidRPr="006C604B" w:rsidDel="00B13B6B">
          <w:rPr>
            <w:rFonts w:ascii="Calibri" w:hAnsi="Calibri" w:cs="Calibri"/>
            <w:i/>
          </w:rPr>
          <w:delText>t</w:delText>
        </w:r>
        <w:r w:rsidR="62E365BD" w:rsidRPr="006C604B" w:rsidDel="00B13B6B">
          <w:rPr>
            <w:rFonts w:ascii="Calibri" w:hAnsi="Calibri" w:cs="Calibri"/>
            <w:i/>
          </w:rPr>
          <w:delText>,</w:delText>
        </w:r>
        <w:r w:rsidR="4413364E" w:rsidRPr="00424860" w:rsidDel="00B13B6B">
          <w:rPr>
            <w:rFonts w:ascii="Calibri" w:hAnsi="Calibri" w:cs="Calibri"/>
          </w:rPr>
          <w:delText>”</w:delText>
        </w:r>
        <w:r w:rsidR="0C9C1544" w:rsidRPr="00424860" w:rsidDel="00B13B6B">
          <w:rPr>
            <w:rFonts w:ascii="Calibri" w:hAnsi="Calibri" w:cs="Calibri"/>
          </w:rPr>
          <w:delText xml:space="preserve"> and the true 2018 urban map is c</w:delText>
        </w:r>
        <w:r w:rsidR="66E60C49" w:rsidRPr="00424860" w:rsidDel="00B13B6B">
          <w:rPr>
            <w:rFonts w:ascii="Calibri" w:hAnsi="Calibri" w:cs="Calibri"/>
          </w:rPr>
          <w:delText>alled “</w:delText>
        </w:r>
        <w:r w:rsidR="66E60C49" w:rsidRPr="00463548" w:rsidDel="00B13B6B">
          <w:rPr>
            <w:rFonts w:ascii="Calibri" w:hAnsi="Calibri" w:cs="Calibri"/>
            <w:i/>
          </w:rPr>
          <w:delText>reference</w:delText>
        </w:r>
        <w:r w:rsidR="66E60C49" w:rsidRPr="00424860" w:rsidDel="00B13B6B">
          <w:rPr>
            <w:rFonts w:ascii="Calibri" w:hAnsi="Calibri" w:cs="Calibri"/>
          </w:rPr>
          <w:delText xml:space="preserve">” </w:delText>
        </w:r>
        <w:r w:rsidR="16698929" w:rsidRPr="00424860" w:rsidDel="00B13B6B">
          <w:rPr>
            <w:rFonts w:ascii="Calibri" w:hAnsi="Calibri" w:cs="Calibri"/>
          </w:rPr>
          <w:delText xml:space="preserve">in this </w:delText>
        </w:r>
        <w:r w:rsidR="2FB5ED30" w:rsidRPr="00424860" w:rsidDel="00B13B6B">
          <w:rPr>
            <w:rFonts w:ascii="Calibri" w:hAnsi="Calibri" w:cs="Calibri"/>
          </w:rPr>
          <w:delText>paper</w:delText>
        </w:r>
      </w:del>
      <w:r w:rsidR="16698929" w:rsidRPr="00424860">
        <w:rPr>
          <w:rFonts w:ascii="Calibri" w:hAnsi="Calibri" w:cs="Calibri"/>
        </w:rPr>
        <w:t>.</w:t>
      </w:r>
      <w:del w:id="376" w:author="JINZHU WANG" w:date="2022-04-27T11:42:00Z">
        <w:r w:rsidR="16698929" w:rsidRPr="00424860" w:rsidDel="0052269B">
          <w:rPr>
            <w:rFonts w:ascii="Calibri" w:hAnsi="Calibri" w:cs="Calibri"/>
          </w:rPr>
          <w:delText xml:space="preserve"> </w:delText>
        </w:r>
      </w:del>
      <w:ins w:id="377" w:author="JINZHU WANG" w:date="2022-04-27T11:43:00Z">
        <w:r w:rsidR="0052269B">
          <w:rPr>
            <w:rFonts w:ascii="Calibri" w:hAnsi="Calibri" w:cs="Calibri"/>
          </w:rPr>
          <w:t xml:space="preserve"> </w:t>
        </w:r>
      </w:ins>
      <w:del w:id="378" w:author="JINZHU WANG" w:date="2022-04-22T15:04:00Z">
        <w:r w:rsidR="7D3A8DE3" w:rsidRPr="00424860" w:rsidDel="00FB38D1">
          <w:rPr>
            <w:rFonts w:ascii="Calibri" w:hAnsi="Calibri" w:cs="Calibri"/>
          </w:rPr>
          <w:delText>T</w:delText>
        </w:r>
      </w:del>
      <w:ins w:id="379" w:author="JINZHU WANG" w:date="2022-04-27T11:43:00Z">
        <w:r w:rsidR="0052269B">
          <w:rPr>
            <w:rFonts w:ascii="Calibri" w:hAnsi="Calibri" w:cs="Calibri"/>
          </w:rPr>
          <w:t>T</w:t>
        </w:r>
      </w:ins>
      <w:ins w:id="380" w:author="JINZHU WANG" w:date="2022-04-22T15:04:00Z">
        <w:r w:rsidR="00FB38D1">
          <w:rPr>
            <w:rFonts w:ascii="Calibri" w:hAnsi="Calibri" w:cs="Calibri"/>
          </w:rPr>
          <w:t>he t</w:t>
        </w:r>
      </w:ins>
      <w:r w:rsidR="12706BAD" w:rsidRPr="00424860">
        <w:rPr>
          <w:rFonts w:ascii="Calibri" w:hAnsi="Calibri" w:cs="Calibri"/>
        </w:rPr>
        <w:t xml:space="preserve">raining samples </w:t>
      </w:r>
      <w:ins w:id="381" w:author="JINZHU WANG" w:date="2022-04-27T11:43:00Z">
        <w:r w:rsidR="0052269B">
          <w:rPr>
            <w:rFonts w:ascii="Calibri" w:hAnsi="Calibri" w:cs="Calibri"/>
          </w:rPr>
          <w:t>f</w:t>
        </w:r>
      </w:ins>
      <w:ins w:id="382" w:author="JINZHU WANG" w:date="2022-04-27T11:42:00Z">
        <w:r w:rsidR="0052269B">
          <w:rPr>
            <w:rFonts w:ascii="Calibri" w:hAnsi="Calibri" w:cs="Calibri"/>
          </w:rPr>
          <w:t>or both U-Net models</w:t>
        </w:r>
        <w:r w:rsidR="0052269B" w:rsidRPr="00424860">
          <w:rPr>
            <w:rFonts w:ascii="Calibri" w:hAnsi="Calibri" w:cs="Calibri"/>
          </w:rPr>
          <w:t xml:space="preserve"> </w:t>
        </w:r>
      </w:ins>
      <w:r w:rsidR="12706BAD" w:rsidRPr="00424860">
        <w:rPr>
          <w:rFonts w:ascii="Calibri" w:hAnsi="Calibri" w:cs="Calibri"/>
        </w:rPr>
        <w:t xml:space="preserve">were randomly </w:t>
      </w:r>
      <w:r w:rsidR="7E8C5C6B" w:rsidRPr="00424860">
        <w:rPr>
          <w:rFonts w:ascii="Calibri" w:hAnsi="Calibri" w:cs="Calibri"/>
        </w:rPr>
        <w:t xml:space="preserve">extracted </w:t>
      </w:r>
      <w:del w:id="383" w:author="JINZHU WANG" w:date="2022-04-22T15:04:00Z">
        <w:r w:rsidR="60CA8FC6" w:rsidRPr="00424860" w:rsidDel="00FB38D1">
          <w:rPr>
            <w:rFonts w:ascii="Calibri" w:hAnsi="Calibri" w:cs="Calibri"/>
          </w:rPr>
          <w:delText xml:space="preserve">and used to train </w:delText>
        </w:r>
        <w:r w:rsidR="15690C77" w:rsidRPr="00424860" w:rsidDel="00FB38D1">
          <w:rPr>
            <w:rFonts w:ascii="Calibri" w:hAnsi="Calibri" w:cs="Calibri"/>
          </w:rPr>
          <w:delText>U-Net</w:delText>
        </w:r>
      </w:del>
      <w:ins w:id="384" w:author="JINZHU WANG" w:date="2022-04-22T15:04:00Z">
        <w:r w:rsidR="00FB38D1">
          <w:rPr>
            <w:rFonts w:ascii="Calibri" w:hAnsi="Calibri" w:cs="Calibri"/>
          </w:rPr>
          <w:t xml:space="preserve">from </w:t>
        </w:r>
      </w:ins>
      <w:ins w:id="385" w:author="JINZHU WANG" w:date="2022-04-27T11:42:00Z">
        <w:r w:rsidR="00B9799F">
          <w:rPr>
            <w:rFonts w:ascii="Calibri" w:hAnsi="Calibri" w:cs="Calibri"/>
          </w:rPr>
          <w:t xml:space="preserve">the </w:t>
        </w:r>
      </w:ins>
      <w:ins w:id="386" w:author="JINZHU WANG" w:date="2022-04-27T11:43:00Z">
        <w:r w:rsidR="0052269B">
          <w:rPr>
            <w:rFonts w:ascii="Calibri" w:hAnsi="Calibri" w:cs="Calibri"/>
          </w:rPr>
          <w:t xml:space="preserve">data in the </w:t>
        </w:r>
      </w:ins>
      <w:ins w:id="387" w:author="JINZHU WANG" w:date="2022-04-22T15:04:00Z">
        <w:r w:rsidR="00FB38D1">
          <w:rPr>
            <w:rFonts w:ascii="Calibri" w:hAnsi="Calibri" w:cs="Calibri"/>
          </w:rPr>
          <w:t>training</w:t>
        </w:r>
      </w:ins>
      <w:ins w:id="388" w:author="JINZHU WANG" w:date="2022-04-22T15:05:00Z">
        <w:r w:rsidR="00FB38D1">
          <w:rPr>
            <w:rFonts w:ascii="Calibri" w:hAnsi="Calibri" w:cs="Calibri"/>
          </w:rPr>
          <w:t xml:space="preserve"> years</w:t>
        </w:r>
      </w:ins>
      <w:r w:rsidR="60CA8FC6" w:rsidRPr="00424860">
        <w:rPr>
          <w:rFonts w:ascii="Calibri" w:hAnsi="Calibri" w:cs="Calibri"/>
        </w:rPr>
        <w:t>. The trained model</w:t>
      </w:r>
      <w:ins w:id="389" w:author="JINZHU WANG" w:date="2022-04-27T11:43:00Z">
        <w:r w:rsidR="00524866">
          <w:rPr>
            <w:rFonts w:ascii="Calibri" w:hAnsi="Calibri" w:cs="Calibri"/>
          </w:rPr>
          <w:t>s</w:t>
        </w:r>
      </w:ins>
      <w:r w:rsidR="60CA8FC6" w:rsidRPr="00424860">
        <w:rPr>
          <w:rFonts w:ascii="Calibri" w:hAnsi="Calibri" w:cs="Calibri"/>
        </w:rPr>
        <w:t xml:space="preserve"> </w:t>
      </w:r>
      <w:ins w:id="390" w:author="JINZHU WANG" w:date="2022-04-27T11:43:00Z">
        <w:r w:rsidR="00524866">
          <w:rPr>
            <w:rFonts w:ascii="Calibri" w:hAnsi="Calibri" w:cs="Calibri"/>
          </w:rPr>
          <w:t>were</w:t>
        </w:r>
      </w:ins>
      <w:del w:id="391" w:author="JINZHU WANG" w:date="2022-04-27T11:43:00Z">
        <w:r w:rsidR="60CA8FC6" w:rsidRPr="00424860" w:rsidDel="00524866">
          <w:rPr>
            <w:rFonts w:ascii="Calibri" w:hAnsi="Calibri" w:cs="Calibri"/>
          </w:rPr>
          <w:delText>was</w:delText>
        </w:r>
      </w:del>
      <w:r w:rsidR="60CA8FC6" w:rsidRPr="00424860">
        <w:rPr>
          <w:rFonts w:ascii="Calibri" w:hAnsi="Calibri" w:cs="Calibri"/>
        </w:rPr>
        <w:t xml:space="preserve"> </w:t>
      </w:r>
      <w:r w:rsidR="003001F1">
        <w:rPr>
          <w:rFonts w:ascii="Calibri" w:hAnsi="Calibri" w:cs="Calibri"/>
        </w:rPr>
        <w:t xml:space="preserve">then </w:t>
      </w:r>
      <w:del w:id="392" w:author="JINZHU WANG" w:date="2022-04-27T11:43:00Z">
        <w:r w:rsidR="342FFB52" w:rsidRPr="00424860" w:rsidDel="00524866">
          <w:rPr>
            <w:rFonts w:ascii="Calibri" w:hAnsi="Calibri" w:cs="Calibri"/>
          </w:rPr>
          <w:delText xml:space="preserve">used </w:delText>
        </w:r>
      </w:del>
      <w:ins w:id="393" w:author="JINZHU WANG" w:date="2022-04-27T11:43:00Z">
        <w:r w:rsidR="00524866">
          <w:rPr>
            <w:rFonts w:ascii="Calibri" w:hAnsi="Calibri" w:cs="Calibri"/>
          </w:rPr>
          <w:t>applied</w:t>
        </w:r>
        <w:r w:rsidR="00524866" w:rsidRPr="00424860">
          <w:rPr>
            <w:rFonts w:ascii="Calibri" w:hAnsi="Calibri" w:cs="Calibri"/>
          </w:rPr>
          <w:t xml:space="preserve"> </w:t>
        </w:r>
      </w:ins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 xml:space="preserve">layer </w:t>
      </w:r>
      <w:del w:id="394" w:author="an" w:date="2022-04-25T10:01:00Z">
        <w:r w:rsidR="009AC586" w:rsidRPr="00424860" w:rsidDel="000C57A1">
          <w:rPr>
            <w:rFonts w:ascii="Calibri" w:hAnsi="Calibri" w:cs="Calibri"/>
          </w:rPr>
          <w:delText>and</w:delText>
        </w:r>
        <w:r w:rsidR="12706BAD" w:rsidRPr="00424860" w:rsidDel="000C57A1">
          <w:rPr>
            <w:rFonts w:ascii="Calibri" w:hAnsi="Calibri" w:cs="Calibri"/>
          </w:rPr>
          <w:delText xml:space="preserve"> </w:delText>
        </w:r>
      </w:del>
      <w:ins w:id="395" w:author="an" w:date="2022-04-25T10:01:00Z">
        <w:r w:rsidR="000C57A1">
          <w:rPr>
            <w:rFonts w:ascii="Calibri" w:hAnsi="Calibri" w:cs="Calibri"/>
          </w:rPr>
          <w:t>that</w:t>
        </w:r>
        <w:r w:rsidR="000C57A1" w:rsidRPr="00424860">
          <w:rPr>
            <w:rFonts w:ascii="Calibri" w:hAnsi="Calibri" w:cs="Calibri"/>
          </w:rPr>
          <w:t xml:space="preserve"> </w:t>
        </w:r>
      </w:ins>
      <w:r w:rsidR="7700030B" w:rsidRPr="00424860">
        <w:rPr>
          <w:rFonts w:ascii="Calibri" w:hAnsi="Calibri" w:cs="Calibri"/>
        </w:rPr>
        <w:t>create</w:t>
      </w:r>
      <w:ins w:id="396" w:author="an" w:date="2022-04-25T10:01:00Z">
        <w:r w:rsidR="000C57A1">
          <w:rPr>
            <w:rFonts w:ascii="Calibri" w:hAnsi="Calibri" w:cs="Calibri"/>
          </w:rPr>
          <w:t>s</w:t>
        </w:r>
      </w:ins>
      <w:r w:rsidR="7700030B" w:rsidRPr="00424860">
        <w:rPr>
          <w:rFonts w:ascii="Calibri" w:hAnsi="Calibri" w:cs="Calibri"/>
        </w:rPr>
        <w:t xml:space="preserve"> </w:t>
      </w:r>
      <w:ins w:id="397" w:author="an" w:date="2022-04-25T10:01:00Z">
        <w:r w:rsidR="000C57A1">
          <w:rPr>
            <w:rFonts w:ascii="Calibri" w:hAnsi="Calibri" w:cs="Calibri"/>
          </w:rPr>
          <w:t>the</w:t>
        </w:r>
      </w:ins>
      <w:del w:id="398" w:author="an" w:date="2022-04-25T10:01:00Z">
        <w:r w:rsidR="7700030B" w:rsidRPr="00424860" w:rsidDel="000C57A1">
          <w:rPr>
            <w:rFonts w:ascii="Calibri" w:hAnsi="Calibri" w:cs="Calibri"/>
          </w:rPr>
          <w:delText>an</w:delText>
        </w:r>
      </w:del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del w:id="399" w:author="an" w:date="2022-04-25T09:57:00Z">
        <w:r w:rsidR="00B62DD9" w:rsidDel="008F0A4B">
          <w:rPr>
            <w:rFonts w:ascii="Calibri" w:hAnsi="Calibri" w:cs="Calibri"/>
          </w:rPr>
          <w:delText>land-use</w:delText>
        </w:r>
      </w:del>
      <w:ins w:id="400" w:author="an" w:date="2022-04-25T09:57:00Z">
        <w:del w:id="401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402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="12706BAD" w:rsidRPr="00424860">
        <w:rPr>
          <w:rFonts w:ascii="Calibri" w:hAnsi="Calibri" w:cs="Calibri"/>
        </w:rPr>
        <w:t>map</w:t>
      </w:r>
      <w:ins w:id="403" w:author="JINZHU WANG" w:date="2022-04-22T15:05:00Z">
        <w:r w:rsidR="00FB38D1" w:rsidRPr="00FB38D1">
          <w:rPr>
            <w:rFonts w:ascii="Calibri" w:hAnsi="Calibri" w:cs="Calibri"/>
          </w:rPr>
          <w:t xml:space="preserve"> </w:t>
        </w:r>
        <w:r w:rsidR="00FB38D1">
          <w:rPr>
            <w:rFonts w:ascii="Calibri" w:hAnsi="Calibri" w:cs="Calibri"/>
          </w:rPr>
          <w:t>in the project year</w:t>
        </w:r>
      </w:ins>
      <w:r w:rsidR="1C0C1AAF" w:rsidRPr="00424860">
        <w:rPr>
          <w:rFonts w:ascii="Calibri" w:hAnsi="Calibri" w:cs="Calibri"/>
        </w:rPr>
        <w:t xml:space="preserve">. </w:t>
      </w:r>
      <w:del w:id="404" w:author="an" w:date="2022-04-25T10:04:00Z">
        <w:r w:rsidR="1FE1A0AA" w:rsidRPr="00424860" w:rsidDel="00964252">
          <w:rPr>
            <w:rFonts w:ascii="Calibri" w:hAnsi="Calibri" w:cs="Calibri"/>
          </w:rPr>
          <w:delText>W</w:delText>
        </w:r>
        <w:r w:rsidR="702D69B0" w:rsidRPr="00424860" w:rsidDel="00964252">
          <w:rPr>
            <w:rFonts w:ascii="Calibri" w:hAnsi="Calibri" w:cs="Calibri"/>
          </w:rPr>
          <w:delText xml:space="preserve">e </w:delText>
        </w:r>
      </w:del>
      <w:del w:id="405" w:author="an" w:date="2022-04-25T10:02:00Z">
        <w:r w:rsidR="1FE1A0AA" w:rsidRPr="00424860" w:rsidDel="00A53929">
          <w:rPr>
            <w:rFonts w:ascii="Calibri" w:hAnsi="Calibri" w:cs="Calibri"/>
          </w:rPr>
          <w:delText>then</w:delText>
        </w:r>
        <w:r w:rsidR="702D69B0" w:rsidRPr="00424860" w:rsidDel="00A53929">
          <w:rPr>
            <w:rFonts w:ascii="Calibri" w:hAnsi="Calibri" w:cs="Calibri"/>
          </w:rPr>
          <w:delText xml:space="preserve"> </w:delText>
        </w:r>
      </w:del>
      <w:del w:id="406" w:author="an" w:date="2022-04-25T10:04:00Z">
        <w:r w:rsidR="702D69B0" w:rsidRPr="00424860" w:rsidDel="00964252">
          <w:rPr>
            <w:rFonts w:ascii="Calibri" w:hAnsi="Calibri" w:cs="Calibri"/>
          </w:rPr>
          <w:delText xml:space="preserve">evaluated the </w:delText>
        </w:r>
      </w:del>
      <w:del w:id="407" w:author="an" w:date="2022-04-25T10:02:00Z">
        <w:r w:rsidR="1FE1A0AA" w:rsidRPr="00424860" w:rsidDel="005618B1">
          <w:rPr>
            <w:rFonts w:ascii="Calibri" w:hAnsi="Calibri" w:cs="Calibri"/>
          </w:rPr>
          <w:delText xml:space="preserve">accuracy </w:delText>
        </w:r>
        <w:r w:rsidR="702D69B0" w:rsidRPr="00424860" w:rsidDel="005618B1">
          <w:rPr>
            <w:rFonts w:ascii="Calibri" w:hAnsi="Calibri" w:cs="Calibri"/>
          </w:rPr>
          <w:delText xml:space="preserve">of the </w:delText>
        </w:r>
      </w:del>
      <w:del w:id="408" w:author="an" w:date="2022-04-25T10:04:00Z">
        <w:r w:rsidR="702D69B0" w:rsidRPr="00424860" w:rsidDel="00964252">
          <w:rPr>
            <w:rFonts w:ascii="Calibri" w:hAnsi="Calibri" w:cs="Calibri"/>
          </w:rPr>
          <w:delText xml:space="preserve">transition potential </w:delText>
        </w:r>
        <w:r w:rsidR="6C48FE8B" w:rsidRPr="00424860" w:rsidDel="00964252">
          <w:rPr>
            <w:rFonts w:ascii="Calibri" w:hAnsi="Calibri" w:cs="Calibri"/>
          </w:rPr>
          <w:delText xml:space="preserve">and urban </w:delText>
        </w:r>
      </w:del>
      <w:del w:id="409" w:author="an" w:date="2022-04-25T09:57:00Z">
        <w:r w:rsidR="6C48FE8B" w:rsidRPr="00424860" w:rsidDel="008F0A4B">
          <w:rPr>
            <w:rFonts w:ascii="Calibri" w:hAnsi="Calibri" w:cs="Calibri"/>
          </w:rPr>
          <w:delText>land-use</w:delText>
        </w:r>
      </w:del>
      <w:del w:id="410" w:author="an" w:date="2022-04-25T10:04:00Z">
        <w:r w:rsidR="6C48FE8B" w:rsidRPr="00424860" w:rsidDel="00964252">
          <w:rPr>
            <w:rFonts w:ascii="Calibri" w:hAnsi="Calibri" w:cs="Calibri"/>
          </w:rPr>
          <w:delText xml:space="preserve"> map</w:delText>
        </w:r>
        <w:r w:rsidR="003001F1" w:rsidDel="00964252">
          <w:rPr>
            <w:rFonts w:ascii="Calibri" w:hAnsi="Calibri" w:cs="Calibri"/>
          </w:rPr>
          <w:delText>s</w:delText>
        </w:r>
        <w:r w:rsidR="6C48FE8B" w:rsidRPr="00424860" w:rsidDel="00964252">
          <w:rPr>
            <w:rFonts w:ascii="Calibri" w:hAnsi="Calibri" w:cs="Calibri"/>
          </w:rPr>
          <w:delText xml:space="preserve"> using a range of accuracy and pattern-based</w:delText>
        </w:r>
        <w:r w:rsidR="702D69B0" w:rsidRPr="00424860" w:rsidDel="00964252">
          <w:rPr>
            <w:rFonts w:ascii="Calibri" w:hAnsi="Calibri" w:cs="Calibri"/>
          </w:rPr>
          <w:delText xml:space="preserve"> metrics.</w:delText>
        </w:r>
        <w:r w:rsidR="342FFB52" w:rsidRPr="00424860" w:rsidDel="00964252">
          <w:rPr>
            <w:rFonts w:ascii="Calibri" w:hAnsi="Calibri" w:cs="Calibri"/>
          </w:rPr>
          <w:delText xml:space="preserve"> </w:delText>
        </w:r>
        <w:r w:rsidR="7012566B" w:rsidRPr="00424860" w:rsidDel="0007217F">
          <w:rPr>
            <w:rFonts w:ascii="Calibri" w:hAnsi="Calibri" w:cs="Calibri"/>
          </w:rPr>
          <w:delText xml:space="preserve">We illustrate the use of the model in creating a future projection </w:delText>
        </w:r>
        <w:r w:rsidR="003001F1" w:rsidDel="0007217F">
          <w:rPr>
            <w:rFonts w:ascii="Calibri" w:hAnsi="Calibri" w:cs="Calibri"/>
          </w:rPr>
          <w:delText>of</w:delText>
        </w:r>
        <w:r w:rsidR="7012566B" w:rsidRPr="00424860" w:rsidDel="0007217F">
          <w:rPr>
            <w:rFonts w:ascii="Calibri" w:hAnsi="Calibri" w:cs="Calibri"/>
          </w:rPr>
          <w:delText xml:space="preserve"> urban land for 2030. </w:delText>
        </w:r>
      </w:del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4C30F2" w:rsidRPr="00EF531C">
        <w:t>Fig</w:t>
      </w:r>
      <w:r w:rsidR="004C30F2">
        <w:t>.</w:t>
      </w:r>
      <w:r w:rsidR="004C30F2" w:rsidRPr="00EF531C">
        <w:t xml:space="preserve"> </w:t>
      </w:r>
      <w:r w:rsidR="004C30F2">
        <w:rPr>
          <w:i/>
          <w:iCs/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79EAF754" w14:textId="77777777" w:rsidR="00446C50" w:rsidRDefault="00446C50" w:rsidP="00B040AC">
      <w:pPr>
        <w:keepNext/>
        <w:spacing w:after="0" w:line="276" w:lineRule="auto"/>
        <w:rPr>
          <w:ins w:id="411" w:author="JINZHU WANG" w:date="2022-04-27T13:06:00Z"/>
          <w:rFonts w:ascii="Calibri" w:hAnsi="Calibri" w:cs="Calibri"/>
        </w:rPr>
      </w:pPr>
    </w:p>
    <w:tbl>
      <w:tblPr>
        <w:tblStyle w:val="TableGrid"/>
        <w:tblpPr w:leftFromText="180" w:rightFromText="180" w:vertAnchor="text" w:horzAnchor="margin" w:tblpY="3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2"/>
        <w:gridCol w:w="2953"/>
        <w:gridCol w:w="2991"/>
      </w:tblGrid>
      <w:tr w:rsidR="00446C50" w14:paraId="09D622A6" w14:textId="77777777" w:rsidTr="00092E84">
        <w:trPr>
          <w:trHeight w:val="158"/>
          <w:ins w:id="412" w:author="JINZHU WANG" w:date="2022-04-27T13:06:00Z"/>
        </w:trPr>
        <w:tc>
          <w:tcPr>
            <w:tcW w:w="29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BD989" w14:textId="77777777" w:rsidR="00446C50" w:rsidRPr="002404BC" w:rsidRDefault="00446C50" w:rsidP="00092E84">
            <w:pPr>
              <w:spacing w:after="0" w:line="360" w:lineRule="auto"/>
              <w:rPr>
                <w:ins w:id="413" w:author="JINZHU WANG" w:date="2022-04-27T13:06:00Z"/>
                <w:rFonts w:ascii="Calibri" w:hAnsi="Calibri" w:cs="Calibri"/>
              </w:rPr>
            </w:pPr>
            <w:ins w:id="414" w:author="JINZHU WANG" w:date="2022-04-27T13:06:00Z">
              <w:r>
                <w:rPr>
                  <w:rFonts w:ascii="Calibri" w:hAnsi="Calibri" w:cs="Calibri"/>
                </w:rPr>
                <w:t>Model</w:t>
              </w:r>
              <w:r w:rsidRPr="002404BC">
                <w:rPr>
                  <w:rFonts w:ascii="Calibri" w:hAnsi="Calibri" w:cs="Calibri"/>
                </w:rPr>
                <w:t xml:space="preserve"> name</w:t>
              </w:r>
            </w:ins>
          </w:p>
        </w:tc>
        <w:tc>
          <w:tcPr>
            <w:tcW w:w="2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3DF3" w14:textId="77777777" w:rsidR="00446C50" w:rsidRPr="002404BC" w:rsidRDefault="00446C50" w:rsidP="00092E84">
            <w:pPr>
              <w:spacing w:after="0" w:line="360" w:lineRule="auto"/>
              <w:rPr>
                <w:ins w:id="415" w:author="JINZHU WANG" w:date="2022-04-27T13:06:00Z"/>
                <w:rFonts w:ascii="Calibri" w:hAnsi="Calibri" w:cs="Calibri"/>
              </w:rPr>
            </w:pPr>
            <w:ins w:id="416" w:author="JINZHU WANG" w:date="2022-04-27T13:06:00Z">
              <w:r w:rsidRPr="002404BC">
                <w:rPr>
                  <w:rFonts w:ascii="Calibri" w:hAnsi="Calibri" w:cs="Calibri"/>
                </w:rPr>
                <w:t>Training years</w:t>
              </w:r>
            </w:ins>
          </w:p>
        </w:tc>
        <w:tc>
          <w:tcPr>
            <w:tcW w:w="2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683AC" w14:textId="77777777" w:rsidR="00446C50" w:rsidRPr="002404BC" w:rsidRDefault="00446C50" w:rsidP="00092E84">
            <w:pPr>
              <w:spacing w:after="0" w:line="360" w:lineRule="auto"/>
              <w:rPr>
                <w:ins w:id="417" w:author="JINZHU WANG" w:date="2022-04-27T13:06:00Z"/>
                <w:rFonts w:ascii="Calibri" w:hAnsi="Calibri" w:cs="Calibri"/>
              </w:rPr>
            </w:pPr>
            <w:ins w:id="418" w:author="JINZHU WANG" w:date="2022-04-27T13:06:00Z">
              <w:r w:rsidRPr="002404BC">
                <w:rPr>
                  <w:rFonts w:ascii="Calibri" w:hAnsi="Calibri" w:cs="Calibri"/>
                </w:rPr>
                <w:t>Project year</w:t>
              </w:r>
            </w:ins>
          </w:p>
        </w:tc>
      </w:tr>
      <w:tr w:rsidR="00446C50" w14:paraId="0EF48C7E" w14:textId="77777777" w:rsidTr="00092E84">
        <w:trPr>
          <w:trHeight w:val="158"/>
          <w:ins w:id="419" w:author="JINZHU WANG" w:date="2022-04-27T13:06:00Z"/>
        </w:trPr>
        <w:tc>
          <w:tcPr>
            <w:tcW w:w="2912" w:type="dxa"/>
            <w:tcBorders>
              <w:top w:val="single" w:sz="4" w:space="0" w:color="auto"/>
            </w:tcBorders>
            <w:vAlign w:val="center"/>
          </w:tcPr>
          <w:p w14:paraId="76FBE084" w14:textId="77777777" w:rsidR="00446C50" w:rsidRPr="002404BC" w:rsidRDefault="00446C50" w:rsidP="00092E84">
            <w:pPr>
              <w:spacing w:after="0" w:line="360" w:lineRule="auto"/>
              <w:rPr>
                <w:ins w:id="420" w:author="JINZHU WANG" w:date="2022-04-27T13:06:00Z"/>
                <w:rFonts w:ascii="Calibri" w:hAnsi="Calibri" w:cs="Calibri"/>
              </w:rPr>
            </w:pPr>
            <w:ins w:id="421" w:author="JINZHU WANG" w:date="2022-04-27T13:06:00Z">
              <w:r w:rsidRPr="002404BC">
                <w:rPr>
                  <w:rFonts w:ascii="Calibri" w:hAnsi="Calibri" w:cs="Calibri"/>
                </w:rPr>
                <w:t>U-Net-A</w:t>
              </w:r>
            </w:ins>
          </w:p>
        </w:tc>
        <w:tc>
          <w:tcPr>
            <w:tcW w:w="2953" w:type="dxa"/>
            <w:tcBorders>
              <w:top w:val="single" w:sz="4" w:space="0" w:color="auto"/>
            </w:tcBorders>
            <w:vAlign w:val="center"/>
          </w:tcPr>
          <w:p w14:paraId="37E11A38" w14:textId="77777777" w:rsidR="00446C50" w:rsidRPr="002404BC" w:rsidRDefault="00446C50" w:rsidP="00092E84">
            <w:pPr>
              <w:spacing w:after="0" w:line="360" w:lineRule="auto"/>
              <w:rPr>
                <w:ins w:id="422" w:author="JINZHU WANG" w:date="2022-04-27T13:06:00Z"/>
                <w:rFonts w:ascii="Calibri" w:hAnsi="Calibri" w:cs="Calibri"/>
              </w:rPr>
            </w:pPr>
            <w:ins w:id="423" w:author="JINZHU WANG" w:date="2022-04-27T13:06:00Z">
              <w:r w:rsidRPr="002404BC">
                <w:rPr>
                  <w:rFonts w:ascii="Calibri" w:hAnsi="Calibri" w:cs="Calibri"/>
                </w:rPr>
                <w:t>1994, 2006</w:t>
              </w:r>
            </w:ins>
          </w:p>
        </w:tc>
        <w:tc>
          <w:tcPr>
            <w:tcW w:w="2991" w:type="dxa"/>
            <w:tcBorders>
              <w:top w:val="single" w:sz="4" w:space="0" w:color="auto"/>
            </w:tcBorders>
            <w:vAlign w:val="center"/>
          </w:tcPr>
          <w:p w14:paraId="51B7B055" w14:textId="77777777" w:rsidR="00446C50" w:rsidRPr="002404BC" w:rsidRDefault="00446C50" w:rsidP="00092E84">
            <w:pPr>
              <w:spacing w:after="0" w:line="360" w:lineRule="auto"/>
              <w:rPr>
                <w:ins w:id="424" w:author="JINZHU WANG" w:date="2022-04-27T13:06:00Z"/>
                <w:rFonts w:ascii="Calibri" w:hAnsi="Calibri" w:cs="Calibri"/>
              </w:rPr>
            </w:pPr>
            <w:ins w:id="425" w:author="JINZHU WANG" w:date="2022-04-27T13:06:00Z">
              <w:r w:rsidRPr="002404BC">
                <w:rPr>
                  <w:rFonts w:ascii="Calibri" w:hAnsi="Calibri" w:cs="Calibri"/>
                </w:rPr>
                <w:t>2018</w:t>
              </w:r>
            </w:ins>
          </w:p>
        </w:tc>
      </w:tr>
      <w:tr w:rsidR="00446C50" w14:paraId="298B1A55" w14:textId="77777777" w:rsidTr="00092E84">
        <w:trPr>
          <w:trHeight w:val="158"/>
          <w:ins w:id="426" w:author="JINZHU WANG" w:date="2022-04-27T13:06:00Z"/>
        </w:trPr>
        <w:tc>
          <w:tcPr>
            <w:tcW w:w="2912" w:type="dxa"/>
            <w:tcBorders>
              <w:bottom w:val="single" w:sz="4" w:space="0" w:color="auto"/>
            </w:tcBorders>
            <w:vAlign w:val="center"/>
          </w:tcPr>
          <w:p w14:paraId="56BE688E" w14:textId="77777777" w:rsidR="00446C50" w:rsidRPr="002404BC" w:rsidRDefault="00446C50" w:rsidP="00092E84">
            <w:pPr>
              <w:spacing w:after="0" w:line="360" w:lineRule="auto"/>
              <w:rPr>
                <w:ins w:id="427" w:author="JINZHU WANG" w:date="2022-04-27T13:06:00Z"/>
                <w:rFonts w:ascii="Calibri" w:hAnsi="Calibri" w:cs="Calibri"/>
              </w:rPr>
            </w:pPr>
            <w:commentRangeStart w:id="428"/>
            <w:ins w:id="429" w:author="JINZHU WANG" w:date="2022-04-27T13:06:00Z">
              <w:r w:rsidRPr="002404BC">
                <w:rPr>
                  <w:rFonts w:ascii="Calibri" w:hAnsi="Calibri" w:cs="Calibri"/>
                </w:rPr>
                <w:t>U-Net-B</w:t>
              </w:r>
            </w:ins>
          </w:p>
        </w:tc>
        <w:tc>
          <w:tcPr>
            <w:tcW w:w="2953" w:type="dxa"/>
            <w:tcBorders>
              <w:bottom w:val="single" w:sz="4" w:space="0" w:color="auto"/>
            </w:tcBorders>
            <w:vAlign w:val="center"/>
          </w:tcPr>
          <w:p w14:paraId="61BE04EC" w14:textId="77777777" w:rsidR="00446C50" w:rsidRPr="002404BC" w:rsidRDefault="00446C50" w:rsidP="00092E84">
            <w:pPr>
              <w:spacing w:after="0" w:line="360" w:lineRule="auto"/>
              <w:rPr>
                <w:ins w:id="430" w:author="JINZHU WANG" w:date="2022-04-27T13:06:00Z"/>
                <w:rFonts w:ascii="Calibri" w:hAnsi="Calibri" w:cs="Calibri"/>
              </w:rPr>
            </w:pPr>
            <w:ins w:id="431" w:author="JINZHU WANG" w:date="2022-04-27T13:06:00Z">
              <w:r w:rsidRPr="002404BC">
                <w:rPr>
                  <w:rFonts w:ascii="Calibri" w:hAnsi="Calibri" w:cs="Calibri"/>
                </w:rPr>
                <w:t>2006, 2018</w:t>
              </w:r>
            </w:ins>
          </w:p>
        </w:tc>
        <w:tc>
          <w:tcPr>
            <w:tcW w:w="2991" w:type="dxa"/>
            <w:tcBorders>
              <w:bottom w:val="single" w:sz="4" w:space="0" w:color="auto"/>
            </w:tcBorders>
            <w:vAlign w:val="center"/>
          </w:tcPr>
          <w:p w14:paraId="51CFBCCE" w14:textId="77777777" w:rsidR="00446C50" w:rsidRPr="002404BC" w:rsidRDefault="00446C50" w:rsidP="00092E84">
            <w:pPr>
              <w:spacing w:after="0" w:line="360" w:lineRule="auto"/>
              <w:rPr>
                <w:ins w:id="432" w:author="JINZHU WANG" w:date="2022-04-27T13:06:00Z"/>
                <w:rFonts w:ascii="Calibri" w:hAnsi="Calibri" w:cs="Calibri"/>
              </w:rPr>
            </w:pPr>
            <w:ins w:id="433" w:author="JINZHU WANG" w:date="2022-04-27T13:06:00Z">
              <w:r w:rsidRPr="002404BC">
                <w:rPr>
                  <w:rFonts w:ascii="Calibri" w:hAnsi="Calibri" w:cs="Calibri"/>
                </w:rPr>
                <w:t>2030</w:t>
              </w:r>
            </w:ins>
          </w:p>
        </w:tc>
      </w:tr>
    </w:tbl>
    <w:p w14:paraId="587DED25" w14:textId="77777777" w:rsidR="00446C50" w:rsidRPr="00424860" w:rsidRDefault="00446C50" w:rsidP="00446C50">
      <w:pPr>
        <w:pStyle w:val="Caption"/>
        <w:rPr>
          <w:ins w:id="434" w:author="JINZHU WANG" w:date="2022-04-27T13:06:00Z"/>
        </w:rPr>
      </w:pPr>
      <w:bookmarkStart w:id="435" w:name="_Ref101434623"/>
      <w:ins w:id="436" w:author="JINZHU WANG" w:date="2022-04-27T13:06:00Z">
        <w:r w:rsidRPr="0030288B">
          <w:rPr>
            <w:i w:val="0"/>
            <w:iCs w:val="0"/>
          </w:rPr>
          <w:t xml:space="preserve">Table </w:t>
        </w:r>
        <w:r w:rsidRPr="0030288B">
          <w:rPr>
            <w:i w:val="0"/>
            <w:iCs w:val="0"/>
          </w:rPr>
          <w:fldChar w:fldCharType="begin"/>
        </w:r>
        <w:r w:rsidRPr="0030288B">
          <w:rPr>
            <w:i w:val="0"/>
            <w:iCs w:val="0"/>
          </w:rPr>
          <w:instrText>SEQ Table \* ARABIC</w:instrText>
        </w:r>
        <w:r w:rsidRPr="0030288B">
          <w:rPr>
            <w:i w:val="0"/>
            <w:iCs w:val="0"/>
          </w:rPr>
          <w:fldChar w:fldCharType="separate"/>
        </w:r>
        <w:r>
          <w:rPr>
            <w:i w:val="0"/>
            <w:iCs w:val="0"/>
            <w:noProof/>
          </w:rPr>
          <w:t>1</w:t>
        </w:r>
        <w:r w:rsidRPr="0030288B">
          <w:rPr>
            <w:i w:val="0"/>
            <w:iCs w:val="0"/>
          </w:rPr>
          <w:fldChar w:fldCharType="end"/>
        </w:r>
        <w:bookmarkEnd w:id="435"/>
        <w:r w:rsidRPr="0030288B">
          <w:rPr>
            <w:i w:val="0"/>
            <w:iCs w:val="0"/>
          </w:rPr>
          <w:t xml:space="preserve">. </w:t>
        </w:r>
        <w:r w:rsidRPr="002404BC">
          <w:rPr>
            <w:i w:val="0"/>
            <w:iCs w:val="0"/>
          </w:rPr>
          <w:t>The U-Net developed in this study</w:t>
        </w:r>
        <w:r w:rsidRPr="0030288B">
          <w:rPr>
            <w:i w:val="0"/>
            <w:iCs w:val="0"/>
          </w:rPr>
          <w:t>.</w:t>
        </w:r>
      </w:ins>
      <w:commentRangeEnd w:id="428"/>
      <w:r w:rsidR="001B3857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428"/>
      </w:r>
    </w:p>
    <w:p w14:paraId="71FF7C1B" w14:textId="77777777" w:rsidR="00446C50" w:rsidRPr="00424860" w:rsidRDefault="00446C50" w:rsidP="00446C50">
      <w:pPr>
        <w:keepNext/>
        <w:spacing w:after="0" w:line="276" w:lineRule="auto"/>
        <w:rPr>
          <w:ins w:id="437" w:author="JINZHU WANG" w:date="2022-04-27T13:06:00Z"/>
        </w:rPr>
      </w:pPr>
    </w:p>
    <w:p w14:paraId="5CC9A475" w14:textId="77777777" w:rsidR="00446C50" w:rsidRPr="00424860" w:rsidRDefault="00446C50" w:rsidP="00D71802">
      <w:pPr>
        <w:keepNext/>
        <w:spacing w:after="0" w:line="276" w:lineRule="auto"/>
      </w:pPr>
    </w:p>
    <w:p w14:paraId="253C48FF" w14:textId="29069145" w:rsidR="00813FD2" w:rsidRPr="00424860" w:rsidRDefault="00CA4FE1" w:rsidP="00D71802">
      <w:pPr>
        <w:keepNext/>
        <w:spacing w:after="0" w:line="276" w:lineRule="auto"/>
      </w:pPr>
      <w:ins w:id="438" w:author="JINZHU WANG" w:date="2022-04-27T11:46:00Z">
        <w:r w:rsidRPr="00CA4FE1">
          <w:rPr>
            <w:noProof/>
          </w:rPr>
          <w:t xml:space="preserve"> </w:t>
        </w:r>
        <w:r>
          <w:rPr>
            <w:noProof/>
          </w:rPr>
          <w:drawing>
            <wp:inline distT="0" distB="0" distL="0" distR="0" wp14:anchorId="66348CDC" wp14:editId="6B1D8A88">
              <wp:extent cx="5677535" cy="4359236"/>
              <wp:effectExtent l="0" t="0" r="0" b="3810"/>
              <wp:docPr id="5" name="Graphic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"/>
                      <pic:cNvPicPr/>
                    </pic:nvPicPr>
                    <pic:blipFill rotWithShape="1">
                      <a:blip r:embed="rId15">
                        <a:extLst>
                          <a:ext uri="{96DAC541-7B7A-43D3-8B79-37D633B846F1}">
                            <asvg:svgBlip xmlns:asvg="http://schemas.microsoft.com/office/drawing/2016/SVG/main" r:embed="rId16"/>
                          </a:ext>
                        </a:extLst>
                      </a:blip>
                      <a:srcRect l="7264" t="2328" r="21183"/>
                      <a:stretch/>
                    </pic:blipFill>
                    <pic:spPr bwMode="auto">
                      <a:xfrm>
                        <a:off x="0" y="0"/>
                        <a:ext cx="5677535" cy="4359236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3415E46" w14:textId="15EC5A82" w:rsidR="00117C0A" w:rsidRPr="00EF531C" w:rsidRDefault="00C20BB9" w:rsidP="009E3CCD">
      <w:pPr>
        <w:pStyle w:val="Caption"/>
        <w:rPr>
          <w:i w:val="0"/>
          <w:iCs w:val="0"/>
        </w:rPr>
      </w:pPr>
      <w:bookmarkStart w:id="439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439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45F62841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4C30F2" w:rsidRPr="00B06860">
        <w:t>Fig</w:t>
      </w:r>
      <w:r w:rsidR="004C30F2">
        <w:t>.</w:t>
      </w:r>
      <w:r w:rsidR="004C30F2" w:rsidRPr="00B06860">
        <w:t xml:space="preserve"> </w:t>
      </w:r>
      <w:r w:rsidR="004C30F2">
        <w:rPr>
          <w:i/>
          <w:iCs/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x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x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ins w:id="440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62DD9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7F1F460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441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441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116B623C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del w:id="442" w:author="Brett Bryan" w:date="2022-04-28T14:55:00Z">
        <w:r w:rsidR="00FD06A6" w:rsidDel="00BA6D80">
          <w:rPr>
            <w:rFonts w:ascii="Calibri" w:hAnsi="Calibri"/>
          </w:rPr>
          <w:delText>,</w:delText>
        </w:r>
      </w:del>
      <w:r w:rsidRPr="00424860">
        <w:rPr>
          <w:rFonts w:ascii="Calibri" w:hAnsi="Calibri"/>
        </w:rPr>
        <w:t xml:space="preserve"> which extract the general context from the input data, up-sampling layers</w:t>
      </w:r>
      <w:del w:id="443" w:author="Brett Bryan" w:date="2022-04-28T14:55:00Z">
        <w:r w:rsidR="00FD06A6" w:rsidDel="00BA6D80">
          <w:rPr>
            <w:rFonts w:ascii="Calibri" w:hAnsi="Calibri"/>
          </w:rPr>
          <w:delText>,</w:delText>
        </w:r>
      </w:del>
      <w:r w:rsidRPr="00424860">
        <w:rPr>
          <w:rFonts w:ascii="Calibri" w:hAnsi="Calibri"/>
        </w:rPr>
        <w:t xml:space="preserve"> which refine these contexts to precise shapes, and skip-connections</w:t>
      </w:r>
      <w:del w:id="444" w:author="Brett Bryan" w:date="2022-04-28T14:55:00Z">
        <w:r w:rsidR="00FD06A6" w:rsidDel="00BA6D80">
          <w:rPr>
            <w:rFonts w:ascii="Calibri" w:hAnsi="Calibri"/>
          </w:rPr>
          <w:delText>,</w:delText>
        </w:r>
      </w:del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26734E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xLjAuMCJ9}</w:instrText>
          </w:r>
          <w:r w:rsidRPr="00424860">
            <w:rPr>
              <w:rFonts w:ascii="Calibri" w:hAnsi="Calibri"/>
            </w:rPr>
            <w:fldChar w:fldCharType="separate"/>
          </w:r>
          <w:r w:rsidR="00324296">
            <w:rPr>
              <w:rFonts w:ascii="Calibri" w:hAnsi="Calibri"/>
            </w:rPr>
            <w:t>(Ronneberger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4C30F2" w:rsidRPr="004C30F2">
        <w:rPr>
          <w:rFonts w:ascii="Calibri" w:hAnsi="Calibri"/>
          <w:rPrChange w:id="445" w:author="JINZHU WANG" w:date="2022-04-27T12:06:00Z">
            <w:rPr>
              <w:color w:val="44546A" w:themeColor="text2"/>
              <w:sz w:val="18"/>
              <w:szCs w:val="18"/>
            </w:rPr>
          </w:rPrChange>
        </w:rPr>
        <w:t xml:space="preserve">Fig. </w:t>
      </w:r>
      <w:r w:rsidR="004C30F2" w:rsidRPr="004C30F2">
        <w:rPr>
          <w:rFonts w:ascii="Calibri" w:hAnsi="Calibri"/>
          <w:rPrChange w:id="446" w:author="JINZHU WANG" w:date="2022-04-27T12:06:00Z">
            <w:rPr>
              <w:noProof/>
              <w:color w:val="44546A" w:themeColor="text2"/>
              <w:sz w:val="18"/>
              <w:szCs w:val="18"/>
            </w:rPr>
          </w:rPrChange>
        </w:rPr>
        <w:t>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1C3C5D" w:rsidRPr="00424860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DengXian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DengXian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DengXian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1C3C5D" w:rsidRDefault="001C3C5D" w:rsidP="00CF050D">
                              <w:pPr>
                                <w:spacing w:line="256" w:lineRule="auto"/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DengXian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-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1C3C5D" w:rsidRDefault="002624D7" w:rsidP="00CF050D">
                              <w:pPr>
                                <w:spacing w:line="256" w:lineRule="auto"/>
                                <w:rPr>
                                  <w:rFonts w:ascii="Cambria Math" w:eastAsia="DengXian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DengXian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DengXian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Ct/MXlVPq1wA&#10;BYK7G6Zk7lgACOBFO4OCldhGAZAAAVVpBBMOVDBJ1D0eDJ+TFA6g8zQLPKFTWJ0cKzwnxHdpRplS&#10;iQaTJAkkArsIkU/ZMHQ1sNRqA/xI3BF2IsWcHVAwuyrQRTBTxZBS48skMldDZbcvdFX6o+wjQOXy&#10;MbUmW+WrmNfEjpwAGAAAe6tNGCmIsSzHtsop4aCy9dpMSFqasd073FSj6wMPxlNDaTqG0D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1C3C5D" w:rsidRPr="00424860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DengXian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DengXian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DengXian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-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1C3C5D" w:rsidRDefault="001C3C5D" w:rsidP="00CF050D">
                        <w:pPr>
                          <w:spacing w:line="256" w:lineRule="auto"/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DengXian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-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1C3C5D" w:rsidRDefault="002624D7" w:rsidP="00CF050D">
                        <w:pPr>
                          <w:spacing w:line="256" w:lineRule="auto"/>
                          <w:rPr>
                            <w:rFonts w:ascii="Cambria Math" w:eastAsia="DengXian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DengXian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DengXian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59048F9E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447" w:name="_Ref83832084"/>
      <w:r w:rsidRPr="007C5AC2">
        <w:rPr>
          <w:color w:val="44546A" w:themeColor="text2"/>
          <w:sz w:val="18"/>
          <w:szCs w:val="18"/>
        </w:rPr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4C30F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447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01B25527" w:rsidR="00CF050D" w:rsidRPr="00424860" w:rsidRDefault="00CF050D" w:rsidP="00CF050D">
      <w:r w:rsidRPr="00424860">
        <w:lastRenderedPageBreak/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4C30F2" w:rsidRPr="0030288B">
        <w:t xml:space="preserve">Table </w:t>
      </w:r>
      <w:r w:rsidR="004C30F2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S4wLjAifQ==}</w:instrText>
          </w:r>
          <w:r w:rsidRPr="00424860">
            <w:fldChar w:fldCharType="separate"/>
          </w:r>
          <w:r w:rsidR="00324296">
            <w:t>(Kapinchev, Bradu, Barnes, &amp; Podoleanu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EuMC4wIn0=}</w:instrText>
          </w:r>
          <w:r w:rsidRPr="00424860">
            <w:fldChar w:fldCharType="separate"/>
          </w:r>
          <w:r w:rsidR="00324296">
            <w:t>Zeiler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xLjAuMCJ9}</w:instrText>
          </w:r>
          <w:r w:rsidRPr="00424860">
            <w:fldChar w:fldCharType="separate"/>
          </w:r>
          <w:r w:rsidR="00324296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S4wLjAifQ==}</w:instrText>
          </w:r>
          <w:r w:rsidRPr="00424860">
            <w:fldChar w:fldCharType="separate"/>
          </w:r>
          <w:r w:rsidR="00324296">
            <w:t>(Murray &amp; Perronnin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i0wNC0yN1QxMToxNzo0NS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S4wLjAifQ==}</w:instrText>
          </w:r>
          <w:r w:rsidRPr="00424860">
            <w:fldChar w:fldCharType="separate"/>
          </w:r>
          <w:r w:rsidR="00324296">
            <w:t>(Agarap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441C8725" w:rsidR="00CF050D" w:rsidRPr="0030288B" w:rsidRDefault="00CF050D" w:rsidP="00CF050D">
      <w:pPr>
        <w:pStyle w:val="Caption"/>
        <w:rPr>
          <w:i w:val="0"/>
          <w:iCs w:val="0"/>
        </w:rPr>
      </w:pPr>
      <w:bookmarkStart w:id="448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2</w:t>
      </w:r>
      <w:r w:rsidRPr="0030288B">
        <w:rPr>
          <w:i w:val="0"/>
          <w:iCs w:val="0"/>
        </w:rPr>
        <w:fldChar w:fldCharType="end"/>
      </w:r>
      <w:bookmarkEnd w:id="448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E11417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C98B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D799C9" w14:textId="77777777" w:rsidR="00CF050D" w:rsidRPr="00424860" w:rsidRDefault="00CF050D" w:rsidP="00E11417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38805" w14:textId="77777777" w:rsidR="00CF050D" w:rsidRPr="00424860" w:rsidRDefault="00CF050D" w:rsidP="00E11417">
            <w:pPr>
              <w:rPr>
                <w:rFonts w:ascii="Calibri" w:eastAsia="DengXian" w:hAnsi="Calibri" w:cs="Calibri"/>
                <w:b/>
                <w:bCs/>
              </w:rPr>
            </w:pPr>
            <w:r w:rsidRPr="00424860">
              <w:rPr>
                <w:rFonts w:ascii="Calibri" w:eastAsia="DengXian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2624D7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DengXian" w:hAnsi="Calibri" w:cs="Calibri"/>
              </w:rPr>
            </w:pPr>
            <w:r w:rsidRPr="00424860">
              <w:rPr>
                <w:rFonts w:ascii="Calibri" w:eastAsia="DengXian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2624D7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DengXian" w:hAnsi="Calibri" w:cs="Calibri"/>
              </w:rPr>
            </w:pPr>
            <w:r w:rsidRPr="00424860">
              <w:rPr>
                <w:rFonts w:ascii="Calibri" w:eastAsia="DengXian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DengXian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DengXian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DengXian" w:hAnsi="Calibri" w:cs="Calibri"/>
              </w:rPr>
            </w:pPr>
            <w:r w:rsidRPr="00424860">
              <w:rPr>
                <w:rFonts w:ascii="Calibri" w:eastAsia="DengXian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DengXian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DengXian" w:hAnsi="Cambria Math" w:cs="Arial"/>
                  </w:rPr>
                  <m:t>Softmax</m:t>
                </m:r>
                <m:r>
                  <w:rPr>
                    <w:rFonts w:ascii="Cambria Math" w:eastAsia="DengXian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DengXian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DengXian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DengXian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DengXian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DengXian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DengXian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DengXian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DengXian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DengXian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DengXian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DengXian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DengXian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DengXian" w:hAnsi="Calibri" w:cs="Calibri"/>
              </w:rPr>
            </w:pPr>
            <w:r w:rsidRPr="00424860">
              <w:rPr>
                <w:rFonts w:ascii="Calibri" w:eastAsia="DengXian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DengXian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DengXian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DengXian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DengXian" w:hAnsi="Cambria Math" w:cs="Arial"/>
                  </w:rPr>
                  <m:t>x</m:t>
                </m:r>
                <m:r>
                  <w:rPr>
                    <w:rFonts w:ascii="Cambria Math" w:eastAsia="DengXian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DengXian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DengXian" w:hAnsi="Calibri" w:cs="Arial"/>
                    <w:lang w:val="es-ES"/>
                  </w:rPr>
                  <m:t>y)</m:t>
                </m:r>
                <m:r>
                  <w:rPr>
                    <w:rFonts w:ascii="Cambria Math" w:eastAsia="DengXian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DengXian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DengXian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DengXian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DengXian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DengXian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DengXian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DengXian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DengXian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DengXian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DengXian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DengXian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DengXian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DengXian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DengXian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DengXian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DengXian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DengXian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DengXian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DengXian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DengXian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DengXian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DengXian" w:hAnsi="Calibri" w:cs="Calibri"/>
              </w:rPr>
            </w:pPr>
            <w:r w:rsidRPr="00424860">
              <w:rPr>
                <w:rFonts w:ascii="Calibri" w:eastAsia="DengXian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380037D7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</w:t>
      </w:r>
      <w:proofErr w:type="gramStart"/>
      <w:r w:rsidRPr="00424860">
        <w:rPr>
          <w:rFonts w:ascii="Calibri" w:hAnsi="Calibri" w:cs="Calibri"/>
        </w:rPr>
        <w:t>similar to</w:t>
      </w:r>
      <w:proofErr w:type="gramEnd"/>
      <w:r w:rsidRPr="00424860">
        <w:rPr>
          <w:rFonts w:ascii="Calibri" w:hAnsi="Calibri" w:cs="Calibri"/>
        </w:rPr>
        <w:t xml:space="preserve">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</w:t>
      </w:r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30288B">
        <w:t xml:space="preserve">Table </w:t>
      </w:r>
      <w:r w:rsidR="004C30F2">
        <w:rPr>
          <w:i/>
          <w:iCs/>
          <w:noProof/>
        </w:rPr>
        <w:t>2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r w:rsidR="000B7EFC">
        <w:rPr>
          <w:rFonts w:ascii="Calibri" w:hAnsi="Calibri" w:cs="Calibri"/>
        </w:rPr>
        <w:t>es</w:t>
      </w:r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x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Sergey Ioffe &amp; Christian Szegedy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algorithm is applied to the last feature map of the U-Net to </w:t>
      </w:r>
      <w:r w:rsidR="00A93BF2">
        <w:rPr>
          <w:rFonts w:ascii="Calibri" w:hAnsi="Calibri" w:cs="Calibri"/>
        </w:rPr>
        <w:t>rescale</w:t>
      </w:r>
      <w:r w:rsidR="00A93BF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r w:rsidR="00494A58">
        <w:rPr>
          <w:rFonts w:ascii="Calibri" w:hAnsi="Calibri" w:cs="Calibri"/>
        </w:rPr>
        <w:t>(also</w:t>
      </w:r>
      <w:r w:rsidRPr="00424860">
        <w:rPr>
          <w:rFonts w:ascii="Calibri" w:hAnsi="Calibri" w:cs="Calibri"/>
        </w:rPr>
        <w:t xml:space="preserve"> composed of pixels of 0s and 1s</w:t>
      </w:r>
      <w:r w:rsidR="00494A58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>. The cross-</w:t>
      </w:r>
      <w:r w:rsidRPr="00424860">
        <w:rPr>
          <w:rFonts w:ascii="Calibri" w:hAnsi="Calibri" w:cs="Calibri"/>
        </w:rPr>
        <w:lastRenderedPageBreak/>
        <w:t>entropy algorithm is</w:t>
      </w:r>
      <w:r w:rsidR="00494A58">
        <w:rPr>
          <w:rFonts w:ascii="Calibri" w:hAnsi="Calibri" w:cs="Calibri"/>
        </w:rPr>
        <w:t xml:space="preserve"> then</w:t>
      </w:r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7DBF11BD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4C30F2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4C30F2">
        <w:rPr>
          <w:i/>
          <w:iCs/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r w:rsidR="00641F0A">
        <w:rPr>
          <w:rFonts w:ascii="Calibri" w:hAnsi="Calibri" w:cs="Calibri"/>
        </w:rPr>
        <w:t xml:space="preserve">ultimately </w:t>
      </w:r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r w:rsidR="002D5E58">
        <w:rPr>
          <w:rFonts w:ascii="Calibri" w:hAnsi="Calibri" w:cs="Calibri"/>
        </w:rPr>
        <w:t>the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r w:rsidR="002D5E58">
        <w:rPr>
          <w:rFonts w:ascii="Calibri" w:hAnsi="Calibri" w:cs="Calibri"/>
        </w:rPr>
        <w:t>over</w:t>
      </w:r>
      <w:r w:rsidR="002D5E5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</w:t>
      </w:r>
      <w:proofErr w:type="gramStart"/>
      <w:r w:rsidRPr="00424860">
        <w:rPr>
          <w:rFonts w:ascii="Calibri" w:hAnsi="Calibri" w:cs="Calibri"/>
        </w:rPr>
        <w:t>)</w:t>
      </w:r>
      <w:proofErr w:type="gramEnd"/>
      <w:r w:rsidRPr="00424860">
        <w:rPr>
          <w:rFonts w:ascii="Calibri" w:hAnsi="Calibri" w:cs="Calibri"/>
        </w:rPr>
        <w:t xml:space="preserve">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</w:t>
      </w:r>
      <w:del w:id="449" w:author="JINZHU WANG" w:date="2022-04-27T14:11:00Z">
        <w:r w:rsidRPr="00424860" w:rsidDel="007955B7">
          <w:delText xml:space="preserve">dynamic </w:delText>
        </w:r>
      </w:del>
      <w:ins w:id="450" w:author="JINZHU WANG" w:date="2022-04-27T14:11:00Z">
        <w:r w:rsidR="007955B7">
          <w:t>land-use</w:t>
        </w:r>
        <w:r w:rsidR="007955B7" w:rsidRPr="00424860">
          <w:t xml:space="preserve"> </w:t>
        </w:r>
      </w:ins>
      <w:r w:rsidRPr="00424860">
        <w:t>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676BCF9D" w:rsidR="00CF050D" w:rsidRPr="002135D8" w:rsidRDefault="00CF050D" w:rsidP="00CF050D">
      <w:pPr>
        <w:pStyle w:val="Caption"/>
        <w:rPr>
          <w:i w:val="0"/>
          <w:iCs w:val="0"/>
        </w:rPr>
      </w:pPr>
      <w:bookmarkStart w:id="451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451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3E78B1FE" w:rsidR="009C7D21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ins w:id="452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453" w:author="JINZHU WANG" w:date="2022-04-25T13:18:00Z">
        <w:r w:rsidR="003A6365">
          <w:rPr>
            <w:rFonts w:ascii="Calibri" w:hAnsi="Calibri" w:cs="Calibri"/>
          </w:rPr>
          <w:t xml:space="preserve"> </w:t>
        </w:r>
      </w:ins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S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derived</w:t>
      </w:r>
      <w:r w:rsidR="003F1D62">
        <w:rPr>
          <w:rFonts w:ascii="Calibri" w:hAnsi="Calibri" w:cs="Calibri"/>
        </w:rPr>
        <w:t xml:space="preserve"> (</w:t>
      </w:r>
      <w:r w:rsidR="003F1D62">
        <w:rPr>
          <w:rFonts w:ascii="Calibri" w:hAnsi="Calibri" w:cs="Calibri"/>
        </w:rPr>
        <w:fldChar w:fldCharType="begin"/>
      </w:r>
      <w:r w:rsidR="003F1D62">
        <w:rPr>
          <w:rFonts w:ascii="Calibri" w:hAnsi="Calibri" w:cs="Calibri"/>
        </w:rPr>
        <w:instrText xml:space="preserve"> REF _Ref101435246 \h </w:instrText>
      </w:r>
      <w:r w:rsidR="003F1D62">
        <w:rPr>
          <w:rFonts w:ascii="Calibri" w:hAnsi="Calibri" w:cs="Calibri"/>
        </w:rPr>
      </w:r>
      <w:r w:rsidR="003F1D62">
        <w:rPr>
          <w:rFonts w:ascii="Calibri" w:hAnsi="Calibri" w:cs="Calibri"/>
        </w:rPr>
        <w:fldChar w:fldCharType="separate"/>
      </w:r>
      <w:r w:rsidR="004C30F2" w:rsidRPr="0003755E">
        <w:t xml:space="preserve">Table </w:t>
      </w:r>
      <w:r w:rsidR="004C30F2">
        <w:rPr>
          <w:i/>
          <w:iCs/>
          <w:noProof/>
        </w:rPr>
        <w:t>3</w:t>
      </w:r>
      <w:r w:rsidR="003F1D62">
        <w:rPr>
          <w:rFonts w:ascii="Calibri" w:hAnsi="Calibri" w:cs="Calibri"/>
        </w:rPr>
        <w:fldChar w:fldCharType="end"/>
      </w:r>
      <w:r w:rsidR="003F1D62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x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</w:t>
      </w:r>
      <w:del w:id="454" w:author="JINZHU WANG" w:date="2022-04-27T14:11:00Z">
        <w:r w:rsidR="00EC6999" w:rsidRPr="00424860" w:rsidDel="007955B7">
          <w:delText xml:space="preserve">dynamic </w:delText>
        </w:r>
      </w:del>
      <w:ins w:id="455" w:author="JINZHU WANG" w:date="2022-04-27T14:11:00Z">
        <w:r w:rsidR="007955B7">
          <w:t>land-use</w:t>
        </w:r>
        <w:r w:rsidR="007955B7" w:rsidRPr="00424860">
          <w:t xml:space="preserve"> </w:t>
        </w:r>
      </w:ins>
      <w:r w:rsidR="00EC6999" w:rsidRPr="00424860">
        <w:t xml:space="preserve">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i0wNC0yN1QxMToxNzo0N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i0wNC0yN1QxMToxNzo0NS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EuMC4wIn0=}</w:instrText>
          </w:r>
          <w:r w:rsidR="00EC6999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</w:t>
      </w:r>
      <w:r w:rsidR="337EB9BA" w:rsidRPr="00424860">
        <w:lastRenderedPageBreak/>
        <w:t>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r w:rsidR="009306F2">
        <w:t>little</w:t>
      </w:r>
      <w:r w:rsidR="00EC6999" w:rsidRPr="00424860">
        <w:t xml:space="preserve"> </w:t>
      </w:r>
      <w:r w:rsidR="33942332" w:rsidRPr="00424860">
        <w:t xml:space="preserve">additional </w:t>
      </w:r>
      <w:r w:rsidR="00733170">
        <w:t xml:space="preserve">useful </w:t>
      </w:r>
      <w:r w:rsidR="00EC6999" w:rsidRPr="00424860">
        <w:t>information</w:t>
      </w:r>
      <w:ins w:id="456" w:author="JINZHU WANG" w:date="2022-04-27T12:19:00Z">
        <w:r w:rsidR="004A059F">
          <w:t xml:space="preserve"> (</w:t>
        </w:r>
      </w:ins>
      <w:ins w:id="457" w:author="JINZHU WANG" w:date="2022-04-27T12:20:00Z">
        <w:r w:rsidR="004A059F">
          <w:t xml:space="preserve">see </w:t>
        </w:r>
        <w:del w:id="458" w:author="Brett Bryan" w:date="2022-04-28T15:01:00Z">
          <w:r w:rsidR="004A059F" w:rsidDel="000F1DEF">
            <w:delText>s</w:delText>
          </w:r>
        </w:del>
      </w:ins>
      <w:ins w:id="459" w:author="Brett Bryan" w:date="2022-04-28T15:01:00Z">
        <w:r w:rsidR="000F1DEF">
          <w:t>S</w:t>
        </w:r>
      </w:ins>
      <w:ins w:id="460" w:author="JINZHU WANG" w:date="2022-04-27T12:20:00Z">
        <w:r w:rsidR="004A059F">
          <w:t>upplementary</w:t>
        </w:r>
      </w:ins>
      <w:ins w:id="461" w:author="Brett Bryan" w:date="2022-04-28T15:02:00Z">
        <w:r w:rsidR="000F1DEF">
          <w:t xml:space="preserve"> Material</w:t>
        </w:r>
      </w:ins>
      <w:ins w:id="462" w:author="JINZHU WANG" w:date="2022-04-27T12:19:00Z">
        <w:r w:rsidR="004A059F">
          <w:t>)</w:t>
        </w:r>
      </w:ins>
      <w:r w:rsidR="00EC6999" w:rsidRPr="00424860">
        <w:t>. Hence, it was not used in this study</w:t>
      </w:r>
      <w:r w:rsidR="19398730" w:rsidRPr="00424860">
        <w:t xml:space="preserve"> as it would </w:t>
      </w:r>
      <w:r w:rsidR="00184E41">
        <w:t xml:space="preserve">have </w:t>
      </w:r>
      <w:del w:id="463" w:author="Brett Bryan" w:date="2022-04-28T15:02:00Z">
        <w:r w:rsidR="19398730" w:rsidRPr="00424860" w:rsidDel="0029741E">
          <w:delText>compromise</w:delText>
        </w:r>
        <w:r w:rsidR="00184E41" w:rsidDel="0029741E">
          <w:delText>d</w:delText>
        </w:r>
        <w:r w:rsidR="19398730" w:rsidRPr="00424860" w:rsidDel="0029741E">
          <w:delText xml:space="preserve"> </w:delText>
        </w:r>
      </w:del>
      <w:ins w:id="464" w:author="Brett Bryan" w:date="2022-04-28T15:02:00Z">
        <w:r w:rsidR="0029741E">
          <w:t>reduced</w:t>
        </w:r>
        <w:r w:rsidR="0029741E" w:rsidRPr="00424860">
          <w:t xml:space="preserve"> </w:t>
        </w:r>
      </w:ins>
      <w:r w:rsidR="19398730" w:rsidRPr="00424860">
        <w:t xml:space="preserve">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3EA7E8E9" w14:textId="14B68CD8" w:rsidR="00227D1E" w:rsidRPr="0003755E" w:rsidRDefault="00227D1E" w:rsidP="00227D1E">
      <w:pPr>
        <w:pStyle w:val="Caption"/>
        <w:spacing w:after="0"/>
        <w:rPr>
          <w:ins w:id="465" w:author="JINZHU WANG" w:date="2022-04-27T11:50:00Z"/>
          <w:i w:val="0"/>
          <w:iCs w:val="0"/>
          <w:sz w:val="22"/>
          <w:szCs w:val="22"/>
        </w:rPr>
      </w:pPr>
      <w:bookmarkStart w:id="466" w:name="_Ref101435246"/>
      <w:ins w:id="467" w:author="JINZHU WANG" w:date="2022-04-27T11:50:00Z">
        <w:r w:rsidRPr="0003755E">
          <w:rPr>
            <w:i w:val="0"/>
            <w:iCs w:val="0"/>
            <w:sz w:val="22"/>
            <w:szCs w:val="22"/>
          </w:rPr>
          <w:t xml:space="preserve">Table </w:t>
        </w:r>
        <w:r w:rsidRPr="0003755E">
          <w:rPr>
            <w:i w:val="0"/>
            <w:iCs w:val="0"/>
            <w:sz w:val="22"/>
            <w:szCs w:val="22"/>
          </w:rPr>
          <w:fldChar w:fldCharType="begin"/>
        </w:r>
        <w:r w:rsidRPr="0003755E">
          <w:rPr>
            <w:i w:val="0"/>
            <w:iCs w:val="0"/>
            <w:sz w:val="22"/>
            <w:szCs w:val="22"/>
          </w:rPr>
          <w:instrText>SEQ Table \* ARABIC</w:instrText>
        </w:r>
        <w:r w:rsidRPr="0003755E">
          <w:rPr>
            <w:i w:val="0"/>
            <w:iCs w:val="0"/>
            <w:sz w:val="22"/>
            <w:szCs w:val="22"/>
          </w:rPr>
          <w:fldChar w:fldCharType="separate"/>
        </w:r>
      </w:ins>
      <w:ins w:id="468" w:author="JINZHU WANG" w:date="2022-04-27T12:06:00Z">
        <w:r w:rsidR="004C30F2">
          <w:rPr>
            <w:i w:val="0"/>
            <w:iCs w:val="0"/>
            <w:noProof/>
            <w:sz w:val="22"/>
            <w:szCs w:val="22"/>
          </w:rPr>
          <w:t>3</w:t>
        </w:r>
      </w:ins>
      <w:ins w:id="469" w:author="JINZHU WANG" w:date="2022-04-27T11:50:00Z">
        <w:r w:rsidRPr="0003755E">
          <w:rPr>
            <w:i w:val="0"/>
            <w:iCs w:val="0"/>
            <w:sz w:val="22"/>
            <w:szCs w:val="22"/>
          </w:rPr>
          <w:fldChar w:fldCharType="end"/>
        </w:r>
        <w:bookmarkEnd w:id="466"/>
        <w:r w:rsidRPr="0003755E">
          <w:rPr>
            <w:i w:val="0"/>
            <w:iCs w:val="0"/>
            <w:sz w:val="22"/>
            <w:szCs w:val="22"/>
          </w:rPr>
          <w:t>. The data used to train U-Net models.</w:t>
        </w:r>
      </w:ins>
    </w:p>
    <w:tbl>
      <w:tblPr>
        <w:tblStyle w:val="TableGrid"/>
        <w:tblW w:w="91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268"/>
        <w:gridCol w:w="3723"/>
        <w:gridCol w:w="1271"/>
      </w:tblGrid>
      <w:tr w:rsidR="00227D1E" w:rsidRPr="0003755E" w14:paraId="364C910C" w14:textId="77777777" w:rsidTr="00092E84">
        <w:trPr>
          <w:trHeight w:val="335"/>
          <w:ins w:id="470" w:author="JINZHU WANG" w:date="2022-04-27T11:50:00Z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F146D" w14:textId="77777777" w:rsidR="00227D1E" w:rsidRPr="00092E84" w:rsidRDefault="00227D1E" w:rsidP="00092E84">
            <w:pPr>
              <w:spacing w:after="0"/>
              <w:rPr>
                <w:ins w:id="471" w:author="JINZHU WANG" w:date="2022-04-27T11:50:00Z"/>
                <w:rFonts w:eastAsia="Times New Roman" w:cstheme="minorHAnsi"/>
              </w:rPr>
            </w:pPr>
            <w:ins w:id="472" w:author="JINZHU WANG" w:date="2022-04-27T11:50:00Z">
              <w:r w:rsidRPr="00092E84">
                <w:rPr>
                  <w:rFonts w:eastAsia="Times New Roman" w:cstheme="minorHAnsi"/>
                </w:rPr>
                <w:t>Data</w:t>
              </w:r>
            </w:ins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7502" w14:textId="77777777" w:rsidR="00227D1E" w:rsidRPr="00092E84" w:rsidRDefault="00227D1E" w:rsidP="00092E84">
            <w:pPr>
              <w:spacing w:after="0"/>
              <w:rPr>
                <w:ins w:id="473" w:author="JINZHU WANG" w:date="2022-04-27T11:50:00Z"/>
                <w:rFonts w:eastAsia="Times New Roman" w:cstheme="minorHAnsi"/>
              </w:rPr>
            </w:pPr>
            <w:ins w:id="474" w:author="JINZHU WANG" w:date="2022-04-27T11:50:00Z">
              <w:r w:rsidRPr="00092E84">
                <w:rPr>
                  <w:rFonts w:eastAsia="Times New Roman" w:cstheme="minorHAnsi"/>
                </w:rPr>
                <w:t>Acquiring Time</w:t>
              </w:r>
            </w:ins>
          </w:p>
        </w:tc>
        <w:tc>
          <w:tcPr>
            <w:tcW w:w="37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8BEA5" w14:textId="77777777" w:rsidR="00227D1E" w:rsidRPr="00092E84" w:rsidRDefault="00227D1E" w:rsidP="00092E84">
            <w:pPr>
              <w:spacing w:after="0"/>
              <w:rPr>
                <w:ins w:id="475" w:author="JINZHU WANG" w:date="2022-04-27T11:50:00Z"/>
                <w:rFonts w:eastAsia="Times New Roman" w:cstheme="minorHAnsi"/>
              </w:rPr>
            </w:pPr>
            <w:ins w:id="476" w:author="JINZHU WANG" w:date="2022-04-27T11:50:00Z">
              <w:r w:rsidRPr="00092E84">
                <w:rPr>
                  <w:rFonts w:eastAsia="Times New Roman" w:cstheme="minorHAnsi"/>
                </w:rPr>
                <w:t>Source</w:t>
              </w:r>
            </w:ins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04D68F85" w14:textId="77777777" w:rsidR="00227D1E" w:rsidRPr="00092E84" w:rsidRDefault="00227D1E" w:rsidP="00092E84">
            <w:pPr>
              <w:spacing w:after="0"/>
              <w:rPr>
                <w:ins w:id="477" w:author="JINZHU WANG" w:date="2022-04-27T11:50:00Z"/>
                <w:rFonts w:eastAsia="Times New Roman" w:cstheme="minorHAnsi"/>
              </w:rPr>
            </w:pPr>
            <w:ins w:id="478" w:author="JINZHU WANG" w:date="2022-04-27T11:50:00Z">
              <w:r w:rsidRPr="00092E84">
                <w:rPr>
                  <w:rFonts w:eastAsia="Times New Roman" w:cstheme="minorHAnsi"/>
                </w:rPr>
                <w:t>Resolution</w:t>
              </w:r>
            </w:ins>
          </w:p>
        </w:tc>
      </w:tr>
      <w:tr w:rsidR="00227D1E" w:rsidRPr="0003755E" w14:paraId="688D775B" w14:textId="77777777" w:rsidTr="00092E84">
        <w:trPr>
          <w:trHeight w:val="320"/>
          <w:ins w:id="479" w:author="JINZHU WANG" w:date="2022-04-27T11:50:00Z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26547E3" w14:textId="77777777" w:rsidR="00227D1E" w:rsidRPr="00092E84" w:rsidRDefault="00227D1E" w:rsidP="00092E84">
            <w:pPr>
              <w:spacing w:after="0"/>
              <w:rPr>
                <w:ins w:id="480" w:author="JINZHU WANG" w:date="2022-04-27T11:50:00Z"/>
                <w:rFonts w:eastAsia="Times New Roman" w:cstheme="minorHAnsi"/>
              </w:rPr>
            </w:pPr>
            <w:ins w:id="481" w:author="JINZHU WANG" w:date="2022-04-27T11:50:00Z">
              <w:r w:rsidRPr="00092E84">
                <w:rPr>
                  <w:rFonts w:eastAsia="Times New Roman" w:cstheme="minorHAnsi"/>
                </w:rPr>
                <w:t xml:space="preserve">Urban </w:t>
              </w:r>
              <w:r>
                <w:rPr>
                  <w:rFonts w:eastAsia="Times New Roman" w:cstheme="minorHAnsi"/>
                </w:rPr>
                <w:t>land-use</w:t>
              </w:r>
            </w:ins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28390BA" w14:textId="77777777" w:rsidR="00227D1E" w:rsidRPr="00092E84" w:rsidRDefault="00227D1E" w:rsidP="00092E84">
            <w:pPr>
              <w:spacing w:after="0"/>
              <w:rPr>
                <w:ins w:id="482" w:author="JINZHU WANG" w:date="2022-04-27T11:50:00Z"/>
                <w:rFonts w:eastAsia="Times New Roman" w:cstheme="minorHAnsi"/>
              </w:rPr>
            </w:pPr>
            <w:ins w:id="483" w:author="JINZHU WANG" w:date="2022-04-27T11:50:00Z">
              <w:r w:rsidRPr="00092E84">
                <w:rPr>
                  <w:rFonts w:eastAsia="Times New Roman" w:cstheme="minorHAnsi"/>
                </w:rPr>
                <w:t>1994, 2006, 2018</w:t>
              </w:r>
            </w:ins>
          </w:p>
        </w:tc>
        <w:tc>
          <w:tcPr>
            <w:tcW w:w="3723" w:type="dxa"/>
            <w:tcBorders>
              <w:top w:val="single" w:sz="4" w:space="0" w:color="auto"/>
            </w:tcBorders>
            <w:vAlign w:val="center"/>
          </w:tcPr>
          <w:p w14:paraId="3C54116D" w14:textId="03989D24" w:rsidR="00227D1E" w:rsidRPr="00092E84" w:rsidRDefault="002624D7" w:rsidP="00092E84">
            <w:pPr>
              <w:spacing w:after="0"/>
              <w:rPr>
                <w:ins w:id="484" w:author="JINZHU WANG" w:date="2022-04-27T11:50:00Z"/>
                <w:rFonts w:eastAsia="Times New Roman" w:cstheme="minorHAnsi"/>
              </w:rPr>
            </w:pPr>
            <w:customXmlInsRangeStart w:id="485" w:author="JINZHU WANG" w:date="2022-04-27T11:50:00Z"/>
            <w:sdt>
              <w:sdtPr>
                <w:alias w:val="To edit, see citavi.com/edit"/>
                <w:tag w:val="CitaviPlaceholder#2564f861-faa3-43ae-b556-dcf63d39b9e0"/>
                <w:id w:val="-1896573269"/>
                <w:placeholder>
                  <w:docPart w:val="78D310E82B904DEBA5ABA7A656C82E60"/>
                </w:placeholder>
              </w:sdtPr>
              <w:sdtEndPr/>
              <w:sdtContent>
                <w:customXmlInsRangeEnd w:id="485"/>
                <w:ins w:id="486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  <w:r w:rsidR="00227D1E"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I1NjRmODYxLWZhYTMtNDNhZS1iNTU2LWRjZjYzZDM5YjllMCIsIlRleHQiOiJKLiBXYW5nIGV0IGFsLiIsIldBSVZlcnNpb24iOiI2LjExLjAuMCJ9}</w:instrText>
                  </w:r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324296">
                  <w:rPr>
                    <w:rFonts w:ascii="Calibri" w:hAnsi="Calibri" w:cs="Calibri"/>
                    <w:noProof/>
                  </w:rPr>
                  <w:t>J. Wang et al.</w:t>
                </w:r>
                <w:ins w:id="487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488" w:author="JINZHU WANG" w:date="2022-04-27T11:50:00Z"/>
              </w:sdtContent>
            </w:sdt>
            <w:customXmlInsRangeEnd w:id="488"/>
            <w:ins w:id="489" w:author="JINZHU WANG" w:date="2022-04-27T11:50:00Z">
              <w:r w:rsidR="00227D1E" w:rsidRPr="0091379F">
                <w:rPr>
                  <w:rFonts w:ascii="Calibri" w:hAnsi="Calibri" w:cs="Calibri"/>
                </w:rPr>
                <w:t xml:space="preserve"> </w:t>
              </w:r>
            </w:ins>
            <w:customXmlInsRangeStart w:id="490" w:author="JINZHU WANG" w:date="2022-04-27T11:50:00Z"/>
            <w:sdt>
              <w:sdtPr>
                <w:alias w:val="To edit, see citavi.com/edit"/>
                <w:tag w:val="CitaviPlaceholder#4a8be84a-528f-4c16-ae7d-164ae90baa4a"/>
                <w:id w:val="1817829291"/>
                <w:placeholder>
                  <w:docPart w:val="78D310E82B904DEBA5ABA7A656C82E60"/>
                </w:placeholder>
              </w:sdtPr>
              <w:sdtEndPr/>
              <w:sdtContent>
                <w:customXmlInsRangeEnd w:id="490"/>
                <w:ins w:id="491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begin"/>
                  </w:r>
                  <w:r w:rsidR="00227D1E">
                    <w:rPr>
                      <w:rFonts w:ascii="Calibri" w:hAnsi="Calibri" w:cs="Calibri"/>
                      <w:noProof/>
                    </w:rPr>
        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RhOGJlODRhLTUyOGYtNGMxNi1hZTdkLTE2NGFlOTBiYWE0YSIsIlRleHQiOiIoMjAyMSkiLCJXQUlWZXJzaW9uIjoiNi4xMS4wLjAifQ==}</w:instrText>
                  </w:r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separate"/>
                  </w:r>
                </w:ins>
                <w:r w:rsidR="00324296">
                  <w:rPr>
                    <w:rFonts w:ascii="Calibri" w:hAnsi="Calibri" w:cs="Calibri"/>
                    <w:noProof/>
                  </w:rPr>
                  <w:t>(2021)</w:t>
                </w:r>
                <w:ins w:id="492" w:author="JINZHU WANG" w:date="2022-04-27T11:50:00Z">
                  <w:r w:rsidR="00227D1E" w:rsidRPr="0091379F">
                    <w:rPr>
                      <w:rFonts w:ascii="Calibri" w:hAnsi="Calibri" w:cs="Calibri"/>
                      <w:noProof/>
                    </w:rPr>
                    <w:fldChar w:fldCharType="end"/>
                  </w:r>
                </w:ins>
                <w:customXmlInsRangeStart w:id="493" w:author="JINZHU WANG" w:date="2022-04-27T11:50:00Z"/>
              </w:sdtContent>
            </w:sdt>
            <w:customXmlInsRangeEnd w:id="493"/>
          </w:p>
        </w:tc>
        <w:tc>
          <w:tcPr>
            <w:tcW w:w="1271" w:type="dxa"/>
            <w:tcBorders>
              <w:top w:val="single" w:sz="4" w:space="0" w:color="auto"/>
            </w:tcBorders>
          </w:tcPr>
          <w:p w14:paraId="002D6522" w14:textId="77777777" w:rsidR="00227D1E" w:rsidRPr="00092E84" w:rsidRDefault="00227D1E" w:rsidP="00092E84">
            <w:pPr>
              <w:spacing w:after="0"/>
              <w:rPr>
                <w:ins w:id="494" w:author="JINZHU WANG" w:date="2022-04-27T11:50:00Z"/>
                <w:rFonts w:eastAsia="Times New Roman" w:cstheme="minorHAnsi"/>
              </w:rPr>
            </w:pPr>
            <w:ins w:id="495" w:author="JINZHU WANG" w:date="2022-04-27T11:50:00Z">
              <w:r w:rsidRPr="00092E84">
                <w:rPr>
                  <w:rFonts w:eastAsia="Times New Roman" w:cstheme="minorHAnsi"/>
                </w:rPr>
                <w:t>30 m</w:t>
              </w:r>
            </w:ins>
          </w:p>
        </w:tc>
      </w:tr>
      <w:tr w:rsidR="00227D1E" w:rsidRPr="0003755E" w14:paraId="102F4809" w14:textId="77777777" w:rsidTr="00092E84">
        <w:trPr>
          <w:trHeight w:val="320"/>
          <w:ins w:id="496" w:author="JINZHU WANG" w:date="2022-04-27T11:50:00Z"/>
        </w:trPr>
        <w:tc>
          <w:tcPr>
            <w:tcW w:w="1843" w:type="dxa"/>
            <w:vAlign w:val="center"/>
          </w:tcPr>
          <w:p w14:paraId="1628CC22" w14:textId="77777777" w:rsidR="00227D1E" w:rsidRPr="00092E84" w:rsidRDefault="00227D1E" w:rsidP="00092E84">
            <w:pPr>
              <w:spacing w:after="0"/>
              <w:rPr>
                <w:ins w:id="497" w:author="JINZHU WANG" w:date="2022-04-27T11:50:00Z"/>
                <w:rFonts w:eastAsia="Times New Roman" w:cstheme="minorHAnsi"/>
              </w:rPr>
            </w:pPr>
            <w:ins w:id="498" w:author="JINZHU WANG" w:date="2022-04-27T11:50:00Z">
              <w:r w:rsidRPr="00092E84">
                <w:rPr>
                  <w:rFonts w:eastAsia="Times New Roman" w:cstheme="minorHAnsi"/>
                </w:rPr>
                <w:t>Elevation</w:t>
              </w:r>
            </w:ins>
          </w:p>
        </w:tc>
        <w:tc>
          <w:tcPr>
            <w:tcW w:w="2268" w:type="dxa"/>
            <w:vAlign w:val="center"/>
          </w:tcPr>
          <w:p w14:paraId="362BEFB2" w14:textId="77777777" w:rsidR="00227D1E" w:rsidRPr="00092E84" w:rsidRDefault="00227D1E" w:rsidP="00092E84">
            <w:pPr>
              <w:spacing w:after="0"/>
              <w:rPr>
                <w:ins w:id="499" w:author="JINZHU WANG" w:date="2022-04-27T11:50:00Z"/>
                <w:rFonts w:eastAsia="Times New Roman" w:cstheme="minorHAnsi"/>
              </w:rPr>
            </w:pPr>
            <w:ins w:id="500" w:author="JINZHU WANG" w:date="2022-04-27T11:50:00Z">
              <w:r w:rsidRPr="00092E84">
                <w:rPr>
                  <w:rFonts w:eastAsia="Times New Roman" w:cstheme="minorHAnsi"/>
                </w:rPr>
                <w:t>20</w:t>
              </w:r>
              <w:r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  <w:vertAlign w:val="superscript"/>
                </w:rPr>
                <w:t>*</w:t>
              </w:r>
            </w:ins>
          </w:p>
        </w:tc>
        <w:tc>
          <w:tcPr>
            <w:tcW w:w="3723" w:type="dxa"/>
            <w:vAlign w:val="center"/>
          </w:tcPr>
          <w:p w14:paraId="4E97541C" w14:textId="77777777" w:rsidR="00227D1E" w:rsidRPr="00092E84" w:rsidRDefault="00227D1E" w:rsidP="00092E84">
            <w:pPr>
              <w:spacing w:after="0"/>
              <w:rPr>
                <w:ins w:id="501" w:author="JINZHU WANG" w:date="2022-04-27T11:50:00Z"/>
                <w:rFonts w:eastAsia="Times New Roman" w:cstheme="minorHAnsi"/>
              </w:rPr>
            </w:pPr>
            <w:ins w:id="502" w:author="JINZHU WANG" w:date="2022-04-27T11:50:00Z">
              <w:r w:rsidRPr="00092E84">
                <w:rPr>
                  <w:rFonts w:eastAsia="Times New Roman" w:cstheme="minorHAnsi"/>
                </w:rPr>
                <w:t>Shuttle Radar Topography Mission</w:t>
              </w:r>
            </w:ins>
          </w:p>
        </w:tc>
        <w:tc>
          <w:tcPr>
            <w:tcW w:w="1271" w:type="dxa"/>
          </w:tcPr>
          <w:p w14:paraId="1E8284D9" w14:textId="77777777" w:rsidR="00227D1E" w:rsidRPr="00092E84" w:rsidRDefault="00227D1E" w:rsidP="00092E84">
            <w:pPr>
              <w:spacing w:after="0"/>
              <w:rPr>
                <w:ins w:id="503" w:author="JINZHU WANG" w:date="2022-04-27T11:50:00Z"/>
                <w:rFonts w:eastAsia="Times New Roman" w:cstheme="minorHAnsi"/>
              </w:rPr>
            </w:pPr>
            <w:ins w:id="504" w:author="JINZHU WANG" w:date="2022-04-27T11:50:00Z">
              <w:r w:rsidRPr="00092E84">
                <w:rPr>
                  <w:rFonts w:eastAsia="Times New Roman" w:cstheme="minorHAnsi"/>
                </w:rPr>
                <w:t>30 m</w:t>
              </w:r>
            </w:ins>
          </w:p>
        </w:tc>
      </w:tr>
      <w:tr w:rsidR="00227D1E" w:rsidRPr="0003755E" w14:paraId="4FC87DE3" w14:textId="77777777" w:rsidTr="00092E84">
        <w:trPr>
          <w:trHeight w:val="335"/>
          <w:ins w:id="505" w:author="JINZHU WANG" w:date="2022-04-27T11:50:00Z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0EB3486" w14:textId="77777777" w:rsidR="00227D1E" w:rsidRPr="00092E84" w:rsidRDefault="00227D1E" w:rsidP="00092E84">
            <w:pPr>
              <w:spacing w:after="0"/>
              <w:rPr>
                <w:ins w:id="506" w:author="JINZHU WANG" w:date="2022-04-27T11:50:00Z"/>
                <w:rFonts w:eastAsia="Times New Roman" w:cstheme="minorHAnsi"/>
              </w:rPr>
            </w:pPr>
            <w:ins w:id="507" w:author="JINZHU WANG" w:date="2022-04-27T11:50:00Z">
              <w:r w:rsidRPr="00092E84">
                <w:rPr>
                  <w:rFonts w:eastAsia="Times New Roman" w:cstheme="minorHAnsi"/>
                </w:rPr>
                <w:t>Slope</w:t>
              </w:r>
            </w:ins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A4AB572" w14:textId="77777777" w:rsidR="00227D1E" w:rsidRPr="00092E84" w:rsidRDefault="00227D1E" w:rsidP="00092E84">
            <w:pPr>
              <w:spacing w:after="0"/>
              <w:rPr>
                <w:ins w:id="508" w:author="JINZHU WANG" w:date="2022-04-27T11:50:00Z"/>
                <w:rFonts w:eastAsia="Times New Roman" w:cstheme="minorHAnsi"/>
              </w:rPr>
            </w:pPr>
            <w:ins w:id="509" w:author="JINZHU WANG" w:date="2022-04-27T11:50:00Z">
              <w:r w:rsidRPr="00092E84">
                <w:rPr>
                  <w:rFonts w:eastAsia="Times New Roman" w:cstheme="minorHAnsi"/>
                </w:rPr>
                <w:t>20</w:t>
              </w:r>
              <w:r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</w:rPr>
                <w:t>0</w:t>
              </w:r>
              <w:r w:rsidRPr="00092E84">
                <w:rPr>
                  <w:rFonts w:eastAsia="Times New Roman" w:cstheme="minorHAnsi"/>
                  <w:vertAlign w:val="superscript"/>
                </w:rPr>
                <w:t>*</w:t>
              </w:r>
            </w:ins>
          </w:p>
        </w:tc>
        <w:tc>
          <w:tcPr>
            <w:tcW w:w="3723" w:type="dxa"/>
            <w:tcBorders>
              <w:bottom w:val="single" w:sz="4" w:space="0" w:color="auto"/>
            </w:tcBorders>
            <w:vAlign w:val="center"/>
          </w:tcPr>
          <w:p w14:paraId="7F1FBC2A" w14:textId="77777777" w:rsidR="00227D1E" w:rsidRPr="00092E84" w:rsidRDefault="00227D1E" w:rsidP="00092E84">
            <w:pPr>
              <w:spacing w:after="0"/>
              <w:rPr>
                <w:ins w:id="510" w:author="JINZHU WANG" w:date="2022-04-27T11:50:00Z"/>
                <w:rFonts w:eastAsia="Times New Roman" w:cstheme="minorHAnsi"/>
              </w:rPr>
            </w:pPr>
            <w:ins w:id="511" w:author="JINZHU WANG" w:date="2022-04-27T11:50:00Z">
              <w:r w:rsidRPr="00092E84">
                <w:rPr>
                  <w:rFonts w:eastAsia="Times New Roman" w:cstheme="minorHAnsi"/>
                </w:rPr>
                <w:t>Derived from elevation</w:t>
              </w:r>
            </w:ins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7F82962F" w14:textId="77777777" w:rsidR="00227D1E" w:rsidRPr="00092E84" w:rsidRDefault="00227D1E" w:rsidP="00092E84">
            <w:pPr>
              <w:spacing w:after="0"/>
              <w:rPr>
                <w:ins w:id="512" w:author="JINZHU WANG" w:date="2022-04-27T11:50:00Z"/>
                <w:rFonts w:eastAsia="Times New Roman" w:cstheme="minorHAnsi"/>
              </w:rPr>
            </w:pPr>
            <w:ins w:id="513" w:author="JINZHU WANG" w:date="2022-04-27T11:50:00Z">
              <w:r w:rsidRPr="00092E84">
                <w:rPr>
                  <w:rFonts w:eastAsia="Times New Roman" w:cstheme="minorHAnsi"/>
                </w:rPr>
                <w:t>30 m</w:t>
              </w:r>
            </w:ins>
          </w:p>
        </w:tc>
      </w:tr>
    </w:tbl>
    <w:p w14:paraId="715D7C0D" w14:textId="59924E32" w:rsidR="00FF58A7" w:rsidRPr="000A7CA8" w:rsidRDefault="00227D1E" w:rsidP="0091379F">
      <w:pPr>
        <w:spacing w:line="276" w:lineRule="auto"/>
        <w:rPr>
          <w:ins w:id="514" w:author="JINZHU WANG" w:date="2022-04-21T12:45:00Z"/>
          <w:sz w:val="18"/>
          <w:szCs w:val="18"/>
        </w:rPr>
      </w:pPr>
      <w:ins w:id="515" w:author="JINZHU WANG" w:date="2022-04-27T11:50:00Z">
        <w:r w:rsidRPr="000A7CA8">
          <w:rPr>
            <w:sz w:val="18"/>
            <w:szCs w:val="18"/>
          </w:rPr>
          <w:t xml:space="preserve">* Note, the elevation and slope data were used in </w:t>
        </w:r>
        <w:r>
          <w:rPr>
            <w:sz w:val="18"/>
            <w:szCs w:val="18"/>
          </w:rPr>
          <w:t>1994, 2006, and 2018</w:t>
        </w:r>
        <w:r w:rsidRPr="000A7CA8">
          <w:rPr>
            <w:sz w:val="18"/>
            <w:szCs w:val="18"/>
          </w:rPr>
          <w:t xml:space="preserve"> </w:t>
        </w:r>
        <w:r w:rsidRPr="000A7CA8">
          <w:rPr>
            <w:rFonts w:hint="eastAsia"/>
            <w:sz w:val="18"/>
            <w:szCs w:val="18"/>
          </w:rPr>
          <w:t>de</w:t>
        </w:r>
        <w:r w:rsidRPr="000A7CA8">
          <w:rPr>
            <w:sz w:val="18"/>
            <w:szCs w:val="18"/>
          </w:rPr>
          <w:t>spite the</w:t>
        </w:r>
        <w:r>
          <w:rPr>
            <w:sz w:val="18"/>
            <w:szCs w:val="18"/>
          </w:rPr>
          <w:t>ir</w:t>
        </w:r>
        <w:r w:rsidRPr="000A7CA8">
          <w:rPr>
            <w:sz w:val="18"/>
            <w:szCs w:val="18"/>
          </w:rPr>
          <w:t xml:space="preserve"> </w:t>
        </w:r>
        <w:r>
          <w:rPr>
            <w:sz w:val="18"/>
            <w:szCs w:val="18"/>
          </w:rPr>
          <w:t>being</w:t>
        </w:r>
        <w:r w:rsidRPr="000A7CA8">
          <w:rPr>
            <w:sz w:val="18"/>
            <w:szCs w:val="18"/>
          </w:rPr>
          <w:t xml:space="preserve"> acquired in 20</w:t>
        </w:r>
        <w:r>
          <w:rPr>
            <w:sz w:val="18"/>
            <w:szCs w:val="18"/>
          </w:rPr>
          <w:t>0</w:t>
        </w:r>
        <w:r w:rsidRPr="000A7CA8">
          <w:rPr>
            <w:sz w:val="18"/>
            <w:szCs w:val="18"/>
          </w:rPr>
          <w:t>0.</w:t>
        </w:r>
      </w:ins>
    </w:p>
    <w:p w14:paraId="77797B6A" w14:textId="67351671" w:rsidR="00C179DA" w:rsidRPr="00424860" w:rsidDel="007D2EC7" w:rsidRDefault="00622CB6" w:rsidP="00D71802">
      <w:pPr>
        <w:keepNext/>
        <w:spacing w:after="0" w:line="276" w:lineRule="auto"/>
        <w:rPr>
          <w:del w:id="516" w:author="JINZHU WANG" w:date="2022-04-25T13:15:00Z"/>
        </w:rPr>
      </w:pPr>
      <w:del w:id="517" w:author="JINZHU WANG" w:date="2022-04-25T13:15:00Z">
        <w:r w:rsidRPr="00424860" w:rsidDel="007D2EC7">
          <w:rPr>
            <w:noProof/>
          </w:rPr>
          <w:drawing>
            <wp:inline distT="0" distB="0" distL="0" distR="0" wp14:anchorId="20FEC27F" wp14:editId="1C72B051">
              <wp:extent cx="4831642" cy="5950424"/>
              <wp:effectExtent l="0" t="0" r="762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4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47354" cy="596977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85831E2" w14:textId="0DB5A24F" w:rsidR="00BE310D" w:rsidRPr="00BD1576" w:rsidDel="007D2EC7" w:rsidRDefault="00DB75A0" w:rsidP="009E3CCD">
      <w:pPr>
        <w:pStyle w:val="Caption"/>
        <w:rPr>
          <w:del w:id="518" w:author="JINZHU WANG" w:date="2022-04-25T13:15:00Z"/>
          <w:rFonts w:ascii="Calibri" w:hAnsi="Calibri" w:cs="Calibri"/>
          <w:i w:val="0"/>
          <w:iCs w:val="0"/>
        </w:rPr>
      </w:pPr>
      <w:bookmarkStart w:id="519" w:name="_Ref81460063"/>
      <w:bookmarkStart w:id="520" w:name="_Ref81460034"/>
      <w:del w:id="521" w:author="JINZHU WANG" w:date="2022-04-25T13:15:00Z">
        <w:r w:rsidRPr="00BD1576" w:rsidDel="007D2EC7">
          <w:rPr>
            <w:i w:val="0"/>
            <w:iCs w:val="0"/>
          </w:rPr>
          <w:delText>Fig</w:delText>
        </w:r>
        <w:r w:rsidR="00184E41" w:rsidDel="007D2EC7">
          <w:rPr>
            <w:i w:val="0"/>
            <w:iCs w:val="0"/>
          </w:rPr>
          <w:delText>.</w:delText>
        </w:r>
        <w:r w:rsidRPr="00BD1576" w:rsidDel="007D2EC7">
          <w:rPr>
            <w:i w:val="0"/>
            <w:iCs w:val="0"/>
          </w:rPr>
          <w:delText xml:space="preserve"> </w:delText>
        </w:r>
        <w:r w:rsidRPr="00BD1576" w:rsidDel="007D2EC7">
          <w:fldChar w:fldCharType="begin"/>
        </w:r>
        <w:r w:rsidRPr="00BD1576" w:rsidDel="007D2EC7">
          <w:rPr>
            <w:i w:val="0"/>
            <w:iCs w:val="0"/>
          </w:rPr>
          <w:delInstrText>SEQ Figure \* ARABIC</w:delInstrText>
        </w:r>
        <w:r w:rsidRPr="00BD1576" w:rsidDel="007D2EC7">
          <w:fldChar w:fldCharType="separate"/>
        </w:r>
        <w:r w:rsidR="00E3427C" w:rsidDel="007D2EC7">
          <w:rPr>
            <w:i w:val="0"/>
            <w:iCs w:val="0"/>
            <w:noProof/>
          </w:rPr>
          <w:delText>5</w:delText>
        </w:r>
        <w:r w:rsidRPr="00BD1576" w:rsidDel="007D2EC7">
          <w:fldChar w:fldCharType="end"/>
        </w:r>
        <w:bookmarkEnd w:id="519"/>
        <w:r w:rsidRPr="00BD1576" w:rsidDel="007D2EC7">
          <w:rPr>
            <w:i w:val="0"/>
            <w:iCs w:val="0"/>
          </w:rPr>
          <w:delText xml:space="preserve">. </w:delText>
        </w:r>
        <w:r w:rsidR="00184E41" w:rsidDel="007D2EC7">
          <w:rPr>
            <w:i w:val="0"/>
            <w:iCs w:val="0"/>
          </w:rPr>
          <w:delText>U</w:delText>
        </w:r>
        <w:r w:rsidRPr="00BD1576" w:rsidDel="007D2EC7">
          <w:rPr>
            <w:i w:val="0"/>
            <w:iCs w:val="0"/>
          </w:rPr>
          <w:delText xml:space="preserve">rban dynamic </w:delText>
        </w:r>
      </w:del>
      <w:ins w:id="522" w:author="an" w:date="2022-04-25T10:10:00Z">
        <w:del w:id="523" w:author="JINZHU WANG" w:date="2022-04-25T13:15:00Z">
          <w:r w:rsidR="005D7D6F" w:rsidDel="007D2EC7">
            <w:rPr>
              <w:i w:val="0"/>
              <w:iCs w:val="0"/>
            </w:rPr>
            <w:delText>land use</w:delText>
          </w:r>
          <w:r w:rsidR="005D7D6F" w:rsidRPr="00BD1576" w:rsidDel="007D2EC7">
            <w:rPr>
              <w:i w:val="0"/>
              <w:iCs w:val="0"/>
            </w:rPr>
            <w:delText xml:space="preserve"> </w:delText>
          </w:r>
        </w:del>
      </w:ins>
      <w:del w:id="524" w:author="JINZHU WANG" w:date="2022-04-25T13:15:00Z">
        <w:r w:rsidRPr="00BD1576" w:rsidDel="007D2EC7">
          <w:rPr>
            <w:i w:val="0"/>
            <w:iCs w:val="0"/>
          </w:rPr>
          <w:delText>map of the North China Plain</w:delText>
        </w:r>
        <w:bookmarkEnd w:id="520"/>
        <w:r w:rsidR="00E43FB9" w:rsidRPr="00BD1576" w:rsidDel="007D2EC7">
          <w:rPr>
            <w:i w:val="0"/>
            <w:iCs w:val="0"/>
          </w:rPr>
          <w:delText>.</w:delText>
        </w:r>
      </w:del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2C5C2B1E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x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>samples</w:t>
      </w:r>
      <w:ins w:id="525" w:author="JINZHU WANG" w:date="2022-04-25T12:05:00Z">
        <w:r w:rsidR="00143407" w:rsidRPr="00424860">
          <w:rPr>
            <w:rFonts w:ascii="Calibri" w:hAnsi="Calibri" w:cs="Calibri"/>
          </w:rPr>
          <w:t xml:space="preserve"> following common data science practices </w:t>
        </w:r>
      </w:ins>
      <w:customXmlInsRangeStart w:id="526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-67044261"/>
          <w:placeholder>
            <w:docPart w:val="728233785AA54DEB8073587BB9FC8E3A"/>
          </w:placeholder>
        </w:sdtPr>
        <w:sdtEndPr/>
        <w:sdtContent>
          <w:customXmlInsRangeEnd w:id="526"/>
          <w:ins w:id="527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begin"/>
            </w:r>
          </w:ins>
          <w:ins w:id="528" w:author="JINZHU WANG" w:date="2022-04-26T17:45:00Z">
            <w:r w:rsidR="00184F42">
              <w:rPr>
                <w:rFonts w:ascii="Calibri" w:hAnsi="Calibri" w:cs="Calibri"/>
                <w:noProof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xLjAuMCJ9}</w:instrText>
            </w:r>
          </w:ins>
          <w:ins w:id="529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separate"/>
            </w:r>
          </w:ins>
          <w:r w:rsidR="00324296">
            <w:rPr>
              <w:rFonts w:ascii="Calibri" w:hAnsi="Calibri" w:cs="Calibri"/>
              <w:noProof/>
            </w:rPr>
            <w:t>(Ronneberger et al., 2015)</w:t>
          </w:r>
          <w:ins w:id="530" w:author="JINZHU WANG" w:date="2022-04-25T12:05:00Z">
            <w:r w:rsidR="00143407" w:rsidRPr="00424860">
              <w:rPr>
                <w:rFonts w:ascii="Calibri" w:hAnsi="Calibri" w:cs="Calibri"/>
                <w:noProof/>
              </w:rPr>
              <w:fldChar w:fldCharType="end"/>
            </w:r>
          </w:ins>
          <w:customXmlInsRangeStart w:id="531" w:author="JINZHU WANG" w:date="2022-04-25T12:05:00Z"/>
        </w:sdtContent>
      </w:sdt>
      <w:customXmlInsRangeEnd w:id="531"/>
      <w:del w:id="532" w:author="JINZHU WANG" w:date="2022-04-25T12:05:00Z">
        <w:r w:rsidRPr="00424860" w:rsidDel="00143407">
          <w:rPr>
            <w:rFonts w:ascii="Calibri" w:hAnsi="Calibri" w:cs="Calibri"/>
          </w:rPr>
          <w:delText xml:space="preserve"> from the </w:delText>
        </w:r>
      </w:del>
      <w:del w:id="533" w:author="JINZHU WANG" w:date="2022-04-25T11:53:00Z">
        <w:r w:rsidR="00D0480C" w:rsidRPr="00424860" w:rsidDel="003938D3">
          <w:rPr>
            <w:rFonts w:ascii="Calibri" w:hAnsi="Calibri" w:cs="Calibri"/>
          </w:rPr>
          <w:delText>base</w:delText>
        </w:r>
        <w:r w:rsidRPr="00424860" w:rsidDel="003938D3">
          <w:rPr>
            <w:rFonts w:ascii="Calibri" w:hAnsi="Calibri" w:cs="Calibri"/>
          </w:rPr>
          <w:delText xml:space="preserve"> </w:delText>
        </w:r>
      </w:del>
      <w:del w:id="534" w:author="JINZHU WANG" w:date="2022-04-25T12:05:00Z">
        <w:r w:rsidRPr="00424860" w:rsidDel="00143407">
          <w:rPr>
            <w:rFonts w:ascii="Calibri" w:hAnsi="Calibri" w:cs="Calibri"/>
          </w:rPr>
          <w:delText>image</w:delText>
        </w:r>
      </w:del>
      <w:r w:rsidRPr="00424860">
        <w:rPr>
          <w:rFonts w:ascii="Calibri" w:hAnsi="Calibri" w:cs="Calibri"/>
        </w:rPr>
        <w:t xml:space="preserve">. We </w:t>
      </w:r>
      <w:del w:id="535" w:author="JINZHU WANG" w:date="2022-04-25T12:06:00Z">
        <w:r w:rsidRPr="00424860" w:rsidDel="00143407">
          <w:rPr>
            <w:rFonts w:ascii="Calibri" w:hAnsi="Calibri" w:cs="Calibri"/>
          </w:rPr>
          <w:delText xml:space="preserve">set the </w:delText>
        </w:r>
        <w:r w:rsidR="00310DD2" w:rsidRPr="00424860" w:rsidDel="00143407">
          <w:rPr>
            <w:rFonts w:ascii="Calibri" w:hAnsi="Calibri" w:cs="Calibri"/>
          </w:rPr>
          <w:delText>tile</w:delText>
        </w:r>
        <w:r w:rsidRPr="00424860" w:rsidDel="00143407">
          <w:rPr>
            <w:rFonts w:ascii="Calibri" w:hAnsi="Calibri" w:cs="Calibri"/>
          </w:rPr>
          <w:delText xml:space="preserve"> size to </w:delText>
        </w:r>
      </w:del>
      <w:del w:id="536" w:author="JINZHU WANG" w:date="2022-04-25T12:05:00Z">
        <w:r w:rsidRPr="00424860" w:rsidDel="00143407">
          <w:rPr>
            <w:rFonts w:ascii="Calibri" w:hAnsi="Calibri" w:cs="Calibri"/>
          </w:rPr>
          <w:delText>256 following common data science practices</w:delText>
        </w:r>
        <w:r w:rsidR="006C5A76" w:rsidRPr="00424860" w:rsidDel="00143407">
          <w:rPr>
            <w:rFonts w:ascii="Calibri" w:hAnsi="Calibri" w:cs="Calibri"/>
          </w:rPr>
          <w:delText xml:space="preserve"> </w:delText>
        </w:r>
      </w:del>
      <w:customXmlDelRangeStart w:id="537" w:author="JINZHU WANG" w:date="2022-04-25T12:05:00Z"/>
      <w:sdt>
        <w:sdtPr>
          <w:rPr>
            <w:rFonts w:ascii="Calibri" w:hAnsi="Calibri" w:cs="Calibri"/>
          </w:rPr>
          <w:alias w:val="To edit, see citavi.com/edit"/>
          <w:tag w:val="CitaviPlaceholder#ad2470c7-b9ac-4216-9c9a-8d1ec5f836ee"/>
          <w:id w:val="43144073"/>
          <w:placeholder>
            <w:docPart w:val="DefaultPlaceholder_-1854013440"/>
          </w:placeholder>
        </w:sdtPr>
        <w:sdtEndPr/>
        <w:sdtContent>
          <w:customXmlDelRangeEnd w:id="537"/>
          <w:del w:id="538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begin"/>
            </w:r>
          </w:del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FkMjQ3MGM3LWI5YWMtNDIxNi05YzlhLThkMWVjNWY4MzZlZSIsIlRleHQiOiIoUm9ubmViZXJnZXIgZXQgYWwuLCAyMDE1KSIsIldBSVZlcnNpb24iOiI2LjExLjAuMCJ9}</w:instrText>
          </w:r>
          <w:del w:id="539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separate"/>
            </w:r>
          </w:del>
          <w:r w:rsidR="00324296">
            <w:rPr>
              <w:rFonts w:ascii="Calibri" w:hAnsi="Calibri" w:cs="Calibri"/>
              <w:noProof/>
            </w:rPr>
            <w:t>(Ronneberger et al., 2015)</w:t>
          </w:r>
          <w:del w:id="540" w:author="JINZHU WANG" w:date="2022-04-25T12:05:00Z">
            <w:r w:rsidRPr="00424860" w:rsidDel="00143407">
              <w:rPr>
                <w:rFonts w:ascii="Calibri" w:hAnsi="Calibri" w:cs="Calibri"/>
                <w:noProof/>
              </w:rPr>
              <w:fldChar w:fldCharType="end"/>
            </w:r>
          </w:del>
          <w:customXmlDelRangeStart w:id="541" w:author="JINZHU WANG" w:date="2022-04-25T12:05:00Z"/>
        </w:sdtContent>
      </w:sdt>
      <w:customXmlDelRangeEnd w:id="541"/>
      <w:del w:id="542" w:author="JINZHU WANG" w:date="2022-04-25T12:05:00Z">
        <w:r w:rsidR="001536D0" w:rsidRPr="00424860" w:rsidDel="00143407">
          <w:rPr>
            <w:rFonts w:ascii="Calibri" w:hAnsi="Calibri" w:cs="Calibri"/>
          </w:rPr>
          <w:delText xml:space="preserve"> </w:delText>
        </w:r>
      </w:del>
      <w:del w:id="543" w:author="JINZHU WANG" w:date="2022-04-25T12:06:00Z">
        <w:r w:rsidRPr="00424860" w:rsidDel="00143407">
          <w:rPr>
            <w:rFonts w:ascii="Calibri" w:hAnsi="Calibri" w:cs="Calibri"/>
          </w:rPr>
          <w:delText xml:space="preserve">and </w:delText>
        </w:r>
      </w:del>
      <w:r w:rsidRPr="00424860">
        <w:rPr>
          <w:rFonts w:ascii="Calibri" w:hAnsi="Calibri" w:cs="Calibri"/>
        </w:rPr>
        <w:t xml:space="preserve">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</w:t>
      </w:r>
      <w:ins w:id="544" w:author="JINZHU WANG" w:date="2022-04-25T12:06:00Z">
        <w:r w:rsidR="00AF32C1">
          <w:rPr>
            <w:rFonts w:ascii="Calibri" w:hAnsi="Calibri" w:cs="Calibri"/>
          </w:rPr>
          <w:t xml:space="preserve"> to train U-Net-A and U-Net-B</w:t>
        </w:r>
      </w:ins>
      <w:ins w:id="545" w:author="JINZHU WANG" w:date="2022-04-27T11:52:00Z">
        <w:r w:rsidR="002F171C">
          <w:rPr>
            <w:rFonts w:ascii="Calibri" w:hAnsi="Calibri" w:cs="Calibri"/>
          </w:rPr>
          <w:t>, respectively</w:t>
        </w:r>
      </w:ins>
      <w:r w:rsidRPr="00424860">
        <w:rPr>
          <w:rFonts w:ascii="Calibri" w:hAnsi="Calibri" w:cs="Calibri"/>
        </w:rPr>
        <w:t>.</w:t>
      </w:r>
      <w:r w:rsidR="002703FE" w:rsidRPr="00424860">
        <w:rPr>
          <w:rFonts w:ascii="Calibri" w:hAnsi="Calibri" w:cs="Calibri"/>
        </w:rPr>
        <w:t xml:space="preserve"> </w:t>
      </w:r>
      <w:del w:id="546" w:author="JINZHU WANG" w:date="2022-04-25T12:07:00Z">
        <w:r w:rsidR="00C4368D" w:rsidRPr="00424860" w:rsidDel="00E62A9F">
          <w:rPr>
            <w:rFonts w:ascii="Calibri" w:hAnsi="Calibri" w:cs="Calibri"/>
          </w:rPr>
          <w:delText xml:space="preserve">The </w:delText>
        </w:r>
      </w:del>
      <w:ins w:id="547" w:author="JINZHU WANG" w:date="2022-04-25T12:07:00Z">
        <w:r w:rsidR="00E62A9F">
          <w:rPr>
            <w:rFonts w:ascii="Calibri" w:hAnsi="Calibri" w:cs="Calibri"/>
          </w:rPr>
          <w:t xml:space="preserve">Each </w:t>
        </w:r>
      </w:ins>
      <w:r w:rsidR="00C4368D" w:rsidRPr="00424860">
        <w:rPr>
          <w:rFonts w:ascii="Calibri" w:hAnsi="Calibri" w:cs="Calibri"/>
        </w:rPr>
        <w:t>sample</w:t>
      </w:r>
      <w:ins w:id="548" w:author="JINZHU WANG" w:date="2022-04-25T12:08:00Z">
        <w:r w:rsidR="00130292">
          <w:rPr>
            <w:rFonts w:ascii="Calibri" w:hAnsi="Calibri" w:cs="Calibri"/>
          </w:rPr>
          <w:t>d tiled image</w:t>
        </w:r>
      </w:ins>
      <w:del w:id="549" w:author="JINZHU WANG" w:date="2022-04-25T12:07:00Z">
        <w:r w:rsidR="00C4368D" w:rsidRPr="00424860" w:rsidDel="00E62A9F">
          <w:rPr>
            <w:rFonts w:ascii="Calibri" w:hAnsi="Calibri" w:cs="Calibri"/>
          </w:rPr>
          <w:delText>s</w:delText>
        </w:r>
      </w:del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</w:t>
      </w:r>
      <w:ins w:id="550" w:author="JINZHU WANG" w:date="2022-04-25T11:55:00Z">
        <w:del w:id="551" w:author="JINZHU WANG" w:date="2022-04-26T15:34:00Z">
          <w:r w:rsidR="00051A1B" w:rsidDel="00BA76D7">
            <w:rPr>
              <w:rFonts w:ascii="Calibri" w:hAnsi="Calibri" w:cs="Calibri"/>
            </w:rPr>
            <w:delText>land use</w:delText>
          </w:r>
        </w:del>
      </w:ins>
      <w:ins w:id="552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53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53663D" w:rsidRPr="00424860">
        <w:rPr>
          <w:rFonts w:ascii="Calibri" w:hAnsi="Calibri" w:cs="Calibri"/>
        </w:rPr>
        <w:t>map</w:t>
      </w:r>
      <w:r w:rsidR="00A84488" w:rsidRPr="00424860">
        <w:rPr>
          <w:rFonts w:ascii="Calibri" w:hAnsi="Calibri" w:cs="Calibri"/>
        </w:rPr>
        <w:t xml:space="preserve"> </w:t>
      </w:r>
      <w:del w:id="554" w:author="JINZHU WANG" w:date="2022-04-25T11:55:00Z">
        <w:r w:rsidR="0004637C" w:rsidRPr="00424860" w:rsidDel="00051A1B">
          <w:rPr>
            <w:rFonts w:ascii="Calibri" w:hAnsi="Calibri" w:cs="Calibri"/>
          </w:rPr>
          <w:delText>of</w:delText>
        </w:r>
        <w:r w:rsidR="00A84488" w:rsidRPr="00424860" w:rsidDel="00051A1B">
          <w:rPr>
            <w:rFonts w:ascii="Calibri" w:hAnsi="Calibri" w:cs="Calibri"/>
          </w:rPr>
          <w:delText xml:space="preserve"> </w:delText>
        </w:r>
      </w:del>
      <w:ins w:id="555" w:author="JINZHU WANG" w:date="2022-04-25T11:55:00Z">
        <w:r w:rsidR="00051A1B">
          <w:rPr>
            <w:rFonts w:ascii="Calibri" w:hAnsi="Calibri" w:cs="Calibri"/>
          </w:rPr>
          <w:t>for</w:t>
        </w:r>
        <w:r w:rsidR="00051A1B" w:rsidRPr="00424860">
          <w:rPr>
            <w:rFonts w:ascii="Calibri" w:hAnsi="Calibri" w:cs="Calibri"/>
          </w:rPr>
          <w:t xml:space="preserve"> </w:t>
        </w:r>
      </w:ins>
      <w:r w:rsidR="00A84488" w:rsidRPr="00424860">
        <w:rPr>
          <w:rFonts w:ascii="Calibri" w:hAnsi="Calibri" w:cs="Calibri"/>
        </w:rPr>
        <w:t>1994</w:t>
      </w:r>
      <w:r w:rsidR="007B362E" w:rsidRPr="00424860">
        <w:rPr>
          <w:rFonts w:ascii="Calibri" w:hAnsi="Calibri" w:cs="Calibri"/>
        </w:rPr>
        <w:t>,</w:t>
      </w:r>
      <w:ins w:id="556" w:author="JINZHU WANG" w:date="2022-04-25T11:53:00Z">
        <w:r w:rsidR="00A708C4">
          <w:rPr>
            <w:rFonts w:ascii="Calibri" w:hAnsi="Calibri" w:cs="Calibri"/>
          </w:rPr>
          <w:t xml:space="preserve"> </w:t>
        </w:r>
      </w:ins>
      <w:del w:id="557" w:author="JINZHU WANG" w:date="2022-04-25T11:54:00Z">
        <w:r w:rsidR="00A92019" w:rsidRPr="00424860" w:rsidDel="00A708C4">
          <w:rPr>
            <w:rFonts w:ascii="Calibri" w:hAnsi="Calibri" w:cs="Calibri"/>
          </w:rPr>
          <w:delText xml:space="preserve"> elevatio</w:delText>
        </w:r>
      </w:del>
      <w:ins w:id="558" w:author="JINZHU WANG" w:date="2022-04-25T11:54:00Z">
        <w:r w:rsidR="00A708C4" w:rsidRPr="00424860">
          <w:rPr>
            <w:rFonts w:ascii="Calibri" w:hAnsi="Calibri" w:cs="Calibri"/>
          </w:rPr>
          <w:t>elevation</w:t>
        </w:r>
      </w:ins>
      <w:ins w:id="559" w:author="JINZHU WANG" w:date="2022-04-25T11:55:00Z">
        <w:r w:rsidR="00BE5114">
          <w:rPr>
            <w:rFonts w:ascii="Calibri" w:hAnsi="Calibri" w:cs="Calibri"/>
          </w:rPr>
          <w:t xml:space="preserve"> and </w:t>
        </w:r>
      </w:ins>
      <w:del w:id="560" w:author="JINZHU WANG" w:date="2022-04-25T11:53:00Z">
        <w:r w:rsidR="00A92019" w:rsidRPr="00424860" w:rsidDel="00A708C4">
          <w:rPr>
            <w:rFonts w:ascii="Calibri" w:hAnsi="Calibri" w:cs="Calibri"/>
          </w:rPr>
          <w:delText>n,</w:delText>
        </w:r>
        <w:r w:rsidR="002703FE" w:rsidRPr="00424860" w:rsidDel="00A708C4">
          <w:rPr>
            <w:rFonts w:ascii="Calibri" w:hAnsi="Calibri" w:cs="Calibri"/>
          </w:rPr>
          <w:delText xml:space="preserve"> and </w:delText>
        </w:r>
      </w:del>
      <w:r w:rsidR="002703FE" w:rsidRPr="00424860">
        <w:rPr>
          <w:rFonts w:ascii="Calibri" w:hAnsi="Calibri" w:cs="Calibri"/>
        </w:rPr>
        <w:t>slope</w:t>
      </w:r>
      <w:ins w:id="561" w:author="JINZHU WANG" w:date="2022-04-25T11:54:00Z">
        <w:r w:rsidR="00A708C4">
          <w:rPr>
            <w:rFonts w:ascii="Calibri" w:hAnsi="Calibri" w:cs="Calibri"/>
          </w:rPr>
          <w:t xml:space="preserve"> for U-Net-A</w:t>
        </w:r>
      </w:ins>
      <w:r w:rsidR="002703FE" w:rsidRPr="00424860">
        <w:rPr>
          <w:rFonts w:ascii="Calibri" w:hAnsi="Calibri" w:cs="Calibri"/>
        </w:rPr>
        <w:t xml:space="preserve">) and a single-layer </w:t>
      </w:r>
      <w:del w:id="562" w:author="JINZHU WANG" w:date="2022-04-25T11:55:00Z">
        <w:r w:rsidR="005F7E95" w:rsidRPr="00424860" w:rsidDel="00051A1B">
          <w:rPr>
            <w:rFonts w:ascii="Calibri" w:hAnsi="Calibri" w:cs="Calibri"/>
          </w:rPr>
          <w:delText>later year</w:delText>
        </w:r>
      </w:del>
      <w:ins w:id="563" w:author="JINZHU WANG" w:date="2022-04-25T11:55:00Z">
        <w:r w:rsidR="00051A1B">
          <w:rPr>
            <w:rFonts w:ascii="Calibri" w:hAnsi="Calibri" w:cs="Calibri"/>
          </w:rPr>
          <w:t xml:space="preserve">future urban </w:t>
        </w:r>
        <w:del w:id="564" w:author="JINZHU WANG" w:date="2022-04-26T15:34:00Z">
          <w:r w:rsidR="00051A1B" w:rsidDel="00BA76D7">
            <w:rPr>
              <w:rFonts w:ascii="Calibri" w:hAnsi="Calibri" w:cs="Calibri"/>
            </w:rPr>
            <w:delText>land use</w:delText>
          </w:r>
        </w:del>
      </w:ins>
      <w:ins w:id="565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66" w:author="JINZHU WANG" w:date="2022-04-25T11:55:00Z">
        <w:r w:rsidR="00051A1B">
          <w:rPr>
            <w:rFonts w:ascii="Calibri" w:hAnsi="Calibri" w:cs="Calibri"/>
          </w:rPr>
          <w:t xml:space="preserve"> map</w:t>
        </w:r>
      </w:ins>
      <w:del w:id="567" w:author="JINZHU WANG" w:date="2022-04-25T11:55:00Z">
        <w:r w:rsidR="002703FE" w:rsidRPr="00424860" w:rsidDel="00051A1B">
          <w:rPr>
            <w:rFonts w:ascii="Calibri" w:hAnsi="Calibri" w:cs="Calibri"/>
          </w:rPr>
          <w:delText xml:space="preserve"> image </w:delText>
        </w:r>
      </w:del>
      <w:ins w:id="568" w:author="JINZHU WANG" w:date="2022-04-25T11:55:00Z">
        <w:r w:rsidR="00051A1B">
          <w:rPr>
            <w:rFonts w:ascii="Calibri" w:hAnsi="Calibri" w:cs="Calibri"/>
          </w:rPr>
          <w:t xml:space="preserve"> </w:t>
        </w:r>
      </w:ins>
      <w:r w:rsidR="002703FE" w:rsidRPr="00424860">
        <w:rPr>
          <w:rFonts w:ascii="Calibri" w:hAnsi="Calibri" w:cs="Calibri"/>
        </w:rPr>
        <w:t>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ins w:id="569" w:author="JINZHU WANG" w:date="2022-04-25T12:00:00Z">
        <w:r w:rsidR="0007357E">
          <w:rPr>
            <w:rFonts w:ascii="Calibri" w:hAnsi="Calibri" w:cs="Calibri"/>
          </w:rPr>
          <w:t xml:space="preserve"> </w:t>
        </w:r>
        <w:del w:id="570" w:author="JINZHU WANG" w:date="2022-04-26T15:34:00Z">
          <w:r w:rsidR="0007357E" w:rsidDel="00BA76D7">
            <w:rPr>
              <w:rFonts w:ascii="Calibri" w:hAnsi="Calibri" w:cs="Calibri"/>
            </w:rPr>
            <w:delText>land use</w:delText>
          </w:r>
        </w:del>
      </w:ins>
      <w:ins w:id="571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ins w:id="572" w:author="JINZHU WANG" w:date="2022-04-25T11:56:00Z">
        <w:r w:rsidR="00BE5114" w:rsidRPr="00BE5114">
          <w:rPr>
            <w:rFonts w:ascii="Calibri" w:hAnsi="Calibri" w:cs="Calibri"/>
          </w:rPr>
          <w:t xml:space="preserve"> </w:t>
        </w:r>
        <w:r w:rsidR="00BE5114">
          <w:rPr>
            <w:rFonts w:ascii="Calibri" w:hAnsi="Calibri" w:cs="Calibri"/>
          </w:rPr>
          <w:t>for U-Net-A</w:t>
        </w:r>
      </w:ins>
      <w:r w:rsidR="002703FE" w:rsidRPr="00424860">
        <w:rPr>
          <w:rFonts w:ascii="Calibri" w:hAnsi="Calibri" w:cs="Calibri"/>
        </w:rPr>
        <w:t>).</w:t>
      </w:r>
    </w:p>
    <w:p w14:paraId="02BF9210" w14:textId="4BAFA220" w:rsidR="00A67D53" w:rsidRPr="00424860" w:rsidRDefault="005A6EFF" w:rsidP="00A67D53">
      <w:pPr>
        <w:spacing w:line="276" w:lineRule="auto"/>
        <w:rPr>
          <w:rFonts w:ascii="Calibri" w:hAnsi="Calibri" w:cs="Calibri"/>
        </w:rPr>
      </w:pPr>
      <w:ins w:id="573" w:author="JINZHU WANG" w:date="2022-04-27T11:53:00Z">
        <w:r>
          <w:rPr>
            <w:rFonts w:ascii="Calibri" w:hAnsi="Calibri" w:cs="Calibri"/>
          </w:rPr>
          <w:t>Both U-Net models</w:t>
        </w:r>
      </w:ins>
      <w:ins w:id="574" w:author="JINZHU WANG" w:date="2022-04-25T12:09:00Z">
        <w:r w:rsidR="00435FD5" w:rsidRPr="00424860" w:rsidDel="00435FD5">
          <w:rPr>
            <w:rFonts w:ascii="Calibri" w:hAnsi="Calibri" w:cs="Calibri"/>
          </w:rPr>
          <w:t xml:space="preserve"> </w:t>
        </w:r>
      </w:ins>
      <w:del w:id="575" w:author="JINZHU WANG" w:date="2022-04-25T12:09:00Z">
        <w:r w:rsidR="00A67D53" w:rsidRPr="00424860" w:rsidDel="00435FD5">
          <w:rPr>
            <w:rFonts w:ascii="Calibri" w:hAnsi="Calibri" w:cs="Calibri"/>
          </w:rPr>
          <w:delText xml:space="preserve">U-Net </w:delText>
        </w:r>
        <w:r w:rsidR="00A67D53" w:rsidRPr="00424860" w:rsidDel="00295405">
          <w:rPr>
            <w:rFonts w:ascii="Calibri" w:hAnsi="Calibri" w:cs="Calibri"/>
          </w:rPr>
          <w:delText xml:space="preserve">was </w:delText>
        </w:r>
      </w:del>
      <w:ins w:id="576" w:author="JINZHU WANG" w:date="2022-04-25T12:09:00Z">
        <w:r w:rsidR="00295405">
          <w:rPr>
            <w:rFonts w:ascii="Calibri" w:hAnsi="Calibri" w:cs="Calibri"/>
          </w:rPr>
          <w:t>were</w:t>
        </w:r>
        <w:r w:rsidR="00295405" w:rsidRPr="00424860">
          <w:rPr>
            <w:rFonts w:ascii="Calibri" w:hAnsi="Calibri" w:cs="Calibri"/>
          </w:rPr>
          <w:t xml:space="preserve"> </w:t>
        </w:r>
      </w:ins>
      <w:r w:rsidR="00A67D53" w:rsidRPr="00424860">
        <w:rPr>
          <w:rFonts w:ascii="Calibri" w:hAnsi="Calibri" w:cs="Calibri"/>
        </w:rPr>
        <w:t xml:space="preserve">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="00A67D53"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="00A67D53"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="00A67D53"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="00A67D53"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="00A67D53"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="00A67D53"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="00A67D53"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="00A67D53"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="00A67D53"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="00A67D53"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4C30F2" w:rsidRPr="002135D8">
        <w:t>Fig</w:t>
      </w:r>
      <w:r w:rsidR="004C30F2">
        <w:t>.</w:t>
      </w:r>
      <w:r w:rsidR="004C30F2" w:rsidRPr="002135D8">
        <w:t xml:space="preserve"> </w:t>
      </w:r>
      <w:r w:rsidR="004C30F2">
        <w:rPr>
          <w:i/>
          <w:iCs/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="00A67D53"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="00A67D53"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="00A67D53"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40555DF1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</w:t>
      </w:r>
      <w:ins w:id="577" w:author="JINZHU WANG" w:date="2022-04-25T12:15:00Z">
        <w:r w:rsidR="00B86CDB" w:rsidRPr="00B86CDB">
          <w:rPr>
            <w:rFonts w:ascii="Calibri" w:hAnsi="Calibri" w:cs="Calibri"/>
          </w:rPr>
          <w:t xml:space="preserve">(e.g., </w:t>
        </w:r>
      </w:ins>
      <w:ins w:id="578" w:author="JINZHU WANG" w:date="2022-04-25T12:16:00Z">
        <w:r w:rsidR="00095412">
          <w:rPr>
            <w:rFonts w:ascii="Calibri" w:hAnsi="Calibri" w:cs="Calibri"/>
          </w:rPr>
          <w:t xml:space="preserve">a three-layer image of </w:t>
        </w:r>
      </w:ins>
      <w:ins w:id="579" w:author="JINZHU WANG" w:date="2022-04-25T12:15:00Z">
        <w:r w:rsidR="00B86CDB" w:rsidRPr="00B86CDB">
          <w:rPr>
            <w:rFonts w:ascii="Calibri" w:hAnsi="Calibri" w:cs="Calibri"/>
          </w:rPr>
          <w:t xml:space="preserve">urban </w:t>
        </w:r>
        <w:del w:id="580" w:author="JINZHU WANG" w:date="2022-04-26T15:34:00Z">
          <w:r w:rsidR="00B86CDB" w:rsidRPr="00B86CDB" w:rsidDel="00BA76D7">
            <w:rPr>
              <w:rFonts w:ascii="Calibri" w:hAnsi="Calibri" w:cs="Calibri"/>
            </w:rPr>
            <w:delText>land use</w:delText>
          </w:r>
        </w:del>
      </w:ins>
      <w:ins w:id="581" w:author="JINZHU WANG" w:date="2022-04-26T15:34:00Z">
        <w:r w:rsidR="00BA76D7">
          <w:rPr>
            <w:rFonts w:ascii="Calibri" w:hAnsi="Calibri" w:cs="Calibri"/>
          </w:rPr>
          <w:t>land-use</w:t>
        </w:r>
      </w:ins>
      <w:ins w:id="582" w:author="JINZHU WANG" w:date="2022-04-25T12:15:00Z">
        <w:r w:rsidR="00B86CDB" w:rsidRPr="00B86CDB">
          <w:rPr>
            <w:rFonts w:ascii="Calibri" w:hAnsi="Calibri" w:cs="Calibri"/>
          </w:rPr>
          <w:t xml:space="preserve"> </w:t>
        </w:r>
      </w:ins>
      <w:ins w:id="583" w:author="JINZHU WANG" w:date="2022-04-25T12:16:00Z">
        <w:r w:rsidR="00095412">
          <w:rPr>
            <w:rFonts w:ascii="Calibri" w:hAnsi="Calibri" w:cs="Calibri"/>
          </w:rPr>
          <w:t>for</w:t>
        </w:r>
      </w:ins>
      <w:ins w:id="584" w:author="JINZHU WANG" w:date="2022-04-25T12:15:00Z">
        <w:r w:rsidR="00B86CDB" w:rsidRPr="00B86CDB">
          <w:rPr>
            <w:rFonts w:ascii="Calibri" w:hAnsi="Calibri" w:cs="Calibri"/>
          </w:rPr>
          <w:t xml:space="preserve"> 1994 and the elevation/slope data for U-Net-A)</w:t>
        </w:r>
        <w:r w:rsidR="00B86CDB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r w:rsidR="00BB1D5B">
        <w:rPr>
          <w:rFonts w:ascii="Calibri" w:hAnsi="Calibri" w:cs="Calibri"/>
        </w:rPr>
        <w:t xml:space="preserve">tile </w:t>
      </w:r>
      <w:r w:rsidRPr="00424860">
        <w:rPr>
          <w:rFonts w:ascii="Calibri" w:hAnsi="Calibri" w:cs="Calibri"/>
        </w:rPr>
        <w:t>edge effect</w:t>
      </w:r>
      <w:r w:rsidR="00BB1D5B">
        <w:rPr>
          <w:rFonts w:ascii="Calibri" w:hAnsi="Calibri" w:cs="Calibri"/>
        </w:rPr>
        <w:t>s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</w:t>
      </w:r>
      <w:del w:id="585" w:author="JINZHU WANG" w:date="2022-04-25T12:17:00Z">
        <w:r w:rsidR="0049011F" w:rsidRPr="00424860" w:rsidDel="009D47E7">
          <w:rPr>
            <w:rFonts w:ascii="Calibri" w:hAnsi="Calibri" w:cs="Calibri"/>
          </w:rPr>
          <w:delText xml:space="preserve">of </w:delText>
        </w:r>
        <w:r w:rsidR="00B7147D" w:rsidRPr="00424860" w:rsidDel="009D47E7">
          <w:rPr>
            <w:rFonts w:ascii="Calibri" w:hAnsi="Calibri" w:cs="Calibri"/>
          </w:rPr>
          <w:delText xml:space="preserve">256 × 256 </w:delText>
        </w:r>
        <w:r w:rsidR="0049011F" w:rsidRPr="00424860" w:rsidDel="009D47E7">
          <w:rPr>
            <w:rFonts w:ascii="Calibri" w:hAnsi="Calibri" w:cs="Calibri"/>
          </w:rPr>
          <w:delText>pixels</w:delText>
        </w:r>
        <w:r w:rsidR="00A35717" w:rsidRPr="00424860" w:rsidDel="009D47E7">
          <w:rPr>
            <w:rFonts w:ascii="Calibri" w:hAnsi="Calibri" w:cs="Calibri"/>
          </w:rPr>
          <w:delText xml:space="preserve"> </w:delText>
        </w:r>
        <w:r w:rsidR="00B7147D" w:rsidRPr="00424860" w:rsidDel="009D47E7">
          <w:rPr>
            <w:rFonts w:ascii="Calibri" w:hAnsi="Calibri" w:cs="Calibri"/>
          </w:rPr>
          <w:delText>and</w:delText>
        </w:r>
        <w:r w:rsidR="00C0243B" w:rsidRPr="00424860" w:rsidDel="009D47E7">
          <w:rPr>
            <w:rFonts w:ascii="Calibri" w:hAnsi="Calibri" w:cs="Calibri"/>
          </w:rPr>
          <w:delText xml:space="preserve"> then</w:delText>
        </w:r>
        <w:r w:rsidR="006104F0" w:rsidRPr="00424860" w:rsidDel="009D47E7">
          <w:rPr>
            <w:rFonts w:ascii="Calibri" w:hAnsi="Calibri" w:cs="Calibri"/>
          </w:rPr>
          <w:delText xml:space="preserve"> </w:delText>
        </w:r>
        <w:r w:rsidR="00770C4D" w:rsidRPr="00424860" w:rsidDel="009D47E7">
          <w:rPr>
            <w:rFonts w:ascii="Calibri" w:hAnsi="Calibri" w:cs="Calibri"/>
          </w:rPr>
          <w:delText>supplied with a</w:delText>
        </w:r>
      </w:del>
      <w:ins w:id="586" w:author="JINZHU WANG" w:date="2022-04-25T12:17:00Z">
        <w:r w:rsidR="009D47E7">
          <w:rPr>
            <w:rFonts w:ascii="Calibri" w:hAnsi="Calibri" w:cs="Calibri"/>
          </w:rPr>
          <w:t>that</w:t>
        </w:r>
      </w:ins>
      <w:ins w:id="587" w:author="JINZHU WANG" w:date="2022-04-25T12:18:00Z">
        <w:r w:rsidR="00BD65F1">
          <w:rPr>
            <w:rFonts w:ascii="Calibri" w:hAnsi="Calibri" w:cs="Calibri"/>
          </w:rPr>
          <w:t xml:space="preserve"> was</w:t>
        </w:r>
      </w:ins>
      <w:r w:rsidR="00770C4D" w:rsidRPr="00424860">
        <w:rPr>
          <w:rFonts w:ascii="Calibri" w:hAnsi="Calibri" w:cs="Calibri"/>
        </w:rPr>
        <w:t xml:space="preserve">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del w:id="588" w:author="JINZHU WANG" w:date="2022-04-25T12:18:00Z">
        <w:r w:rsidR="009D3191" w:rsidRPr="00424860" w:rsidDel="00BD65F1">
          <w:rPr>
            <w:rFonts w:ascii="Calibri" w:hAnsi="Calibri" w:cs="Calibri"/>
          </w:rPr>
          <w:delText xml:space="preserve">width </w:delText>
        </w:r>
      </w:del>
      <w:ins w:id="589" w:author="JINZHU WANG" w:date="2022-04-25T12:18:00Z">
        <w:r w:rsidR="00BD65F1">
          <w:rPr>
            <w:rFonts w:ascii="Calibri" w:hAnsi="Calibri" w:cs="Calibri"/>
          </w:rPr>
          <w:t xml:space="preserve">larger than the </w:t>
        </w:r>
        <w:r w:rsidR="00C541F5">
          <w:rPr>
            <w:rFonts w:ascii="Calibri" w:hAnsi="Calibri" w:cs="Calibri"/>
          </w:rPr>
          <w:t xml:space="preserve">training </w:t>
        </w:r>
      </w:ins>
      <w:ins w:id="590" w:author="JINZHU WANG" w:date="2022-04-25T12:19:00Z">
        <w:r w:rsidR="00790FFA" w:rsidRPr="00424860">
          <w:rPr>
            <w:rFonts w:ascii="Calibri" w:hAnsi="Calibri" w:cs="Calibri"/>
          </w:rPr>
          <w:t xml:space="preserve">image tiles </w:t>
        </w:r>
      </w:ins>
      <w:del w:id="591" w:author="JINZHU WANG" w:date="2022-04-25T12:18:00Z">
        <w:r w:rsidR="00770C4D" w:rsidRPr="00424860" w:rsidDel="00BD65F1">
          <w:rPr>
            <w:rFonts w:ascii="Calibri" w:hAnsi="Calibri" w:cs="Calibri"/>
          </w:rPr>
          <w:delText xml:space="preserve">buffer </w:delText>
        </w:r>
        <w:r w:rsidR="00CD1F9C" w:rsidRPr="00424860" w:rsidDel="00BD65F1">
          <w:rPr>
            <w:rFonts w:ascii="Calibri" w:hAnsi="Calibri" w:cs="Calibri"/>
          </w:rPr>
          <w:delText>to</w:delText>
        </w:r>
        <w:r w:rsidR="00770C4D" w:rsidRPr="00424860" w:rsidDel="00BD65F1">
          <w:rPr>
            <w:rFonts w:ascii="Calibri" w:hAnsi="Calibri" w:cs="Calibri"/>
          </w:rPr>
          <w:delText xml:space="preserve"> be</w:delText>
        </w:r>
        <w:r w:rsidR="00787A32" w:rsidRPr="00424860" w:rsidDel="00BD65F1">
          <w:rPr>
            <w:rFonts w:ascii="Calibri" w:hAnsi="Calibri" w:cs="Calibri"/>
          </w:rPr>
          <w:delText xml:space="preserve"> </w:delText>
        </w:r>
        <w:r w:rsidRPr="00424860" w:rsidDel="00BD65F1">
          <w:rPr>
            <w:rFonts w:ascii="Calibri" w:hAnsi="Calibri" w:cs="Calibri"/>
          </w:rPr>
          <w:delText xml:space="preserve">removed </w:delText>
        </w:r>
        <w:r w:rsidR="00921FFB" w:rsidDel="00BD65F1">
          <w:rPr>
            <w:rFonts w:ascii="Calibri" w:hAnsi="Calibri" w:cs="Calibri"/>
          </w:rPr>
          <w:delText>following</w:delText>
        </w:r>
        <w:r w:rsidR="00A35717" w:rsidRPr="00424860" w:rsidDel="00BD65F1">
          <w:rPr>
            <w:rFonts w:ascii="Calibri" w:hAnsi="Calibri" w:cs="Calibri"/>
          </w:rPr>
          <w:delText xml:space="preserve"> process</w:delText>
        </w:r>
        <w:r w:rsidR="00921FFB" w:rsidDel="00BD65F1">
          <w:rPr>
            <w:rFonts w:ascii="Calibri" w:hAnsi="Calibri" w:cs="Calibri"/>
          </w:rPr>
          <w:delText>ing</w:delText>
        </w:r>
        <w:r w:rsidR="00A35717" w:rsidRPr="00424860" w:rsidDel="00BD65F1">
          <w:rPr>
            <w:rFonts w:ascii="Calibri" w:hAnsi="Calibri" w:cs="Calibri"/>
          </w:rPr>
          <w:delText xml:space="preserve"> by </w:delText>
        </w:r>
        <w:r w:rsidR="00CD71CA" w:rsidRPr="00424860" w:rsidDel="00BD65F1">
          <w:rPr>
            <w:rFonts w:ascii="Calibri" w:hAnsi="Calibri" w:cs="Calibri"/>
          </w:rPr>
          <w:delText>U-Net</w:delText>
        </w:r>
      </w:del>
      <w:del w:id="592" w:author="JINZHU WANG" w:date="2022-04-25T12:19:00Z">
        <w:r w:rsidR="00263109" w:rsidRPr="00424860" w:rsidDel="00790FFA">
          <w:rPr>
            <w:rFonts w:ascii="Calibri" w:hAnsi="Calibri" w:cs="Calibri"/>
          </w:rPr>
          <w:delText xml:space="preserve"> </w:delText>
        </w:r>
      </w:del>
      <w:r w:rsidR="00263109" w:rsidRPr="00424860">
        <w:rPr>
          <w:rFonts w:ascii="Calibri" w:hAnsi="Calibri" w:cs="Calibri"/>
        </w:rPr>
        <w:t>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4C30F2" w:rsidRPr="001B6AB9">
        <w:t>Fig</w:t>
      </w:r>
      <w:r w:rsidR="004C30F2">
        <w:t>.</w:t>
      </w:r>
      <w:r w:rsidR="004C30F2" w:rsidRPr="001B6AB9">
        <w:t xml:space="preserve"> </w:t>
      </w:r>
      <w:r w:rsidR="004C30F2">
        <w:rPr>
          <w:i/>
          <w:iCs/>
          <w:noProof/>
        </w:rPr>
        <w:t>5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S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lastRenderedPageBreak/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96DAC541-7B7A-43D3-8B79-37D633B846F1}">
                          <asvg:svgBlip xmlns:asvg="http://schemas.microsoft.com/office/drawing/2016/SVG/main" r:embed="rId44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53DF5F31" w:rsidR="00263109" w:rsidRPr="001B6AB9" w:rsidRDefault="00263109" w:rsidP="009E3CCD">
      <w:pPr>
        <w:pStyle w:val="Caption"/>
        <w:rPr>
          <w:i w:val="0"/>
          <w:iCs w:val="0"/>
        </w:rPr>
      </w:pPr>
      <w:bookmarkStart w:id="593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5</w:t>
      </w:r>
      <w:r w:rsidRPr="001B6AB9">
        <w:rPr>
          <w:i w:val="0"/>
          <w:iCs w:val="0"/>
        </w:rPr>
        <w:fldChar w:fldCharType="end"/>
      </w:r>
      <w:bookmarkEnd w:id="593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edge effect</w:t>
      </w:r>
      <w:r w:rsidR="00B732F3">
        <w:rPr>
          <w:i w:val="0"/>
          <w:iCs w:val="0"/>
        </w:rPr>
        <w:t>s</w:t>
      </w:r>
      <w:r w:rsidR="00114624" w:rsidRPr="001B6AB9">
        <w:rPr>
          <w:i w:val="0"/>
          <w:iCs w:val="0"/>
        </w:rPr>
        <w:t>.</w:t>
      </w:r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edge effect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26734E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S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324296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3DF3A9BB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</w:t>
      </w:r>
      <w:ins w:id="594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 xml:space="preserve">value of 1 (indicating </w:t>
      </w:r>
      <w:del w:id="595" w:author="JINZHU WANG" w:date="2022-04-27T14:15:00Z">
        <w:r w:rsidR="004F6062" w:rsidRPr="00424860" w:rsidDel="00782053">
          <w:rPr>
            <w:rFonts w:ascii="Calibri" w:hAnsi="Calibri" w:cs="Calibri"/>
          </w:rPr>
          <w:delText>urban pixel</w:delText>
        </w:r>
        <w:r w:rsidDel="00782053">
          <w:rPr>
            <w:rFonts w:ascii="Calibri" w:hAnsi="Calibri" w:cs="Calibri"/>
          </w:rPr>
          <w:delText>s</w:delText>
        </w:r>
      </w:del>
      <w:ins w:id="596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</w:t>
      </w:r>
      <w:ins w:id="597" w:author="Brett Bryan" w:date="2022-04-28T19:59:00Z">
        <w:r w:rsidR="003D4EEE">
          <w:rPr>
            <w:rFonts w:ascii="Calibri" w:hAnsi="Calibri" w:cs="Calibri"/>
          </w:rPr>
          <w:t>-</w:t>
        </w:r>
      </w:ins>
      <w:del w:id="598" w:author="JINZHU WANG" w:date="2022-04-27T14:15:00Z">
        <w:r w:rsidR="00915D14" w:rsidRPr="00424860" w:rsidDel="00782053">
          <w:rPr>
            <w:rFonts w:ascii="Calibri" w:hAnsi="Calibri" w:cs="Calibri"/>
          </w:rPr>
          <w:delText>urban pixels</w:delText>
        </w:r>
      </w:del>
      <w:ins w:id="599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>from the reference map</w:t>
      </w:r>
      <w:r w:rsidR="009A13B8">
        <w:rPr>
          <w:rFonts w:ascii="Calibri" w:hAnsi="Calibri" w:cs="Calibri"/>
        </w:rPr>
        <w:t>s</w:t>
      </w:r>
      <w:r w:rsidR="00DA3638" w:rsidRPr="00424860">
        <w:rPr>
          <w:rFonts w:ascii="Calibri" w:hAnsi="Calibri" w:cs="Calibri"/>
        </w:rPr>
        <w:t xml:space="preserve">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4C30F2" w:rsidRPr="00777271">
        <w:t>Fig</w:t>
      </w:r>
      <w:r w:rsidR="004C30F2">
        <w:t>.</w:t>
      </w:r>
      <w:r w:rsidR="004C30F2" w:rsidRPr="00777271">
        <w:t xml:space="preserve"> </w:t>
      </w:r>
      <w:r w:rsidR="004C30F2">
        <w:rPr>
          <w:i/>
          <w:iCs/>
          <w:noProof/>
        </w:rPr>
        <w:t>6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r w:rsidR="0094480F" w:rsidRPr="00424860">
        <w:rPr>
          <w:rFonts w:ascii="Calibri" w:hAnsi="Calibri" w:cs="Calibri"/>
        </w:rPr>
        <w:t>2030</w:t>
      </w:r>
      <w:r w:rsidR="003D61B0" w:rsidRPr="00424860">
        <w:rPr>
          <w:rFonts w:ascii="Calibri" w:hAnsi="Calibri" w:cs="Calibri"/>
        </w:rPr>
        <w:t xml:space="preserve">. </w:t>
      </w:r>
      <w:r w:rsidR="00752E7E">
        <w:rPr>
          <w:rFonts w:ascii="Calibri" w:hAnsi="Calibri" w:cs="Calibri"/>
        </w:rPr>
        <w:t>The historical urban areas were derived using the data from</w:t>
      </w:r>
      <w:r w:rsidR="00752E7E" w:rsidRPr="00752E7E">
        <w:t xml:space="preserve"> </w:t>
      </w:r>
      <w:sdt>
        <w:sdtPr>
          <w:alias w:val="To edit, see citavi.com/edit"/>
          <w:tag w:val="CitaviPlaceholder#3cee75f1-5113-477b-b03d-65ef9abbc819"/>
          <w:id w:val="1044103644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NjZWU3NWYxLTUxMTMtNDc3Yi1iMDNkLTY1ZWY5YWJiYzgxOSIsIlRleHQiOiJKLiBXYW5nIGV0IGFsLiIsIldBSVZlcnNpb24iOiI2LjExLjAuMCJ9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J. Wang et al.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 w:rsidRPr="00752E7E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f3323d0a-44e5-4839-9397-65556fe415ff"/>
          <w:id w:val="1944656360"/>
          <w:placeholder>
            <w:docPart w:val="870E92F06D74496FAFBD5CD3E7071369"/>
          </w:placeholder>
        </w:sdtPr>
        <w:sdtEndPr/>
        <w:sdtContent>
          <w:r w:rsidR="00752E7E" w:rsidRPr="00752E7E">
            <w:rPr>
              <w:rFonts w:ascii="Calibri" w:hAnsi="Calibri" w:cs="Calibri"/>
              <w:noProof/>
            </w:rPr>
            <w:fldChar w:fldCharType="begin"/>
          </w:r>
          <w:r w:rsidR="0026734E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YzMzIzZDBhLTQ0ZTUtNDgzOS05Mzk3LTY1NTU2ZmU0MTVmZiIsIlRleHQiOiIoMjAyMSkiLCJXQUlWZXJzaW9uIjoiNi4xMS4wLjAifQ==}</w:instrText>
          </w:r>
          <w:r w:rsidR="00752E7E" w:rsidRPr="00752E7E">
            <w:rPr>
              <w:rFonts w:ascii="Calibri" w:hAnsi="Calibri" w:cs="Calibri"/>
              <w:noProof/>
            </w:rPr>
            <w:fldChar w:fldCharType="separate"/>
          </w:r>
          <w:r w:rsidR="00324296">
            <w:rPr>
              <w:rFonts w:ascii="Calibri" w:hAnsi="Calibri" w:cs="Calibri"/>
              <w:noProof/>
            </w:rPr>
            <w:t>(2021)</w:t>
          </w:r>
          <w:r w:rsidR="00752E7E" w:rsidRPr="00752E7E">
            <w:rPr>
              <w:rFonts w:ascii="Calibri" w:hAnsi="Calibri" w:cs="Calibri"/>
              <w:noProof/>
            </w:rPr>
            <w:fldChar w:fldCharType="end"/>
          </w:r>
        </w:sdtContent>
      </w:sdt>
      <w:r w:rsidR="00752E7E">
        <w:rPr>
          <w:rFonts w:ascii="Calibri" w:hAnsi="Calibri" w:cs="Calibri"/>
        </w:rPr>
        <w:t>, and t</w:t>
      </w:r>
      <w:r w:rsidR="00435747" w:rsidRPr="00424860">
        <w:rPr>
          <w:rFonts w:ascii="Calibri" w:hAnsi="Calibri" w:cs="Calibri"/>
        </w:rPr>
        <w:t xml:space="preserve">he </w:t>
      </w:r>
      <w:commentRangeStart w:id="600"/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</w:t>
      </w:r>
      <w:commentRangeEnd w:id="600"/>
      <w:r w:rsidR="003043EF">
        <w:rPr>
          <w:rStyle w:val="CommentReference"/>
          <w:rFonts w:ascii="Times New Roman" w:hAnsi="Times New Roman"/>
          <w:lang w:val="en-GB"/>
        </w:rPr>
        <w:commentReference w:id="600"/>
      </w:r>
      <w:r w:rsidR="00B564C8" w:rsidRPr="00424860">
        <w:rPr>
          <w:rFonts w:ascii="Calibri" w:hAnsi="Calibri" w:cs="Calibri"/>
        </w:rPr>
        <w:t xml:space="preserve">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67867FD9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601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6</w:t>
      </w:r>
      <w:r w:rsidRPr="00777271">
        <w:rPr>
          <w:i w:val="0"/>
          <w:iCs w:val="0"/>
        </w:rPr>
        <w:fldChar w:fldCharType="end"/>
      </w:r>
      <w:bookmarkEnd w:id="601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  <w:r w:rsidR="00E11417">
        <w:rPr>
          <w:i w:val="0"/>
          <w:iCs w:val="0"/>
        </w:rPr>
        <w:t xml:space="preserve"> </w:t>
      </w:r>
      <w:r w:rsidR="00E11417">
        <w:rPr>
          <w:rFonts w:hint="eastAsia"/>
          <w:i w:val="0"/>
          <w:iCs w:val="0"/>
        </w:rPr>
        <w:t>T</w:t>
      </w:r>
      <w:r w:rsidR="00E11417">
        <w:rPr>
          <w:i w:val="0"/>
          <w:iCs w:val="0"/>
        </w:rPr>
        <w:t>he historical urban area</w:t>
      </w:r>
      <w:r w:rsidR="000C132D">
        <w:rPr>
          <w:i w:val="0"/>
          <w:iCs w:val="0"/>
        </w:rPr>
        <w:t>s</w:t>
      </w:r>
      <w:r w:rsidR="00E11417">
        <w:rPr>
          <w:i w:val="0"/>
          <w:iCs w:val="0"/>
        </w:rPr>
        <w:t xml:space="preserve"> </w:t>
      </w:r>
      <w:r w:rsidR="000C132D">
        <w:rPr>
          <w:i w:val="0"/>
          <w:iCs w:val="0"/>
        </w:rPr>
        <w:t xml:space="preserve">are </w:t>
      </w:r>
      <w:r w:rsidR="00E11417">
        <w:rPr>
          <w:i w:val="0"/>
          <w:iCs w:val="0"/>
        </w:rPr>
        <w:t xml:space="preserve">computed using the data from </w:t>
      </w:r>
      <w:sdt>
        <w:sdtPr>
          <w:rPr>
            <w:i w:val="0"/>
            <w:iCs w:val="0"/>
          </w:rPr>
          <w:alias w:val="To edit, see citavi.com/edit"/>
          <w:tag w:val="CitaviPlaceholder#09c52960-b53d-4d56-b38f-c7d7a204b98e"/>
          <w:id w:val="-1455173742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zA5YzUyOTYwLWI1M2QtNGQ1Ni1iMzhmLWM3ZDdhMjA0Yjk4ZSIsIlRleHQiOiJKLiBXYW5nIGV0IGFsLiIsIldBSVZlcnNpb24iOiI2LjExLjAuMCJ9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J. Wang et al.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fe85a2ff-3a53-40ec-ab81-18d73bf63b19"/>
          <w:id w:val="-1914309929"/>
          <w:placeholder>
            <w:docPart w:val="63D7794E9B304118A14280D75B8F6949"/>
          </w:placeholder>
        </w:sdtPr>
        <w:sdtEndPr/>
        <w:sdtContent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begin"/>
          </w:r>
          <w:r w:rsidR="0026734E">
            <w:rPr>
              <w:rFonts w:ascii="Calibri" w:hAnsi="Calibri" w:cs="Calibri"/>
              <w:i w:val="0"/>
              <w:iCs w:val="0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2ZlODVhMmZmLTNhNTMtNDBlYy1hYjgxLTE4ZDczYmY2M2IxOSIsIlRleHQiOiIoMjAyMSkiLCJXQUlWZXJzaW9uIjoiNi4xMS4wLjAifQ==}</w:instrTex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separate"/>
          </w:r>
          <w:r w:rsidR="00324296">
            <w:rPr>
              <w:rFonts w:ascii="Calibri" w:hAnsi="Calibri" w:cs="Calibri"/>
              <w:i w:val="0"/>
              <w:iCs w:val="0"/>
              <w:noProof/>
            </w:rPr>
            <w:t>(2021)</w:t>
          </w:r>
          <w:r w:rsidR="00E11417" w:rsidRPr="00E11417">
            <w:rPr>
              <w:rFonts w:ascii="Calibri" w:hAnsi="Calibri" w:cs="Calibri"/>
              <w:i w:val="0"/>
              <w:iCs w:val="0"/>
              <w:noProof/>
            </w:rPr>
            <w:fldChar w:fldCharType="end"/>
          </w:r>
        </w:sdtContent>
      </w:sdt>
      <w:r w:rsidR="00E11417" w:rsidRPr="00E11417">
        <w:rPr>
          <w:rFonts w:ascii="Calibri" w:hAnsi="Calibri" w:cs="Calibri"/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2D8EEEE4" w:rsidR="009C7D21" w:rsidRDefault="0015488E" w:rsidP="00D71802">
      <w:pPr>
        <w:spacing w:line="276" w:lineRule="auto"/>
        <w:rPr>
          <w:ins w:id="602" w:author="JINZHU WANG" w:date="2022-04-21T17:06:00Z"/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</w:t>
      </w:r>
      <w:ins w:id="603" w:author="Brett Bryan" w:date="2022-04-28T16:56:00Z">
        <w:r w:rsidR="00CF19C6">
          <w:rPr>
            <w:rFonts w:ascii="Calibri" w:hAnsi="Calibri" w:cs="Calibri"/>
          </w:rPr>
          <w:t xml:space="preserve">quantitatively </w:t>
        </w:r>
      </w:ins>
      <w:r w:rsidR="00A41BA6" w:rsidRPr="00424860">
        <w:rPr>
          <w:rFonts w:ascii="Calibri" w:hAnsi="Calibri" w:cs="Calibri"/>
        </w:rPr>
        <w:t xml:space="preserve">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</w:t>
      </w:r>
      <w:ins w:id="604" w:author="Brett Bryan" w:date="2022-04-28T19:59:00Z">
        <w:r w:rsidR="001A0372">
          <w:rPr>
            <w:rFonts w:ascii="Calibri" w:hAnsi="Calibri" w:cs="Calibri"/>
          </w:rPr>
          <w:t>-</w:t>
        </w:r>
      </w:ins>
      <w:del w:id="605" w:author="JINZHU WANG" w:date="2022-04-27T14:15:00Z">
        <w:r w:rsidR="002277EF" w:rsidRPr="00424860" w:rsidDel="00782053">
          <w:rPr>
            <w:rFonts w:ascii="Calibri" w:hAnsi="Calibri" w:cs="Calibri"/>
          </w:rPr>
          <w:delText>urban pixels</w:delText>
        </w:r>
      </w:del>
      <w:ins w:id="606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2277EF" w:rsidRPr="00424860">
        <w:rPr>
          <w:rFonts w:ascii="Calibri" w:hAnsi="Calibri" w:cs="Calibri"/>
        </w:rPr>
        <w:t xml:space="preserve">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i0wNC0yN1QxMToxNzo0NS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x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</w:t>
      </w:r>
      <w:del w:id="607" w:author="an" w:date="2022-04-25T09:57:00Z">
        <w:r w:rsidR="003B4DF4" w:rsidRPr="00424860" w:rsidDel="008F0A4B">
          <w:rPr>
            <w:rFonts w:ascii="Calibri" w:hAnsi="Calibri" w:cs="Calibri"/>
          </w:rPr>
          <w:delText>land-use</w:delText>
        </w:r>
      </w:del>
      <w:ins w:id="608" w:author="an" w:date="2022-04-25T09:57:00Z">
        <w:del w:id="609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610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3B4DF4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26734E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S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324296">
            <w:rPr>
              <w:rFonts w:ascii="Calibri" w:hAnsi="Calibri" w:cs="Calibri"/>
            </w:rPr>
            <w:t xml:space="preserve">(McGarigal </w:t>
          </w:r>
          <w:r w:rsidR="00324296">
            <w:rPr>
              <w:rFonts w:ascii="Calibri" w:hAnsi="Calibri" w:cs="Calibri"/>
            </w:rPr>
            <w:lastRenderedPageBreak/>
            <w:t>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commentRangeStart w:id="611"/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commentRangeEnd w:id="611"/>
      <w:r w:rsidR="00211ACD">
        <w:rPr>
          <w:rStyle w:val="CommentReference"/>
          <w:rFonts w:ascii="Times New Roman" w:hAnsi="Times New Roman"/>
          <w:lang w:val="en-GB"/>
        </w:rPr>
        <w:commentReference w:id="611"/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proofErr w:type="gramStart"/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ins w:id="612" w:author="Brett Bryan" w:date="2022-04-28T15:27:00Z">
        <w:r w:rsidR="009F5F60">
          <w:rPr>
            <w:rFonts w:ascii="Calibri" w:hAnsi="Calibri" w:cs="Calibri"/>
          </w:rPr>
          <w:t>assessing</w:t>
        </w:r>
        <w:proofErr w:type="gramEnd"/>
        <w:r w:rsidR="009F5F60">
          <w:rPr>
            <w:rFonts w:ascii="Calibri" w:hAnsi="Calibri" w:cs="Calibri"/>
          </w:rPr>
          <w:t xml:space="preserve"> </w:t>
        </w:r>
      </w:ins>
      <w:del w:id="613" w:author="Brett Bryan" w:date="2022-04-28T15:27:00Z">
        <w:r w:rsidR="008E042F" w:rsidDel="009F5F60">
          <w:rPr>
            <w:rFonts w:ascii="Calibri" w:hAnsi="Calibri" w:cs="Calibri"/>
          </w:rPr>
          <w:delText>re</w:delText>
        </w:r>
        <w:r w:rsidR="00E229F5" w:rsidDel="009F5F60">
          <w:rPr>
            <w:rFonts w:ascii="Calibri" w:hAnsi="Calibri" w:cs="Calibri"/>
          </w:rPr>
          <w:delText>flecting</w:delText>
        </w:r>
        <w:r w:rsidR="00444F1D" w:rsidRPr="00424860" w:rsidDel="009F5F60">
          <w:rPr>
            <w:rFonts w:ascii="Calibri" w:hAnsi="Calibri" w:cs="Calibri"/>
          </w:rPr>
          <w:delText xml:space="preserve"> </w:delText>
        </w:r>
      </w:del>
      <w:r w:rsidR="00582400">
        <w:rPr>
          <w:rFonts w:ascii="Calibri" w:hAnsi="Calibri" w:cs="Calibri"/>
        </w:rPr>
        <w:t xml:space="preserve">the </w:t>
      </w:r>
      <w:ins w:id="614" w:author="Brett Bryan" w:date="2022-04-28T15:27:00Z">
        <w:r w:rsidR="00E002DB">
          <w:rPr>
            <w:rFonts w:ascii="Calibri" w:hAnsi="Calibri" w:cs="Calibri"/>
          </w:rPr>
          <w:t xml:space="preserve">typical </w:t>
        </w:r>
      </w:ins>
      <w:r w:rsidR="008E261C" w:rsidRPr="00424860">
        <w:rPr>
          <w:rFonts w:ascii="Calibri" w:hAnsi="Calibri" w:cs="Calibri"/>
        </w:rPr>
        <w:t>shape</w:t>
      </w:r>
      <w:ins w:id="615" w:author="Brett Bryan" w:date="2022-04-28T15:27:00Z">
        <w:r w:rsidR="00E002DB">
          <w:rPr>
            <w:rFonts w:ascii="Calibri" w:hAnsi="Calibri" w:cs="Calibri"/>
          </w:rPr>
          <w:t>s</w:t>
        </w:r>
      </w:ins>
      <w:r w:rsidR="008E261C" w:rsidRPr="00424860">
        <w:rPr>
          <w:rFonts w:ascii="Calibri" w:hAnsi="Calibri" w:cs="Calibri"/>
        </w:rPr>
        <w:t xml:space="preserve"> </w:t>
      </w:r>
      <w:ins w:id="616" w:author="Brett Bryan" w:date="2022-04-28T15:27:00Z">
        <w:r w:rsidR="00E002DB">
          <w:rPr>
            <w:rFonts w:ascii="Calibri" w:hAnsi="Calibri" w:cs="Calibri"/>
          </w:rPr>
          <w:t xml:space="preserve">and spatial </w:t>
        </w:r>
      </w:ins>
      <w:r w:rsidR="008E261C" w:rsidRPr="00424860">
        <w:rPr>
          <w:rFonts w:ascii="Calibri" w:hAnsi="Calibri" w:cs="Calibri"/>
        </w:rPr>
        <w:t>patterns</w:t>
      </w:r>
      <w:ins w:id="617" w:author="Brett Bryan" w:date="2022-04-28T15:27:00Z">
        <w:r w:rsidR="00E002DB">
          <w:rPr>
            <w:rFonts w:ascii="Calibri" w:hAnsi="Calibri" w:cs="Calibri"/>
          </w:rPr>
          <w:t xml:space="preserve"> of urban development</w:t>
        </w:r>
      </w:ins>
      <w:del w:id="618" w:author="Brett Bryan" w:date="2022-04-28T15:26:00Z">
        <w:r w:rsidR="004D68C1" w:rsidRPr="00424860" w:rsidDel="00E002DB">
          <w:rPr>
            <w:rFonts w:ascii="Calibri" w:hAnsi="Calibri" w:cs="Calibri"/>
          </w:rPr>
          <w:delText xml:space="preserve"> </w:delText>
        </w:r>
        <w:r w:rsidR="0004703C" w:rsidRPr="00424860" w:rsidDel="00E002DB">
          <w:rPr>
            <w:rFonts w:ascii="Calibri" w:hAnsi="Calibri" w:cs="Calibri"/>
          </w:rPr>
          <w:delText xml:space="preserve">that </w:delText>
        </w:r>
        <w:r w:rsidR="00211088" w:rsidRPr="00424860" w:rsidDel="00E002DB">
          <w:rPr>
            <w:rFonts w:ascii="Calibri" w:hAnsi="Calibri" w:cs="Calibri"/>
          </w:rPr>
          <w:delText>delineate U-Net from CA models</w:delText>
        </w:r>
      </w:del>
      <w:r w:rsidR="00C27DC3" w:rsidRPr="00424860">
        <w:rPr>
          <w:rFonts w:ascii="Calibri" w:hAnsi="Calibri" w:cs="Calibri"/>
        </w:rPr>
        <w:t xml:space="preserve">. </w:t>
      </w:r>
      <w:del w:id="619" w:author="Brett Bryan" w:date="2022-04-28T15:28:00Z">
        <w:r w:rsidR="11A9C670" w:rsidRPr="00424860" w:rsidDel="00EA6EC8">
          <w:rPr>
            <w:rFonts w:ascii="Calibri" w:hAnsi="Calibri" w:cs="Calibri"/>
          </w:rPr>
          <w:delText>All</w:delText>
        </w:r>
        <w:r w:rsidR="00C27DC3" w:rsidRPr="00424860" w:rsidDel="00EA6EC8">
          <w:rPr>
            <w:rFonts w:ascii="Calibri" w:hAnsi="Calibri" w:cs="Calibri"/>
          </w:rPr>
          <w:delText xml:space="preserve"> </w:delText>
        </w:r>
        <w:r w:rsidR="00582400" w:rsidDel="00EA6EC8">
          <w:rPr>
            <w:rFonts w:ascii="Calibri" w:hAnsi="Calibri" w:cs="Calibri"/>
          </w:rPr>
          <w:delText>of t</w:delText>
        </w:r>
      </w:del>
      <w:ins w:id="620" w:author="Brett Bryan" w:date="2022-04-28T15:28:00Z">
        <w:r w:rsidR="00EA6EC8">
          <w:rPr>
            <w:rFonts w:ascii="Calibri" w:hAnsi="Calibri" w:cs="Calibri"/>
          </w:rPr>
          <w:t>T</w:t>
        </w:r>
      </w:ins>
      <w:r w:rsidR="00582400">
        <w:rPr>
          <w:rFonts w:ascii="Calibri" w:hAnsi="Calibri" w:cs="Calibri"/>
        </w:rPr>
        <w:t xml:space="preserve">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4C30F2" w:rsidRPr="005256AE">
        <w:t xml:space="preserve">Table </w:t>
      </w:r>
      <w:r w:rsidR="004C30F2">
        <w:rPr>
          <w:i/>
          <w:iCs/>
          <w:noProof/>
        </w:rPr>
        <w:t>4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6CF52CF8" w14:textId="003C3D16" w:rsidR="0091379F" w:rsidRPr="0091379F" w:rsidDel="00D8411C" w:rsidRDefault="0091379F" w:rsidP="00D71802">
      <w:pPr>
        <w:spacing w:line="276" w:lineRule="auto"/>
        <w:rPr>
          <w:del w:id="621" w:author="an" w:date="2022-04-25T10:21:00Z"/>
          <w:rFonts w:ascii="Calibri" w:hAnsi="Calibri" w:cs="Calibri"/>
        </w:rPr>
      </w:pPr>
      <w:ins w:id="622" w:author="JINZHU WANG" w:date="2022-04-21T17:06:00Z">
        <w:del w:id="623" w:author="an" w:date="2022-04-25T10:21:00Z">
          <w:r w:rsidRPr="00586FA7" w:rsidDel="00D8411C">
            <w:rPr>
              <w:rFonts w:eastAsia="Times New Roman" w:cstheme="minorHAnsi"/>
            </w:rPr>
            <w:delText xml:space="preserve">It is difficult to evaluate the learned with landscape metrics </w:delText>
          </w:r>
        </w:del>
      </w:ins>
      <w:customXmlInsRangeStart w:id="624" w:author="JINZHU WANG" w:date="2022-04-21T17:06:00Z"/>
      <w:customXmlDelRangeStart w:id="625" w:author="an" w:date="2022-04-25T10:21:00Z"/>
      <w:sdt>
        <w:sdtPr>
          <w:rPr>
            <w:rFonts w:eastAsia="Times New Roman" w:cstheme="minorHAnsi"/>
          </w:rPr>
          <w:alias w:val="To edit, see citavi.com/edit"/>
          <w:tag w:val="CitaviPlaceholder#64f18203-32fc-4934-90f2-c856345cd0ec"/>
          <w:id w:val="-1356807097"/>
          <w:placeholder>
            <w:docPart w:val="BEEA03A2DE81436A8B7D0B524B81BFD1"/>
          </w:placeholder>
        </w:sdtPr>
        <w:sdtEndPr/>
        <w:sdtContent>
          <w:customXmlInsRangeEnd w:id="624"/>
          <w:customXmlDelRangeEnd w:id="625"/>
          <w:ins w:id="626" w:author="JINZHU WANG" w:date="2022-04-21T17:06:00Z">
            <w:del w:id="627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begin"/>
              </w:r>
            </w:del>
          </w:ins>
          <w:r w:rsidR="0026734E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xOjE3OjQ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YgS2Vkcm9uLCAyMDE3OyBQb250aXVzIGV0IGFsLiwgMjAwODsgVXVlbWFhLCBBbnRyb3AsIFJvb3NhYXJlLCBNYXJqYSwgJiBNYW5kZXIsIDIwMDkpIn1dfSwiVGFnIjoiQ2l0YXZpUGxhY2Vob2xkZXIjNjRmMTgyMDMtMzJmYy00OTM0LTkwZjItYzg1NjM0NWNkMGVjIiwiVGV4dCI6IihGcmF6aWVyICYgS2Vkcm9uLCAyMDE3OyBQb250aXVzIGV0IGFsLiwgMjAwODsgVXVlbWFhLCBBbnRyb3AsIFJvb3NhYXJlLCBNYXJqYSwgJiBNYW5kZXIsIDIwMDkpIiwiV0FJVmVyc2lvbiI6IjYuMTEuMC4wIn0=}</w:instrText>
          </w:r>
          <w:ins w:id="628" w:author="JINZHU WANG" w:date="2022-04-21T17:06:00Z">
            <w:del w:id="629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separate"/>
              </w:r>
            </w:del>
          </w:ins>
          <w:r w:rsidR="00324296">
            <w:rPr>
              <w:rFonts w:eastAsia="Times New Roman" w:cstheme="minorHAnsi"/>
            </w:rPr>
            <w:t>(Frazier &amp; Kedron, 2017; Pontius et al., 2008; Uuemaa, Antrop, Roosaare, Marja, &amp; Mander, 2009)</w:t>
          </w:r>
          <w:ins w:id="630" w:author="JINZHU WANG" w:date="2022-04-21T17:06:00Z">
            <w:del w:id="631" w:author="an" w:date="2022-04-25T10:21:00Z">
              <w:r w:rsidRPr="00586FA7" w:rsidDel="00D8411C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632" w:author="JINZHU WANG" w:date="2022-04-21T17:06:00Z"/>
          <w:customXmlDelRangeStart w:id="633" w:author="an" w:date="2022-04-25T10:21:00Z"/>
        </w:sdtContent>
      </w:sdt>
      <w:customXmlInsRangeEnd w:id="632"/>
      <w:customXmlDelRangeEnd w:id="633"/>
      <w:ins w:id="634" w:author="JINZHU WANG" w:date="2022-04-21T17:07:00Z">
        <w:del w:id="635" w:author="an" w:date="2022-04-25T10:21:00Z">
          <w:r w:rsidR="00586FA7" w:rsidDel="00D8411C">
            <w:rPr>
              <w:rFonts w:eastAsia="Times New Roman" w:cstheme="minorHAnsi"/>
            </w:rPr>
            <w:delText xml:space="preserve">. To assess </w:delText>
          </w:r>
          <w:r w:rsidR="00586FA7" w:rsidRPr="0003755E" w:rsidDel="00D8411C">
            <w:rPr>
              <w:rFonts w:eastAsia="Times New Roman" w:cstheme="minorHAnsi"/>
            </w:rPr>
            <w:delText xml:space="preserve">the </w:delText>
          </w:r>
        </w:del>
        <w:del w:id="636" w:author="an" w:date="2022-04-25T10:15:00Z">
          <w:r w:rsidR="00586FA7" w:rsidDel="00E57B5C">
            <w:rPr>
              <w:rFonts w:eastAsia="Times New Roman" w:cstheme="minorHAnsi"/>
            </w:rPr>
            <w:delText>learn</w:delText>
          </w:r>
        </w:del>
      </w:ins>
      <w:ins w:id="637" w:author="JINZHU WANG" w:date="2022-04-21T17:08:00Z">
        <w:del w:id="638" w:author="an" w:date="2022-04-25T10:15:00Z">
          <w:r w:rsidR="00586FA7" w:rsidDel="00E57B5C">
            <w:rPr>
              <w:rFonts w:eastAsia="Times New Roman" w:cstheme="minorHAnsi"/>
            </w:rPr>
            <w:delText>e</w:delText>
          </w:r>
        </w:del>
      </w:ins>
      <w:ins w:id="639" w:author="JINZHU WANG" w:date="2022-04-21T17:07:00Z">
        <w:del w:id="640" w:author="an" w:date="2022-04-25T10:15:00Z">
          <w:r w:rsidR="00586FA7" w:rsidDel="00E57B5C">
            <w:rPr>
              <w:rFonts w:eastAsia="Times New Roman" w:cstheme="minorHAnsi"/>
            </w:rPr>
            <w:delText>d</w:delText>
          </w:r>
          <w:r w:rsidR="00586FA7" w:rsidRPr="0003755E" w:rsidDel="00E57B5C">
            <w:rPr>
              <w:rFonts w:eastAsia="Times New Roman" w:cstheme="minorHAnsi"/>
            </w:rPr>
            <w:delText xml:space="preserve"> patterns</w:delText>
          </w:r>
        </w:del>
        <w:del w:id="641" w:author="an" w:date="2022-04-25T10:21:00Z">
          <w:r w:rsidR="00586FA7" w:rsidDel="00D8411C">
            <w:rPr>
              <w:rFonts w:eastAsia="Times New Roman" w:cstheme="minorHAnsi"/>
            </w:rPr>
            <w:delText xml:space="preserve">, </w:delText>
          </w:r>
        </w:del>
      </w:ins>
      <w:ins w:id="642" w:author="JINZHU WANG" w:date="2022-04-21T17:06:00Z">
        <w:del w:id="643" w:author="an" w:date="2022-04-25T10:21:00Z">
          <w:r w:rsidRPr="00586FA7" w:rsidDel="00D8411C">
            <w:rPr>
              <w:rFonts w:eastAsia="Times New Roman" w:cstheme="minorHAnsi"/>
            </w:rPr>
            <w:delText>we randomly selected 11 evenly distributed regions in the research area and visually inspect</w:delText>
          </w:r>
        </w:del>
      </w:ins>
      <w:ins w:id="644" w:author="JINZHU WANG" w:date="2022-04-21T17:08:00Z">
        <w:del w:id="645" w:author="an" w:date="2022-04-25T10:21:00Z">
          <w:r w:rsidR="00586FA7" w:rsidDel="00D8411C">
            <w:rPr>
              <w:rFonts w:eastAsia="Times New Roman" w:cstheme="minorHAnsi"/>
            </w:rPr>
            <w:delText xml:space="preserve"> </w:delText>
          </w:r>
        </w:del>
        <w:del w:id="646" w:author="an" w:date="2022-04-25T10:16:00Z">
          <w:r w:rsidR="00586FA7" w:rsidDel="007507D5">
            <w:rPr>
              <w:rFonts w:eastAsia="Times New Roman" w:cstheme="minorHAnsi"/>
            </w:rPr>
            <w:delText>them</w:delText>
          </w:r>
        </w:del>
      </w:ins>
      <w:ins w:id="647" w:author="JINZHU WANG" w:date="2022-04-21T17:06:00Z">
        <w:del w:id="648" w:author="an" w:date="2022-04-25T10:21:00Z">
          <w:r w:rsidDel="00D8411C">
            <w:rPr>
              <w:rFonts w:eastAsia="Times New Roman" w:cstheme="minorHAnsi"/>
            </w:rPr>
            <w:delText>.</w:delText>
          </w:r>
        </w:del>
      </w:ins>
    </w:p>
    <w:p w14:paraId="4A5F2C57" w14:textId="7B4BE9BB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649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4</w:t>
      </w:r>
      <w:r w:rsidRPr="005256AE">
        <w:rPr>
          <w:i w:val="0"/>
          <w:iCs w:val="0"/>
        </w:rPr>
        <w:fldChar w:fldCharType="end"/>
      </w:r>
      <w:bookmarkEnd w:id="649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</w:t>
      </w:r>
      <w:del w:id="650" w:author="an" w:date="2022-04-25T09:57:00Z">
        <w:r w:rsidR="001C691E" w:rsidRPr="005256AE" w:rsidDel="008F0A4B">
          <w:rPr>
            <w:i w:val="0"/>
            <w:iCs w:val="0"/>
          </w:rPr>
          <w:delText>land-use</w:delText>
        </w:r>
      </w:del>
      <w:ins w:id="651" w:author="an" w:date="2022-04-25T09:57:00Z">
        <w:del w:id="652" w:author="JINZHU WANG" w:date="2022-04-26T15:34:00Z">
          <w:r w:rsidR="008F0A4B" w:rsidDel="00BA76D7">
            <w:rPr>
              <w:i w:val="0"/>
              <w:iCs w:val="0"/>
            </w:rPr>
            <w:delText>land use</w:delText>
          </w:r>
        </w:del>
      </w:ins>
      <w:ins w:id="653" w:author="JINZHU WANG" w:date="2022-04-26T15:34:00Z">
        <w:r w:rsidR="00BA76D7">
          <w:rPr>
            <w:i w:val="0"/>
            <w:iCs w:val="0"/>
          </w:rPr>
          <w:t>land-use</w:t>
        </w:r>
      </w:ins>
      <w:r w:rsidR="001C691E" w:rsidRPr="005256AE">
        <w:rPr>
          <w:i w:val="0"/>
          <w:iCs w:val="0"/>
        </w:rPr>
        <w:t xml:space="preserve">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2624D7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29B23B43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</w:t>
            </w:r>
            <w:ins w:id="654" w:author="JINZHU WANG" w:date="2022-04-26T15:26:00Z">
              <w:r w:rsidR="000C132D">
                <w:rPr>
                  <w:rFonts w:cstheme="minorHAnsi"/>
                  <w:sz w:val="20"/>
                  <w:szCs w:val="20"/>
                </w:rPr>
                <w:t xml:space="preserve">between </w:t>
              </w:r>
            </w:ins>
            <w:r w:rsidR="00CF344C" w:rsidRPr="00424860">
              <w:rPr>
                <w:rFonts w:cstheme="minorHAnsi"/>
                <w:sz w:val="20"/>
                <w:szCs w:val="20"/>
              </w:rPr>
              <w:t>urban and non</w:t>
            </w:r>
            <w:del w:id="655" w:author="JINZHU WANG" w:date="2022-04-27T14:15:00Z">
              <w:r w:rsidR="00CF344C" w:rsidRPr="00424860" w:rsidDel="00782053">
                <w:rPr>
                  <w:rFonts w:cstheme="minorHAnsi"/>
                  <w:sz w:val="20"/>
                  <w:szCs w:val="20"/>
                </w:rPr>
                <w:delText>urban pixels</w:delText>
              </w:r>
            </w:del>
            <w:ins w:id="656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6734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ItMDQtMjdUMTE6MTc6NDU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E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5984B63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>is the ratio of correctly identified urban and non</w:t>
            </w:r>
            <w:del w:id="657" w:author="JINZHU WANG" w:date="2022-04-27T14:15:00Z">
              <w:r w:rsidR="00630518" w:rsidRPr="00424860" w:rsidDel="00782053">
                <w:rPr>
                  <w:rFonts w:cstheme="minorHAnsi"/>
                  <w:sz w:val="20"/>
                  <w:szCs w:val="20"/>
                </w:rPr>
                <w:delText>urban pixels</w:delText>
              </w:r>
            </w:del>
            <w:ins w:id="658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630518" w:rsidRPr="00424860">
              <w:rPr>
                <w:rFonts w:cstheme="minorHAnsi"/>
                <w:sz w:val="20"/>
                <w:szCs w:val="20"/>
              </w:rPr>
              <w:t xml:space="preserve">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088DCD5E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</w:t>
            </w:r>
            <w:del w:id="659" w:author="JINZHU WANG" w:date="2022-04-27T14:15:00Z">
              <w:r w:rsidR="00BA5F00" w:rsidRPr="00424860" w:rsidDel="00782053">
                <w:rPr>
                  <w:rFonts w:cstheme="minorHAnsi"/>
                  <w:sz w:val="20"/>
                  <w:szCs w:val="20"/>
                </w:rPr>
                <w:delText>urban pixels</w:delText>
              </w:r>
            </w:del>
            <w:ins w:id="660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BA5F00" w:rsidRPr="00424860">
              <w:rPr>
                <w:rFonts w:cstheme="minorHAnsi"/>
                <w:sz w:val="20"/>
                <w:szCs w:val="20"/>
              </w:rPr>
              <w:t xml:space="preserve">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 xml:space="preserve">number of </w:t>
            </w:r>
            <w:del w:id="661" w:author="JINZHU WANG" w:date="2022-04-27T14:15:00Z">
              <w:r w:rsidR="00E124A5" w:rsidRPr="00424860" w:rsidDel="00782053">
                <w:rPr>
                  <w:rFonts w:cstheme="minorHAnsi"/>
                  <w:sz w:val="20"/>
                  <w:szCs w:val="20"/>
                </w:rPr>
                <w:delText>urban p</w:delText>
              </w:r>
              <w:r w:rsidR="00C42D04" w:rsidRPr="00424860" w:rsidDel="00782053">
                <w:rPr>
                  <w:rFonts w:cstheme="minorHAnsi"/>
                  <w:sz w:val="20"/>
                  <w:szCs w:val="20"/>
                </w:rPr>
                <w:delText>ixels</w:delText>
              </w:r>
            </w:del>
            <w:ins w:id="662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C42D04" w:rsidRPr="00424860">
              <w:rPr>
                <w:rFonts w:cstheme="minorHAnsi"/>
                <w:sz w:val="20"/>
                <w:szCs w:val="20"/>
              </w:rPr>
              <w:t xml:space="preserve">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46903AE0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del w:id="663" w:author="JINZHU WANG" w:date="2022-04-27T14:15:00Z">
              <w:r w:rsidR="00734DD0" w:rsidRPr="00424860" w:rsidDel="00782053">
                <w:rPr>
                  <w:rFonts w:cstheme="minorHAnsi"/>
                  <w:sz w:val="20"/>
                  <w:szCs w:val="20"/>
                </w:rPr>
                <w:delText xml:space="preserve">urban </w:delText>
              </w:r>
              <w:r w:rsidR="00176DB5" w:rsidRPr="00424860" w:rsidDel="00782053">
                <w:rPr>
                  <w:rFonts w:cstheme="minorHAnsi"/>
                  <w:sz w:val="20"/>
                  <w:szCs w:val="20"/>
                </w:rPr>
                <w:delText>pixels</w:delText>
              </w:r>
            </w:del>
            <w:ins w:id="664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del w:id="665" w:author="JINZHU WANG" w:date="2022-04-27T14:15:00Z">
              <w:r w:rsidR="00F144A5" w:rsidRPr="00424860" w:rsidDel="00782053">
                <w:rPr>
                  <w:rFonts w:cstheme="minorHAnsi"/>
                  <w:sz w:val="20"/>
                  <w:szCs w:val="20"/>
                </w:rPr>
                <w:delText>urban</w:delText>
              </w:r>
              <w:r w:rsidR="00734DD0" w:rsidRPr="00424860" w:rsidDel="00782053">
                <w:rPr>
                  <w:rFonts w:cstheme="minorHAnsi"/>
                  <w:sz w:val="20"/>
                  <w:szCs w:val="20"/>
                </w:rPr>
                <w:delText xml:space="preserve"> </w:delText>
              </w:r>
              <w:r w:rsidR="00176DB5" w:rsidRPr="00424860" w:rsidDel="00782053">
                <w:rPr>
                  <w:rFonts w:cstheme="minorHAnsi"/>
                  <w:sz w:val="20"/>
                  <w:szCs w:val="20"/>
                </w:rPr>
                <w:delText>pixels</w:delText>
              </w:r>
            </w:del>
            <w:ins w:id="666" w:author="JINZHU WANG" w:date="2022-04-27T14:15:00Z">
              <w:r w:rsidR="00782053">
                <w:rPr>
                  <w:rFonts w:cstheme="minorHAnsi"/>
                  <w:sz w:val="20"/>
                  <w:szCs w:val="20"/>
                </w:rPr>
                <w:t>urban land-use pixels</w:t>
              </w:r>
            </w:ins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26734E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S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324296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DengXian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DengXian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2624D7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40468961" w:rsidR="009C7D21" w:rsidRDefault="00C27DC3" w:rsidP="00D71802">
      <w:pPr>
        <w:spacing w:line="276" w:lineRule="auto"/>
        <w:rPr>
          <w:ins w:id="667" w:author="an" w:date="2022-04-25T10:21:00Z"/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ins w:id="668" w:author="JINZHU WANG" w:date="2022-04-26T15:26:00Z">
        <w:r w:rsidR="00F43D47">
          <w:rPr>
            <w:color w:val="44546A" w:themeColor="text2"/>
            <w:sz w:val="18"/>
            <w:szCs w:val="18"/>
          </w:rPr>
          <w:t xml:space="preserve">and </w:t>
        </w:r>
      </w:ins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</w:t>
      </w:r>
      <w:del w:id="669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70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</w:t>
      </w:r>
      <w:del w:id="671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72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</w:t>
      </w:r>
      <w:del w:id="673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74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</w:t>
      </w:r>
      <w:del w:id="675" w:author="JINZHU WANG" w:date="2022-04-27T14:15:00Z">
        <w:r w:rsidR="009C7D21" w:rsidRPr="005256AE" w:rsidDel="00782053">
          <w:rPr>
            <w:color w:val="44546A" w:themeColor="text2"/>
            <w:sz w:val="18"/>
            <w:szCs w:val="18"/>
          </w:rPr>
          <w:delText>urban pixels</w:delText>
        </w:r>
      </w:del>
      <w:ins w:id="676" w:author="JINZHU WANG" w:date="2022-04-27T14:15:00Z">
        <w:r w:rsidR="00782053">
          <w:rPr>
            <w:color w:val="44546A" w:themeColor="text2"/>
            <w:sz w:val="18"/>
            <w:szCs w:val="18"/>
          </w:rPr>
          <w:t>urban land-use pixels</w:t>
        </w:r>
      </w:ins>
      <w:r w:rsidR="009C7D21" w:rsidRPr="005256AE">
        <w:rPr>
          <w:color w:val="44546A" w:themeColor="text2"/>
          <w:sz w:val="18"/>
          <w:szCs w:val="18"/>
        </w:rPr>
        <w:t xml:space="preserve">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3878B575" w14:textId="4815E495" w:rsidR="00D8411C" w:rsidRPr="00D8411C" w:rsidRDefault="00D8411C" w:rsidP="00D71802">
      <w:pPr>
        <w:spacing w:line="276" w:lineRule="auto"/>
        <w:rPr>
          <w:rFonts w:ascii="Calibri" w:hAnsi="Calibri" w:cs="Calibri"/>
        </w:rPr>
      </w:pPr>
      <w:ins w:id="677" w:author="an" w:date="2022-04-25T10:21:00Z">
        <w:del w:id="678" w:author="Brett Bryan" w:date="2022-04-28T20:01:00Z">
          <w:r w:rsidDel="00370F2C">
            <w:rPr>
              <w:rFonts w:eastAsia="Times New Roman" w:cstheme="minorHAnsi"/>
            </w:rPr>
            <w:delText xml:space="preserve">To </w:delText>
          </w:r>
        </w:del>
      </w:ins>
      <w:ins w:id="679" w:author="JINZHU WANG" w:date="2022-04-27T11:57:00Z">
        <w:del w:id="680" w:author="Brett Bryan" w:date="2022-04-28T20:01:00Z">
          <w:r w:rsidR="006E6BA0" w:rsidDel="00370F2C">
            <w:rPr>
              <w:rFonts w:eastAsia="Times New Roman" w:cstheme="minorHAnsi"/>
            </w:rPr>
            <w:delText xml:space="preserve">further </w:delText>
          </w:r>
        </w:del>
      </w:ins>
      <w:ins w:id="681" w:author="an" w:date="2022-04-25T10:21:00Z">
        <w:del w:id="682" w:author="Brett Bryan" w:date="2022-04-28T20:01:00Z">
          <w:r w:rsidDel="00370F2C">
            <w:rPr>
              <w:rFonts w:eastAsia="Times New Roman" w:cstheme="minorHAnsi"/>
            </w:rPr>
            <w:delText xml:space="preserve">assess </w:delText>
          </w:r>
          <w:r w:rsidRPr="0003755E" w:rsidDel="00370F2C">
            <w:rPr>
              <w:rFonts w:eastAsia="Times New Roman" w:cstheme="minorHAnsi"/>
            </w:rPr>
            <w:delText>the</w:delText>
          </w:r>
        </w:del>
        <w:del w:id="683" w:author="Brett Bryan" w:date="2022-04-28T20:00:00Z">
          <w:r w:rsidRPr="0003755E" w:rsidDel="001A0372">
            <w:rPr>
              <w:rFonts w:eastAsia="Times New Roman" w:cstheme="minorHAnsi"/>
            </w:rPr>
            <w:delText xml:space="preserve"> </w:delText>
          </w:r>
          <w:r w:rsidDel="001A0372">
            <w:rPr>
              <w:rFonts w:eastAsia="Times New Roman" w:cstheme="minorHAnsi"/>
            </w:rPr>
            <w:delText>U-Net’s</w:delText>
          </w:r>
        </w:del>
        <w:del w:id="684" w:author="Brett Bryan" w:date="2022-04-28T20:01:00Z">
          <w:r w:rsidDel="00370F2C">
            <w:rPr>
              <w:rFonts w:eastAsia="Times New Roman" w:cstheme="minorHAnsi"/>
            </w:rPr>
            <w:delText xml:space="preserve"> ability</w:delText>
          </w:r>
        </w:del>
        <w:del w:id="685" w:author="Brett Bryan" w:date="2022-04-28T20:00:00Z">
          <w:r w:rsidDel="001A0372">
            <w:rPr>
              <w:rFonts w:eastAsia="Times New Roman" w:cstheme="minorHAnsi"/>
            </w:rPr>
            <w:delText xml:space="preserve"> in</w:delText>
          </w:r>
        </w:del>
        <w:del w:id="686" w:author="Brett Bryan" w:date="2022-04-28T20:01:00Z">
          <w:r w:rsidDel="00370F2C">
            <w:rPr>
              <w:rFonts w:eastAsia="Times New Roman" w:cstheme="minorHAnsi"/>
            </w:rPr>
            <w:delText xml:space="preserve"> simulat</w:delText>
          </w:r>
        </w:del>
        <w:del w:id="687" w:author="Brett Bryan" w:date="2022-04-28T20:00:00Z">
          <w:r w:rsidDel="001A0372">
            <w:rPr>
              <w:rFonts w:eastAsia="Times New Roman" w:cstheme="minorHAnsi"/>
            </w:rPr>
            <w:delText>ing</w:delText>
          </w:r>
        </w:del>
        <w:del w:id="688" w:author="Brett Bryan" w:date="2022-04-28T20:01:00Z">
          <w:r w:rsidDel="00370F2C">
            <w:rPr>
              <w:rFonts w:eastAsia="Times New Roman" w:cstheme="minorHAnsi"/>
            </w:rPr>
            <w:delText xml:space="preserve"> urban land use</w:delText>
          </w:r>
        </w:del>
      </w:ins>
      <w:ins w:id="689" w:author="JINZHU WANG" w:date="2022-04-26T15:34:00Z">
        <w:del w:id="690" w:author="Brett Bryan" w:date="2022-04-28T20:01:00Z">
          <w:r w:rsidR="00BA76D7" w:rsidDel="00370F2C">
            <w:rPr>
              <w:rFonts w:eastAsia="Times New Roman" w:cstheme="minorHAnsi"/>
            </w:rPr>
            <w:delText>land-use</w:delText>
          </w:r>
        </w:del>
      </w:ins>
      <w:ins w:id="691" w:author="Brett Bryan" w:date="2022-04-28T20:01:00Z">
        <w:r w:rsidR="00370F2C">
          <w:rPr>
            <w:rFonts w:eastAsia="Times New Roman" w:cstheme="minorHAnsi"/>
          </w:rPr>
          <w:t>Finally</w:t>
        </w:r>
      </w:ins>
      <w:ins w:id="692" w:author="an" w:date="2022-04-25T10:21:00Z">
        <w:r>
          <w:rPr>
            <w:rFonts w:eastAsia="Times New Roman" w:cstheme="minorHAnsi"/>
          </w:rPr>
          <w:t xml:space="preserve">, </w:t>
        </w:r>
        <w:r w:rsidRPr="00586FA7">
          <w:rPr>
            <w:rFonts w:eastAsia="Times New Roman" w:cstheme="minorHAnsi"/>
          </w:rPr>
          <w:t xml:space="preserve">we </w:t>
        </w:r>
        <w:del w:id="693" w:author="Brett Bryan" w:date="2022-04-28T15:29:00Z">
          <w:r w:rsidRPr="00586FA7" w:rsidDel="00F17CAE">
            <w:rPr>
              <w:rFonts w:eastAsia="Times New Roman" w:cstheme="minorHAnsi"/>
            </w:rPr>
            <w:delText xml:space="preserve">randomly </w:delText>
          </w:r>
        </w:del>
        <w:r w:rsidRPr="00586FA7">
          <w:rPr>
            <w:rFonts w:eastAsia="Times New Roman" w:cstheme="minorHAnsi"/>
          </w:rPr>
          <w:t xml:space="preserve">selected 11 </w:t>
        </w:r>
      </w:ins>
      <w:ins w:id="694" w:author="Brett Bryan" w:date="2022-04-28T15:29:00Z">
        <w:r w:rsidR="00993EE8">
          <w:rPr>
            <w:rFonts w:eastAsia="Times New Roman" w:cstheme="minorHAnsi"/>
          </w:rPr>
          <w:t xml:space="preserve">cities </w:t>
        </w:r>
      </w:ins>
      <w:ins w:id="695" w:author="Brett Bryan" w:date="2022-04-28T15:30:00Z">
        <w:r w:rsidR="005A2033">
          <w:rPr>
            <w:rFonts w:eastAsia="Times New Roman" w:cstheme="minorHAnsi"/>
          </w:rPr>
          <w:t xml:space="preserve">of varying sizes </w:t>
        </w:r>
      </w:ins>
      <w:ins w:id="696" w:author="an" w:date="2022-04-25T10:21:00Z">
        <w:del w:id="697" w:author="Brett Bryan" w:date="2022-04-28T15:29:00Z">
          <w:r w:rsidRPr="00586FA7" w:rsidDel="00993EE8">
            <w:rPr>
              <w:rFonts w:eastAsia="Times New Roman" w:cstheme="minorHAnsi"/>
            </w:rPr>
            <w:delText xml:space="preserve">evenly distributed </w:delText>
          </w:r>
        </w:del>
        <w:del w:id="698" w:author="Brett Bryan" w:date="2022-04-28T15:30:00Z">
          <w:r w:rsidRPr="00586FA7" w:rsidDel="00993EE8">
            <w:rPr>
              <w:rFonts w:eastAsia="Times New Roman" w:cstheme="minorHAnsi"/>
            </w:rPr>
            <w:delText xml:space="preserve">regions in </w:delText>
          </w:r>
        </w:del>
      </w:ins>
      <w:ins w:id="699" w:author="Brett Bryan" w:date="2022-04-28T15:30:00Z">
        <w:r w:rsidR="00993EE8">
          <w:rPr>
            <w:rFonts w:eastAsia="Times New Roman" w:cstheme="minorHAnsi"/>
          </w:rPr>
          <w:t xml:space="preserve">from across </w:t>
        </w:r>
      </w:ins>
      <w:ins w:id="700" w:author="an" w:date="2022-04-25T10:21:00Z">
        <w:r w:rsidRPr="00586FA7">
          <w:rPr>
            <w:rFonts w:eastAsia="Times New Roman" w:cstheme="minorHAnsi"/>
          </w:rPr>
          <w:t xml:space="preserve">the </w:t>
        </w:r>
        <w:del w:id="701" w:author="Brett Bryan" w:date="2022-04-28T15:30:00Z">
          <w:r w:rsidRPr="00586FA7" w:rsidDel="00993EE8">
            <w:rPr>
              <w:rFonts w:eastAsia="Times New Roman" w:cstheme="minorHAnsi"/>
            </w:rPr>
            <w:delText xml:space="preserve">research </w:delText>
          </w:r>
        </w:del>
      </w:ins>
      <w:ins w:id="702" w:author="Brett Bryan" w:date="2022-04-28T15:30:00Z">
        <w:r w:rsidR="00993EE8">
          <w:rPr>
            <w:rFonts w:eastAsia="Times New Roman" w:cstheme="minorHAnsi"/>
          </w:rPr>
          <w:t xml:space="preserve">study </w:t>
        </w:r>
      </w:ins>
      <w:ins w:id="703" w:author="an" w:date="2022-04-25T10:21:00Z">
        <w:r w:rsidRPr="00586FA7">
          <w:rPr>
            <w:rFonts w:eastAsia="Times New Roman" w:cstheme="minorHAnsi"/>
          </w:rPr>
          <w:t xml:space="preserve">area </w:t>
        </w:r>
        <w:del w:id="704" w:author="Brett Bryan" w:date="2022-04-28T15:30:00Z">
          <w:r w:rsidRPr="00586FA7" w:rsidDel="005A2033">
            <w:rPr>
              <w:rFonts w:eastAsia="Times New Roman" w:cstheme="minorHAnsi"/>
            </w:rPr>
            <w:delText xml:space="preserve">and </w:delText>
          </w:r>
        </w:del>
      </w:ins>
      <w:ins w:id="705" w:author="Brett Bryan" w:date="2022-04-28T15:30:00Z">
        <w:r w:rsidR="005A2033">
          <w:rPr>
            <w:rFonts w:eastAsia="Times New Roman" w:cstheme="minorHAnsi"/>
          </w:rPr>
          <w:t xml:space="preserve">for </w:t>
        </w:r>
      </w:ins>
      <w:ins w:id="706" w:author="an" w:date="2022-04-25T10:21:00Z">
        <w:r w:rsidRPr="00586FA7">
          <w:rPr>
            <w:rFonts w:eastAsia="Times New Roman" w:cstheme="minorHAnsi"/>
          </w:rPr>
          <w:t>visual</w:t>
        </w:r>
        <w:del w:id="707" w:author="Brett Bryan" w:date="2022-04-28T15:30:00Z">
          <w:r w:rsidRPr="00586FA7" w:rsidDel="005A2033">
            <w:rPr>
              <w:rFonts w:eastAsia="Times New Roman" w:cstheme="minorHAnsi"/>
            </w:rPr>
            <w:delText>ly</w:delText>
          </w:r>
        </w:del>
        <w:r w:rsidRPr="00586FA7">
          <w:rPr>
            <w:rFonts w:eastAsia="Times New Roman" w:cstheme="minorHAnsi"/>
          </w:rPr>
          <w:t xml:space="preserve"> inspect</w:t>
        </w:r>
      </w:ins>
      <w:ins w:id="708" w:author="Brett Bryan" w:date="2022-04-28T15:30:00Z">
        <w:r w:rsidR="005A2033">
          <w:rPr>
            <w:rFonts w:eastAsia="Times New Roman" w:cstheme="minorHAnsi"/>
          </w:rPr>
          <w:t xml:space="preserve">ion </w:t>
        </w:r>
      </w:ins>
      <w:ins w:id="709" w:author="an" w:date="2022-04-25T10:21:00Z">
        <w:del w:id="710" w:author="Brett Bryan" w:date="2022-04-28T20:02:00Z">
          <w:r w:rsidDel="00941520">
            <w:rPr>
              <w:rFonts w:eastAsia="Times New Roman" w:cstheme="minorHAnsi"/>
            </w:rPr>
            <w:delText xml:space="preserve"> the result</w:delText>
          </w:r>
        </w:del>
        <w:del w:id="711" w:author="Brett Bryan" w:date="2022-04-28T15:30:00Z">
          <w:r w:rsidDel="005A2033">
            <w:rPr>
              <w:rFonts w:eastAsia="Times New Roman" w:cstheme="minorHAnsi"/>
            </w:rPr>
            <w:delText>ed</w:delText>
          </w:r>
        </w:del>
        <w:del w:id="712" w:author="Brett Bryan" w:date="2022-04-28T20:02:00Z">
          <w:r w:rsidDel="00941520">
            <w:rPr>
              <w:rFonts w:eastAsia="Times New Roman" w:cstheme="minorHAnsi"/>
            </w:rPr>
            <w:delText xml:space="preserve"> maps </w:delText>
          </w:r>
        </w:del>
      </w:ins>
      <w:ins w:id="713" w:author="JINZHU WANG" w:date="2022-04-26T15:27:00Z">
        <w:r w:rsidR="00F43D47">
          <w:rPr>
            <w:rFonts w:eastAsia="Times New Roman" w:cstheme="minorHAnsi"/>
          </w:rPr>
          <w:t xml:space="preserve">to </w:t>
        </w:r>
      </w:ins>
      <w:ins w:id="714" w:author="Brett Bryan" w:date="2022-04-28T15:30:00Z">
        <w:r w:rsidR="005A2033">
          <w:rPr>
            <w:rFonts w:eastAsia="Times New Roman" w:cstheme="minorHAnsi"/>
          </w:rPr>
          <w:t xml:space="preserve">qualitatively </w:t>
        </w:r>
      </w:ins>
      <w:ins w:id="715" w:author="an" w:date="2022-04-25T10:21:00Z">
        <w:del w:id="716" w:author="JINZHU WANG" w:date="2022-04-26T15:27:00Z">
          <w:r w:rsidDel="00F43D47">
            <w:rPr>
              <w:rFonts w:eastAsia="Times New Roman" w:cstheme="minorHAnsi"/>
            </w:rPr>
            <w:delText>focus on</w:delText>
          </w:r>
        </w:del>
      </w:ins>
      <w:ins w:id="717" w:author="JINZHU WANG" w:date="2022-04-26T15:27:00Z">
        <w:del w:id="718" w:author="Brett Bryan" w:date="2022-04-28T15:30:00Z">
          <w:r w:rsidR="00F43D47" w:rsidDel="005A2033">
            <w:rPr>
              <w:rFonts w:eastAsia="Times New Roman" w:cstheme="minorHAnsi"/>
            </w:rPr>
            <w:delText>check</w:delText>
          </w:r>
        </w:del>
      </w:ins>
      <w:ins w:id="719" w:author="an" w:date="2022-04-25T10:21:00Z">
        <w:del w:id="720" w:author="Brett Bryan" w:date="2022-04-28T15:30:00Z">
          <w:r w:rsidDel="005A2033">
            <w:rPr>
              <w:rFonts w:eastAsia="Times New Roman" w:cstheme="minorHAnsi"/>
            </w:rPr>
            <w:delText xml:space="preserve"> </w:delText>
          </w:r>
        </w:del>
      </w:ins>
      <w:ins w:id="721" w:author="Brett Bryan" w:date="2022-04-28T15:30:00Z">
        <w:r w:rsidR="005A2033">
          <w:rPr>
            <w:rFonts w:eastAsia="Times New Roman" w:cstheme="minorHAnsi"/>
          </w:rPr>
          <w:t xml:space="preserve">evaluate </w:t>
        </w:r>
      </w:ins>
      <w:ins w:id="722" w:author="an" w:date="2022-04-25T10:21:00Z">
        <w:del w:id="723" w:author="Brett Bryan" w:date="2022-04-28T15:30:00Z">
          <w:r w:rsidDel="005A2033">
            <w:rPr>
              <w:rFonts w:eastAsia="Times New Roman" w:cstheme="minorHAnsi"/>
            </w:rPr>
            <w:delText xml:space="preserve">if </w:delText>
          </w:r>
        </w:del>
      </w:ins>
      <w:ins w:id="724" w:author="Brett Bryan" w:date="2022-04-28T15:30:00Z">
        <w:r w:rsidR="005A2033">
          <w:rPr>
            <w:rFonts w:eastAsia="Times New Roman" w:cstheme="minorHAnsi"/>
          </w:rPr>
          <w:t xml:space="preserve">the ability of </w:t>
        </w:r>
      </w:ins>
      <w:ins w:id="725" w:author="an" w:date="2022-04-25T10:21:00Z">
        <w:r>
          <w:rPr>
            <w:rFonts w:eastAsia="Times New Roman" w:cstheme="minorHAnsi"/>
          </w:rPr>
          <w:t xml:space="preserve">U-Net </w:t>
        </w:r>
        <w:del w:id="726" w:author="Brett Bryan" w:date="2022-04-28T15:31:00Z">
          <w:r w:rsidDel="005A2033">
            <w:rPr>
              <w:rFonts w:eastAsia="Times New Roman" w:cstheme="minorHAnsi"/>
            </w:rPr>
            <w:delText xml:space="preserve">had </w:delText>
          </w:r>
        </w:del>
      </w:ins>
      <w:ins w:id="727" w:author="Brett Bryan" w:date="2022-04-28T20:02:00Z">
        <w:r w:rsidR="000C0E52">
          <w:rPr>
            <w:rFonts w:eastAsia="Times New Roman" w:cstheme="minorHAnsi"/>
          </w:rPr>
          <w:t>to simulate</w:t>
        </w:r>
      </w:ins>
      <w:ins w:id="728" w:author="an" w:date="2022-04-25T10:21:00Z">
        <w:del w:id="729" w:author="Brett Bryan" w:date="2022-04-28T20:02:00Z">
          <w:r w:rsidDel="000C0E52">
            <w:rPr>
              <w:rFonts w:eastAsia="Times New Roman" w:cstheme="minorHAnsi"/>
            </w:rPr>
            <w:delText>captur</w:delText>
          </w:r>
        </w:del>
        <w:del w:id="730" w:author="Brett Bryan" w:date="2022-04-28T15:31:00Z">
          <w:r w:rsidDel="005A2033">
            <w:rPr>
              <w:rFonts w:eastAsia="Times New Roman" w:cstheme="minorHAnsi"/>
            </w:rPr>
            <w:delText xml:space="preserve">ed </w:delText>
          </w:r>
        </w:del>
        <w:del w:id="731" w:author="Brett Bryan" w:date="2022-04-28T20:02:00Z">
          <w:r w:rsidDel="000C0E52">
            <w:rPr>
              <w:rFonts w:eastAsia="Times New Roman" w:cstheme="minorHAnsi"/>
            </w:rPr>
            <w:delText>the</w:delText>
          </w:r>
        </w:del>
        <w:r>
          <w:rPr>
            <w:rFonts w:eastAsia="Times New Roman" w:cstheme="minorHAnsi"/>
          </w:rPr>
          <w:t xml:space="preserve"> </w:t>
        </w:r>
        <w:del w:id="732" w:author="Brett Bryan" w:date="2022-04-28T15:31:00Z">
          <w:r w:rsidDel="008576AE">
            <w:rPr>
              <w:rFonts w:eastAsia="Times New Roman" w:cstheme="minorHAnsi"/>
            </w:rPr>
            <w:delText xml:space="preserve">important </w:delText>
          </w:r>
        </w:del>
      </w:ins>
      <w:ins w:id="733" w:author="Brett Bryan" w:date="2022-04-28T15:31:00Z">
        <w:r w:rsidR="008576AE">
          <w:rPr>
            <w:rFonts w:eastAsia="Times New Roman" w:cstheme="minorHAnsi"/>
          </w:rPr>
          <w:t xml:space="preserve">realistic </w:t>
        </w:r>
      </w:ins>
      <w:ins w:id="734" w:author="Brett Bryan" w:date="2022-04-28T20:02:00Z">
        <w:r w:rsidR="000C0E52">
          <w:rPr>
            <w:rFonts w:eastAsia="Times New Roman" w:cstheme="minorHAnsi"/>
          </w:rPr>
          <w:t xml:space="preserve">spatial </w:t>
        </w:r>
      </w:ins>
      <w:ins w:id="735" w:author="an" w:date="2022-04-25T10:21:00Z">
        <w:r>
          <w:rPr>
            <w:rFonts w:eastAsia="Times New Roman" w:cstheme="minorHAnsi"/>
          </w:rPr>
          <w:t xml:space="preserve">urban </w:t>
        </w:r>
        <w:del w:id="736" w:author="JINZHU WANG" w:date="2022-04-27T11:57:00Z">
          <w:r w:rsidDel="008C5F98">
            <w:rPr>
              <w:rFonts w:eastAsia="Times New Roman" w:cstheme="minorHAnsi"/>
            </w:rPr>
            <w:delText>development</w:delText>
          </w:r>
        </w:del>
      </w:ins>
      <w:ins w:id="737" w:author="JINZHU WANG" w:date="2022-04-27T11:57:00Z">
        <w:r w:rsidR="008C5F98">
          <w:rPr>
            <w:rFonts w:eastAsia="Times New Roman" w:cstheme="minorHAnsi"/>
          </w:rPr>
          <w:t>land-use</w:t>
        </w:r>
      </w:ins>
      <w:ins w:id="738" w:author="an" w:date="2022-04-25T10:21:00Z">
        <w:r>
          <w:rPr>
            <w:rFonts w:eastAsia="Times New Roman" w:cstheme="minorHAnsi"/>
          </w:rPr>
          <w:t xml:space="preserve"> </w:t>
        </w:r>
      </w:ins>
      <w:ins w:id="739" w:author="Brett Bryan" w:date="2022-04-28T15:31:00Z">
        <w:r w:rsidR="008576AE">
          <w:rPr>
            <w:rFonts w:eastAsia="Times New Roman" w:cstheme="minorHAnsi"/>
          </w:rPr>
          <w:t>pattern</w:t>
        </w:r>
      </w:ins>
      <w:ins w:id="740" w:author="Brett Bryan" w:date="2022-04-28T20:02:00Z">
        <w:r w:rsidR="000C0E52">
          <w:rPr>
            <w:rFonts w:eastAsia="Times New Roman" w:cstheme="minorHAnsi"/>
          </w:rPr>
          <w:t>s</w:t>
        </w:r>
      </w:ins>
      <w:ins w:id="741" w:author="Brett Bryan" w:date="2022-04-28T15:31:00Z">
        <w:r w:rsidR="008576AE">
          <w:rPr>
            <w:rFonts w:eastAsia="Times New Roman" w:cstheme="minorHAnsi"/>
          </w:rPr>
          <w:t xml:space="preserve"> and development </w:t>
        </w:r>
      </w:ins>
      <w:ins w:id="742" w:author="an" w:date="2022-04-25T10:21:00Z">
        <w:r>
          <w:rPr>
            <w:rFonts w:eastAsia="Times New Roman" w:cstheme="minorHAnsi"/>
          </w:rPr>
          <w:t>characteristics such as gravity, neighborhood, and linear effects.</w:t>
        </w:r>
      </w:ins>
    </w:p>
    <w:p w14:paraId="664AD07B" w14:textId="39E0D213" w:rsidR="003C4084" w:rsidRPr="00424860" w:rsidDel="00A64EFF" w:rsidRDefault="003C4084" w:rsidP="00D71802">
      <w:pPr>
        <w:spacing w:line="276" w:lineRule="auto"/>
        <w:rPr>
          <w:moveFrom w:id="743" w:author="JINZHU WANG" w:date="2022-04-21T17:10:00Z"/>
          <w:rFonts w:ascii="Calibri" w:hAnsi="Calibri" w:cs="Calibri"/>
        </w:rPr>
      </w:pPr>
      <w:moveFromRangeStart w:id="744" w:author="JINZHU WANG" w:date="2022-04-21T17:10:00Z" w:name="move101453451"/>
      <w:moveFrom w:id="745" w:author="JINZHU WANG" w:date="2022-04-21T17:10:00Z">
        <w:r w:rsidRPr="00424860" w:rsidDel="00A64EFF">
          <w:rPr>
            <w:rFonts w:ascii="Calibri" w:hAnsi="Calibri" w:cs="Calibri"/>
          </w:rPr>
          <w:t xml:space="preserve">We first validated the </w:t>
        </w:r>
        <w:r w:rsidR="00CD71CA" w:rsidRPr="00424860" w:rsidDel="00A64EFF">
          <w:rPr>
            <w:rFonts w:ascii="Calibri" w:hAnsi="Calibri" w:cs="Calibri"/>
          </w:rPr>
          <w:t>U-Net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BF0BF8" w:rsidRPr="00424860" w:rsidDel="00A64EFF">
          <w:rPr>
            <w:rFonts w:ascii="Calibri" w:hAnsi="Calibri" w:cs="Calibri"/>
          </w:rPr>
          <w:t xml:space="preserve">using </w:t>
        </w:r>
        <w:r w:rsidR="00E24430" w:rsidRPr="00424860" w:rsidDel="00A64EFF">
          <w:rPr>
            <w:rFonts w:ascii="Calibri" w:hAnsi="Calibri" w:cs="Calibri"/>
          </w:rPr>
          <w:t>the assessment metrics and then</w:t>
        </w:r>
        <w:r w:rsidR="00A81368" w:rsidRPr="00424860" w:rsidDel="00A64EFF">
          <w:rPr>
            <w:rFonts w:ascii="Calibri" w:hAnsi="Calibri" w:cs="Calibri"/>
          </w:rPr>
          <w:t xml:space="preserve"> </w:t>
        </w:r>
        <w:r w:rsidR="00D57CDF" w:rsidRPr="00424860" w:rsidDel="00A64EFF">
          <w:rPr>
            <w:rFonts w:ascii="Calibri" w:hAnsi="Calibri" w:cs="Calibri"/>
          </w:rPr>
          <w:t xml:space="preserve">produced a future urban map </w:t>
        </w:r>
        <w:r w:rsidR="00236A54" w:rsidDel="00A64EFF">
          <w:rPr>
            <w:rFonts w:ascii="Calibri" w:hAnsi="Calibri" w:cs="Calibri"/>
          </w:rPr>
          <w:t>for</w:t>
        </w:r>
        <w:r w:rsidR="00D57CDF" w:rsidRPr="00424860" w:rsidDel="00A64EFF">
          <w:rPr>
            <w:rFonts w:ascii="Calibri" w:hAnsi="Calibri" w:cs="Calibri"/>
          </w:rPr>
          <w:t xml:space="preserve"> 2030.</w:t>
        </w:r>
        <w:r w:rsidRPr="00424860" w:rsidDel="00A64EFF">
          <w:rPr>
            <w:rFonts w:ascii="Calibri" w:hAnsi="Calibri" w:cs="Calibri"/>
          </w:rPr>
          <w:t xml:space="preserve"> </w:t>
        </w:r>
        <w:r w:rsidR="00CA3EDF" w:rsidRPr="00424860" w:rsidDel="00A64EFF">
          <w:rPr>
            <w:rFonts w:ascii="Calibri" w:hAnsi="Calibri" w:cs="Calibri"/>
          </w:rPr>
          <w:t>U</w:t>
        </w:r>
        <w:r w:rsidRPr="00424860" w:rsidDel="00A64EFF">
          <w:rPr>
            <w:rFonts w:ascii="Calibri" w:hAnsi="Calibri" w:cs="Calibri"/>
          </w:rPr>
          <w:t xml:space="preserve">rban </w:t>
        </w:r>
        <w:r w:rsidR="007E0470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8E02B1" w:rsidRPr="00424860" w:rsidDel="00A64EFF">
          <w:rPr>
            <w:rFonts w:ascii="Calibri" w:hAnsi="Calibri" w:cs="Calibri"/>
          </w:rPr>
          <w:t xml:space="preserve"> </w:t>
        </w:r>
        <w:r w:rsidR="007E0470" w:rsidRPr="00424860" w:rsidDel="00A64EFF">
          <w:rPr>
            <w:rFonts w:ascii="Calibri" w:hAnsi="Calibri" w:cs="Calibri"/>
          </w:rPr>
          <w:t>1994</w:t>
        </w:r>
        <w:r w:rsidRPr="00424860" w:rsidDel="00A64EFF">
          <w:rPr>
            <w:rFonts w:ascii="Calibri" w:hAnsi="Calibri" w:cs="Calibri"/>
          </w:rPr>
          <w:t xml:space="preserve"> and 200</w:t>
        </w:r>
        <w:r w:rsidR="007E0470" w:rsidRPr="00424860" w:rsidDel="00A64EFF">
          <w:rPr>
            <w:rFonts w:ascii="Calibri" w:hAnsi="Calibri" w:cs="Calibri"/>
          </w:rPr>
          <w:t>6</w:t>
        </w:r>
        <w:r w:rsidRPr="00424860" w:rsidDel="00A64EFF">
          <w:rPr>
            <w:rFonts w:ascii="Calibri" w:hAnsi="Calibri" w:cs="Calibri"/>
          </w:rPr>
          <w:t xml:space="preserve"> were </w:t>
        </w:r>
        <w:r w:rsidR="007E0470" w:rsidRPr="00424860" w:rsidDel="00A64EFF">
          <w:rPr>
            <w:rFonts w:ascii="Calibri" w:hAnsi="Calibri" w:cs="Calibri"/>
          </w:rPr>
          <w:t xml:space="preserve">used </w:t>
        </w:r>
        <w:r w:rsidRPr="00424860" w:rsidDel="00A64EFF">
          <w:rPr>
            <w:rFonts w:ascii="Calibri" w:hAnsi="Calibri" w:cs="Calibri"/>
          </w:rPr>
          <w:t xml:space="preserve">to train </w:t>
        </w:r>
        <w:r w:rsidR="00236A54" w:rsidDel="00A64EFF">
          <w:rPr>
            <w:rFonts w:ascii="Calibri" w:hAnsi="Calibri" w:cs="Calibri"/>
          </w:rPr>
          <w:t>the</w:t>
        </w:r>
        <w:r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397A36" w:rsidRPr="00424860" w:rsidDel="00A64EFF">
          <w:rPr>
            <w:rFonts w:ascii="Calibri" w:hAnsi="Calibri" w:cs="Calibri"/>
          </w:rPr>
          <w:t>model</w:t>
        </w:r>
        <w:r w:rsidR="005747BF" w:rsidRPr="00424860" w:rsidDel="00A64EFF">
          <w:rPr>
            <w:rFonts w:ascii="Calibri" w:hAnsi="Calibri" w:cs="Calibri"/>
          </w:rPr>
          <w:t xml:space="preserve"> that </w:t>
        </w:r>
        <w:r w:rsidR="00AF4792" w:rsidRPr="00424860" w:rsidDel="00A64EFF">
          <w:rPr>
            <w:rFonts w:ascii="Calibri" w:hAnsi="Calibri" w:cs="Calibri"/>
          </w:rPr>
          <w:t>simulate</w:t>
        </w:r>
        <w:r w:rsidR="00AA2083" w:rsidRPr="00424860" w:rsidDel="00A64EFF">
          <w:rPr>
            <w:rFonts w:ascii="Calibri" w:hAnsi="Calibri" w:cs="Calibri"/>
          </w:rPr>
          <w:t>d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urban</w:t>
        </w:r>
        <w:r w:rsidR="00AF4792" w:rsidRPr="00424860" w:rsidDel="00A64EFF">
          <w:rPr>
            <w:rFonts w:ascii="Calibri" w:hAnsi="Calibri" w:cs="Calibri"/>
          </w:rPr>
          <w:t xml:space="preserve"> </w:t>
        </w:r>
        <w:r w:rsidR="00B62DD9" w:rsidDel="00A64EFF">
          <w:rPr>
            <w:rFonts w:ascii="Calibri" w:hAnsi="Calibri" w:cs="Calibri"/>
          </w:rPr>
          <w:t xml:space="preserve">land-use </w:t>
        </w:r>
        <w:r w:rsidR="00AF4792" w:rsidRPr="00424860" w:rsidDel="00A64EFF">
          <w:rPr>
            <w:rFonts w:ascii="Calibri" w:hAnsi="Calibri" w:cs="Calibri"/>
          </w:rPr>
          <w:t xml:space="preserve">for </w:t>
        </w:r>
        <w:r w:rsidRPr="00424860" w:rsidDel="00A64EFF">
          <w:rPr>
            <w:rFonts w:ascii="Calibri" w:hAnsi="Calibri" w:cs="Calibri"/>
          </w:rPr>
          <w:t>201</w:t>
        </w:r>
        <w:r w:rsidR="00AF4792" w:rsidRPr="00424860" w:rsidDel="00A64EFF">
          <w:rPr>
            <w:rFonts w:ascii="Calibri" w:hAnsi="Calibri" w:cs="Calibri"/>
          </w:rPr>
          <w:t>8</w:t>
        </w:r>
        <w:r w:rsidRPr="00424860" w:rsidDel="00A64EFF">
          <w:rPr>
            <w:rFonts w:ascii="Calibri" w:hAnsi="Calibri" w:cs="Calibri"/>
          </w:rPr>
          <w:t xml:space="preserve">, </w:t>
        </w:r>
        <w:r w:rsidR="00AA657A" w:rsidRPr="00424860" w:rsidDel="00A64EFF">
          <w:rPr>
            <w:rFonts w:ascii="Calibri" w:hAnsi="Calibri" w:cs="Calibri"/>
          </w:rPr>
          <w:t>which</w:t>
        </w:r>
        <w:r w:rsidRPr="00424860" w:rsidDel="00A64EFF">
          <w:rPr>
            <w:rFonts w:ascii="Calibri" w:hAnsi="Calibri" w:cs="Calibri"/>
          </w:rPr>
          <w:t xml:space="preserve"> was assessed</w:t>
        </w:r>
        <w:r w:rsidR="00AF4792" w:rsidRPr="00424860" w:rsidDel="00A64EFF">
          <w:rPr>
            <w:rFonts w:ascii="Calibri" w:hAnsi="Calibri" w:cs="Calibri"/>
          </w:rPr>
          <w:t>,</w:t>
        </w:r>
        <w:r w:rsidRPr="00424860" w:rsidDel="00A64EFF">
          <w:rPr>
            <w:rFonts w:ascii="Calibri" w:hAnsi="Calibri" w:cs="Calibri"/>
          </w:rPr>
          <w:t xml:space="preserve"> </w:t>
        </w:r>
        <w:r w:rsidR="00DE715F" w:rsidRPr="00424860" w:rsidDel="00A64EFF">
          <w:rPr>
            <w:rFonts w:ascii="Calibri" w:hAnsi="Calibri" w:cs="Calibri"/>
          </w:rPr>
          <w:t>compared</w:t>
        </w:r>
        <w:r w:rsidR="00AF4792" w:rsidRPr="00424860" w:rsidDel="00A64EFF">
          <w:rPr>
            <w:rFonts w:ascii="Calibri" w:hAnsi="Calibri" w:cs="Calibri"/>
          </w:rPr>
          <w:t>, and validated</w:t>
        </w:r>
        <w:r w:rsidR="00DE715F" w:rsidRPr="00424860" w:rsidDel="00A64EFF">
          <w:rPr>
            <w:rFonts w:ascii="Calibri" w:hAnsi="Calibri" w:cs="Calibri"/>
          </w:rPr>
          <w:t xml:space="preserve"> </w:t>
        </w:r>
        <w:r w:rsidR="00AF4792" w:rsidRPr="00424860" w:rsidDel="00A64EFF">
          <w:rPr>
            <w:rFonts w:ascii="Calibri" w:hAnsi="Calibri" w:cs="Calibri"/>
          </w:rPr>
          <w:t>against</w:t>
        </w:r>
        <w:r w:rsidRPr="00424860" w:rsidDel="00A64EFF">
          <w:rPr>
            <w:rFonts w:ascii="Calibri" w:hAnsi="Calibri" w:cs="Calibri"/>
          </w:rPr>
          <w:t xml:space="preserve"> the </w:t>
        </w:r>
        <w:r w:rsidR="008E3864" w:rsidRPr="00424860" w:rsidDel="00A64EFF">
          <w:rPr>
            <w:rFonts w:ascii="Calibri" w:hAnsi="Calibri" w:cs="Calibri"/>
          </w:rPr>
          <w:t>reference</w:t>
        </w:r>
        <w:r w:rsidRPr="00424860" w:rsidDel="00A64EFF">
          <w:rPr>
            <w:rFonts w:ascii="Calibri" w:hAnsi="Calibri" w:cs="Calibri"/>
          </w:rPr>
          <w:t xml:space="preserve"> urban </w:t>
        </w:r>
        <w:r w:rsidR="00D23FCE" w:rsidRPr="00424860" w:rsidDel="00A64EFF">
          <w:rPr>
            <w:rFonts w:ascii="Calibri" w:hAnsi="Calibri" w:cs="Calibri"/>
          </w:rPr>
          <w:t xml:space="preserve">land-use </w:t>
        </w:r>
        <w:r w:rsidRPr="00424860" w:rsidDel="00A64EFF">
          <w:rPr>
            <w:rFonts w:ascii="Calibri" w:hAnsi="Calibri" w:cs="Calibri"/>
          </w:rPr>
          <w:t>map</w:t>
        </w:r>
        <w:r w:rsidR="00D23FCE" w:rsidRPr="00424860" w:rsidDel="00A64EFF">
          <w:rPr>
            <w:rFonts w:ascii="Calibri" w:hAnsi="Calibri" w:cs="Calibri"/>
          </w:rPr>
          <w:t xml:space="preserve"> for 2018</w:t>
        </w:r>
        <w:r w:rsidRPr="00424860" w:rsidDel="00A64EFF">
          <w:rPr>
            <w:rFonts w:ascii="Calibri" w:hAnsi="Calibri" w:cs="Calibri"/>
          </w:rPr>
          <w:t xml:space="preserve">. </w:t>
        </w:r>
        <w:r w:rsidR="00BF5A92" w:rsidRPr="00424860" w:rsidDel="00A64EFF">
          <w:rPr>
            <w:rFonts w:ascii="Calibri" w:hAnsi="Calibri" w:cs="Calibri"/>
          </w:rPr>
          <w:t>Next,</w:t>
        </w:r>
        <w:r w:rsidR="00D23FCE" w:rsidRPr="00424860" w:rsidDel="00A64EFF">
          <w:rPr>
            <w:rFonts w:ascii="Calibri" w:hAnsi="Calibri" w:cs="Calibri"/>
          </w:rPr>
          <w:t xml:space="preserve"> </w:t>
        </w:r>
        <w:r w:rsidR="006463B8" w:rsidRPr="00424860" w:rsidDel="00A64EFF">
          <w:rPr>
            <w:rFonts w:ascii="Calibri" w:hAnsi="Calibri" w:cs="Calibri"/>
          </w:rPr>
          <w:t>the othe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CD71CA" w:rsidRPr="00424860" w:rsidDel="00A64EFF">
          <w:rPr>
            <w:rFonts w:ascii="Calibri" w:hAnsi="Calibri" w:cs="Calibri"/>
          </w:rPr>
          <w:t>U-Net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5B01F5" w:rsidDel="00A64EFF">
          <w:rPr>
            <w:rFonts w:ascii="Calibri" w:hAnsi="Calibri" w:cs="Calibri"/>
          </w:rPr>
          <w:t xml:space="preserve">model </w:t>
        </w:r>
        <w:r w:rsidR="005E368B" w:rsidRPr="00424860" w:rsidDel="00A64EFF">
          <w:rPr>
            <w:rFonts w:ascii="Calibri" w:hAnsi="Calibri" w:cs="Calibri"/>
          </w:rPr>
          <w:t xml:space="preserve">was trained on the urban </w:t>
        </w:r>
        <w:r w:rsidR="00F9394C" w:rsidRPr="00424860" w:rsidDel="00A64EFF">
          <w:rPr>
            <w:rFonts w:ascii="Calibri" w:hAnsi="Calibri" w:cs="Calibri"/>
          </w:rPr>
          <w:t xml:space="preserve">land-use </w:t>
        </w:r>
        <w:r w:rsidR="005E368B" w:rsidRPr="00424860" w:rsidDel="00A64EFF">
          <w:rPr>
            <w:rFonts w:ascii="Calibri" w:hAnsi="Calibri" w:cs="Calibri"/>
          </w:rPr>
          <w:t xml:space="preserve">maps </w:t>
        </w:r>
        <w:r w:rsidR="00236A54" w:rsidDel="00A64EFF">
          <w:rPr>
            <w:rFonts w:ascii="Calibri" w:hAnsi="Calibri" w:cs="Calibri"/>
          </w:rPr>
          <w:t>for</w:t>
        </w:r>
        <w:r w:rsidR="005E368B" w:rsidRPr="00424860" w:rsidDel="00A64EFF">
          <w:rPr>
            <w:rFonts w:ascii="Calibri" w:hAnsi="Calibri" w:cs="Calibri"/>
          </w:rPr>
          <w:t xml:space="preserve"> </w:t>
        </w:r>
        <w:r w:rsidR="002B3DAA" w:rsidRPr="00424860" w:rsidDel="00A64EFF">
          <w:rPr>
            <w:rFonts w:ascii="Calibri" w:hAnsi="Calibri" w:cs="Calibri"/>
          </w:rPr>
          <w:t>2006</w:t>
        </w:r>
        <w:r w:rsidR="005E368B" w:rsidRPr="00424860" w:rsidDel="00A64EFF">
          <w:rPr>
            <w:rFonts w:ascii="Calibri" w:hAnsi="Calibri" w:cs="Calibri"/>
          </w:rPr>
          <w:t xml:space="preserve"> and </w:t>
        </w:r>
        <w:r w:rsidR="002B3DAA" w:rsidRPr="00424860" w:rsidDel="00A64EFF">
          <w:rPr>
            <w:rFonts w:ascii="Calibri" w:hAnsi="Calibri" w:cs="Calibri"/>
          </w:rPr>
          <w:t>2018</w:t>
        </w:r>
        <w:r w:rsidR="00BB5FC2" w:rsidRPr="00424860" w:rsidDel="00A64EFF">
          <w:rPr>
            <w:rFonts w:ascii="Calibri" w:hAnsi="Calibri" w:cs="Calibri"/>
          </w:rPr>
          <w:t xml:space="preserve"> t</w:t>
        </w:r>
        <w:r w:rsidRPr="00424860" w:rsidDel="00A64EFF">
          <w:rPr>
            <w:rFonts w:ascii="Calibri" w:hAnsi="Calibri" w:cs="Calibri"/>
          </w:rPr>
          <w:t xml:space="preserve">o </w:t>
        </w:r>
        <w:r w:rsidR="00516F01" w:rsidRPr="00424860" w:rsidDel="00A64EFF">
          <w:rPr>
            <w:rFonts w:ascii="Calibri" w:hAnsi="Calibri" w:cs="Calibri"/>
          </w:rPr>
          <w:t xml:space="preserve">predict </w:t>
        </w:r>
        <w:r w:rsidR="00BF0BF8" w:rsidRPr="00424860" w:rsidDel="00A64EFF">
          <w:rPr>
            <w:rFonts w:ascii="Calibri" w:hAnsi="Calibri" w:cs="Calibri"/>
          </w:rPr>
          <w:t xml:space="preserve">the </w:t>
        </w:r>
        <w:r w:rsidR="00BF5A92" w:rsidRPr="00424860" w:rsidDel="00A64EFF">
          <w:rPr>
            <w:rFonts w:ascii="Calibri" w:hAnsi="Calibri" w:cs="Calibri"/>
          </w:rPr>
          <w:t>future urban</w:t>
        </w:r>
        <w:r w:rsidR="00AA70CA" w:rsidRPr="00424860" w:rsidDel="00A64EFF">
          <w:rPr>
            <w:rFonts w:ascii="Calibri" w:hAnsi="Calibri" w:cs="Calibri"/>
          </w:rPr>
          <w:t xml:space="preserve"> map </w:t>
        </w:r>
        <w:r w:rsidR="00236A54" w:rsidDel="00A64EFF">
          <w:rPr>
            <w:rFonts w:ascii="Calibri" w:hAnsi="Calibri" w:cs="Calibri"/>
          </w:rPr>
          <w:t>for</w:t>
        </w:r>
        <w:r w:rsidR="00BB5FC2" w:rsidRPr="00424860" w:rsidDel="00A64EFF">
          <w:rPr>
            <w:rFonts w:ascii="Calibri" w:hAnsi="Calibri" w:cs="Calibri"/>
          </w:rPr>
          <w:t xml:space="preserve"> </w:t>
        </w:r>
        <w:r w:rsidRPr="00424860" w:rsidDel="00A64EFF">
          <w:rPr>
            <w:rFonts w:ascii="Calibri" w:hAnsi="Calibri" w:cs="Calibri"/>
          </w:rPr>
          <w:t>2030</w:t>
        </w:r>
        <w:r w:rsidR="00BB5FC2" w:rsidRPr="00424860" w:rsidDel="00A64EFF">
          <w:rPr>
            <w:rFonts w:ascii="Calibri" w:hAnsi="Calibri" w:cs="Calibri"/>
          </w:rPr>
          <w:t>.</w:t>
        </w:r>
        <w:r w:rsidRPr="00424860" w:rsidDel="00A64EFF">
          <w:rPr>
            <w:rFonts w:ascii="Calibri" w:hAnsi="Calibri" w:cs="Calibri"/>
          </w:rPr>
          <w:t xml:space="preserve"> </w:t>
        </w:r>
      </w:moveFrom>
    </w:p>
    <w:moveFromRangeEnd w:id="744"/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4BE3EF95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ins w:id="746" w:author="Brett Bryan" w:date="2022-04-28T15:32:00Z">
        <w:r w:rsidR="00463461">
          <w:rPr>
            <w:rFonts w:ascii="Calibri" w:hAnsi="Calibri" w:cs="Calibri"/>
          </w:rPr>
          <w:t>-A</w:t>
        </w:r>
      </w:ins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>urban</w:t>
      </w:r>
      <w:ins w:id="747" w:author="JINZHU WANG" w:date="2022-04-27T14:16:00Z">
        <w:r w:rsidR="00337864">
          <w:rPr>
            <w:rFonts w:ascii="Calibri" w:hAnsi="Calibri" w:cs="Calibri"/>
          </w:rPr>
          <w:t xml:space="preserve"> land-use</w:t>
        </w:r>
      </w:ins>
      <w:r w:rsidR="00F84BE2" w:rsidRPr="00424860">
        <w:rPr>
          <w:rFonts w:ascii="Calibri" w:hAnsi="Calibri" w:cs="Calibri"/>
        </w:rPr>
        <w:t xml:space="preserve"> </w:t>
      </w:r>
      <w:del w:id="748" w:author="JINZHU WANG" w:date="2022-04-27T14:16:00Z">
        <w:r w:rsidR="00F84BE2" w:rsidRPr="00424860" w:rsidDel="00337864">
          <w:rPr>
            <w:rFonts w:ascii="Calibri" w:hAnsi="Calibri" w:cs="Calibri"/>
          </w:rPr>
          <w:delText xml:space="preserve">images </w:delText>
        </w:r>
      </w:del>
      <w:ins w:id="749" w:author="JINZHU WANG" w:date="2022-04-27T14:16:00Z">
        <w:r w:rsidR="00337864">
          <w:rPr>
            <w:rFonts w:ascii="Calibri" w:hAnsi="Calibri" w:cs="Calibri"/>
          </w:rPr>
          <w:t>maps</w:t>
        </w:r>
        <w:r w:rsidR="00337864" w:rsidRPr="00424860">
          <w:rPr>
            <w:rFonts w:ascii="Calibri" w:hAnsi="Calibri" w:cs="Calibri"/>
          </w:rPr>
          <w:t xml:space="preserve"> </w:t>
        </w:r>
      </w:ins>
      <w:r w:rsidR="00F84BE2" w:rsidRPr="00424860">
        <w:rPr>
          <w:rFonts w:ascii="Calibri" w:hAnsi="Calibri" w:cs="Calibri"/>
        </w:rPr>
        <w:t xml:space="preserve">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4C30F2" w:rsidRPr="00F12975">
        <w:t>Fig</w:t>
      </w:r>
      <w:r w:rsidR="004C30F2">
        <w:t>.</w:t>
      </w:r>
      <w:r w:rsidR="004C30F2" w:rsidRPr="00F12975">
        <w:t xml:space="preserve"> </w:t>
      </w:r>
      <w:r w:rsidR="004C30F2">
        <w:rPr>
          <w:i/>
          <w:iCs/>
          <w:noProof/>
        </w:rPr>
        <w:t>7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>the U-Net</w:t>
      </w:r>
      <w:ins w:id="750" w:author="JINZHU WANG" w:date="2022-04-27T11:59:00Z">
        <w:r w:rsidR="00A46E36">
          <w:rPr>
            <w:rFonts w:ascii="Calibri" w:hAnsi="Calibri" w:cs="Calibri"/>
          </w:rPr>
          <w:t>-A</w:t>
        </w:r>
      </w:ins>
      <w:r w:rsidR="00EF23A4" w:rsidRPr="00424860">
        <w:rPr>
          <w:rFonts w:ascii="Calibri" w:hAnsi="Calibri" w:cs="Calibri"/>
        </w:rPr>
        <w:t xml:space="preserve"> model that </w:t>
      </w:r>
      <w:ins w:id="751" w:author="Brett Bryan" w:date="2022-04-28T15:33:00Z">
        <w:r w:rsidR="00873343">
          <w:rPr>
            <w:rFonts w:ascii="Calibri" w:hAnsi="Calibri" w:cs="Calibri"/>
          </w:rPr>
          <w:t xml:space="preserve">was used to </w:t>
        </w:r>
      </w:ins>
      <w:r w:rsidR="005A2568" w:rsidRPr="00424860">
        <w:rPr>
          <w:rFonts w:ascii="Calibri" w:hAnsi="Calibri" w:cs="Calibri"/>
        </w:rPr>
        <w:t>simulate</w:t>
      </w:r>
      <w:del w:id="752" w:author="Brett Bryan" w:date="2022-04-28T15:33:00Z">
        <w:r w:rsidR="005A2568" w:rsidRPr="00424860" w:rsidDel="00873343">
          <w:rPr>
            <w:rFonts w:ascii="Calibri" w:hAnsi="Calibri" w:cs="Calibri"/>
          </w:rPr>
          <w:delText>d</w:delText>
        </w:r>
      </w:del>
      <w:r w:rsidR="00F84BE2" w:rsidRPr="00424860">
        <w:rPr>
          <w:rFonts w:ascii="Calibri" w:hAnsi="Calibri" w:cs="Calibri"/>
        </w:rPr>
        <w:t xml:space="preserve"> </w:t>
      </w:r>
      <w:del w:id="753" w:author="Brett Bryan" w:date="2022-04-28T15:33:00Z">
        <w:r w:rsidR="00EF23A4" w:rsidRPr="00424860" w:rsidDel="00873343">
          <w:rPr>
            <w:rFonts w:ascii="Calibri" w:hAnsi="Calibri" w:cs="Calibri"/>
          </w:rPr>
          <w:delText xml:space="preserve">the </w:delText>
        </w:r>
      </w:del>
      <w:r w:rsidR="00F84BE2" w:rsidRPr="00424860">
        <w:rPr>
          <w:rFonts w:ascii="Calibri" w:hAnsi="Calibri" w:cs="Calibri"/>
        </w:rPr>
        <w:t xml:space="preserve">urban </w:t>
      </w:r>
      <w:del w:id="754" w:author="JINZHU WANG" w:date="2022-04-27T11:59:00Z">
        <w:r w:rsidR="00E5340C" w:rsidRPr="00424860" w:rsidDel="00A46E36">
          <w:rPr>
            <w:rFonts w:ascii="Calibri" w:hAnsi="Calibri" w:cs="Calibri"/>
          </w:rPr>
          <w:delText>layout</w:delText>
        </w:r>
        <w:r w:rsidR="00F84BE2" w:rsidRPr="00424860" w:rsidDel="00A46E36">
          <w:rPr>
            <w:rFonts w:ascii="Calibri" w:hAnsi="Calibri" w:cs="Calibri"/>
          </w:rPr>
          <w:delText xml:space="preserve"> </w:delText>
        </w:r>
      </w:del>
      <w:ins w:id="755" w:author="JINZHU WANG" w:date="2022-04-27T11:59:00Z">
        <w:r w:rsidR="00A46E36">
          <w:rPr>
            <w:rFonts w:ascii="Calibri" w:hAnsi="Calibri" w:cs="Calibri"/>
          </w:rPr>
          <w:t>land-use</w:t>
        </w:r>
        <w:r w:rsidR="00A46E36" w:rsidRPr="00424860">
          <w:rPr>
            <w:rFonts w:ascii="Calibri" w:hAnsi="Calibri" w:cs="Calibri"/>
          </w:rPr>
          <w:t xml:space="preserve"> </w:t>
        </w:r>
      </w:ins>
      <w:del w:id="756" w:author="Brett Bryan" w:date="2022-04-28T15:33:00Z">
        <w:r w:rsidR="00F84BE2" w:rsidRPr="00424860" w:rsidDel="00873343">
          <w:rPr>
            <w:rFonts w:ascii="Calibri" w:hAnsi="Calibri" w:cs="Calibri"/>
          </w:rPr>
          <w:delText xml:space="preserve">of </w:delText>
        </w:r>
      </w:del>
      <w:ins w:id="757" w:author="Brett Bryan" w:date="2022-04-28T15:33:00Z">
        <w:r w:rsidR="00873343">
          <w:rPr>
            <w:rFonts w:ascii="Calibri" w:hAnsi="Calibri" w:cs="Calibri"/>
          </w:rPr>
          <w:t>for</w:t>
        </w:r>
        <w:r w:rsidR="00873343" w:rsidRPr="00424860">
          <w:rPr>
            <w:rFonts w:ascii="Calibri" w:hAnsi="Calibri" w:cs="Calibri"/>
          </w:rPr>
          <w:t xml:space="preserve"> </w:t>
        </w:r>
      </w:ins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96DAC541-7B7A-43D3-8B79-37D633B846F1}">
                          <asvg:svgBlip xmlns:asvg="http://schemas.microsoft.com/office/drawing/2016/SVG/main" r:embed="rId4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564B886A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758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7</w:t>
      </w:r>
      <w:r w:rsidRPr="00F12975">
        <w:rPr>
          <w:i w:val="0"/>
          <w:iCs w:val="0"/>
        </w:rPr>
        <w:fldChar w:fldCharType="end"/>
      </w:r>
      <w:bookmarkEnd w:id="758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ins w:id="759" w:author="JINZHU WANG" w:date="2022-04-25T13:14:00Z">
        <w:r w:rsidR="00EA4640" w:rsidRPr="00EA4640">
          <w:rPr>
            <w:i w:val="0"/>
            <w:iCs w:val="0"/>
          </w:rPr>
          <w:t xml:space="preserve">to historical urban </w:t>
        </w:r>
        <w:del w:id="760" w:author="JINZHU WANG" w:date="2022-04-26T15:34:00Z">
          <w:r w:rsidR="00EA4640" w:rsidRPr="00EA4640" w:rsidDel="00BA76D7">
            <w:rPr>
              <w:i w:val="0"/>
              <w:iCs w:val="0"/>
            </w:rPr>
            <w:delText>land use</w:delText>
          </w:r>
        </w:del>
      </w:ins>
      <w:ins w:id="761" w:author="JINZHU WANG" w:date="2022-04-26T15:34:00Z">
        <w:r w:rsidR="00BA76D7">
          <w:rPr>
            <w:i w:val="0"/>
            <w:iCs w:val="0"/>
          </w:rPr>
          <w:t>land-use</w:t>
        </w:r>
      </w:ins>
      <w:ins w:id="762" w:author="JINZHU WANG" w:date="2022-04-25T13:14:00Z">
        <w:r w:rsidR="00EA4640" w:rsidRPr="00EA4640">
          <w:rPr>
            <w:i w:val="0"/>
            <w:iCs w:val="0"/>
          </w:rPr>
          <w:t xml:space="preserve"> maps </w:t>
        </w:r>
        <w:del w:id="763" w:author="Brett Bryan" w:date="2022-04-28T15:33:00Z">
          <w:r w:rsidR="00EA4640" w:rsidRPr="00EA4640" w:rsidDel="00833E3E">
            <w:rPr>
              <w:i w:val="0"/>
              <w:iCs w:val="0"/>
            </w:rPr>
            <w:delText>of</w:delText>
          </w:r>
        </w:del>
      </w:ins>
      <w:ins w:id="764" w:author="Brett Bryan" w:date="2022-04-28T15:33:00Z">
        <w:r w:rsidR="00833E3E">
          <w:rPr>
            <w:i w:val="0"/>
            <w:iCs w:val="0"/>
          </w:rPr>
          <w:t>for</w:t>
        </w:r>
      </w:ins>
      <w:ins w:id="765" w:author="JINZHU WANG" w:date="2022-04-25T13:14:00Z">
        <w:r w:rsidR="00EA4640" w:rsidRPr="00EA4640">
          <w:rPr>
            <w:i w:val="0"/>
            <w:iCs w:val="0"/>
          </w:rPr>
          <w:t xml:space="preserve"> 1994 and 2006</w:t>
        </w:r>
      </w:ins>
      <w:del w:id="766" w:author="JINZHU WANG" w:date="2022-04-25T13:14:00Z">
        <w:r w:rsidR="00823CC9" w:rsidDel="00EA4640">
          <w:rPr>
            <w:i w:val="0"/>
            <w:iCs w:val="0"/>
          </w:rPr>
          <w:delText>to</w:delText>
        </w:r>
        <w:r w:rsidR="008E3B0F" w:rsidRPr="00F12975" w:rsidDel="00EA4640">
          <w:rPr>
            <w:i w:val="0"/>
            <w:iCs w:val="0"/>
          </w:rPr>
          <w:delText xml:space="preserve"> </w:delText>
        </w:r>
        <w:r w:rsidR="00AB7495" w:rsidRPr="00F12975" w:rsidDel="00EA4640">
          <w:rPr>
            <w:i w:val="0"/>
            <w:iCs w:val="0"/>
          </w:rPr>
          <w:delText>historical urban land-use</w:delText>
        </w:r>
      </w:del>
      <w:ins w:id="767" w:author="an" w:date="2022-04-25T09:57:00Z">
        <w:del w:id="768" w:author="JINZHU WANG" w:date="2022-04-25T13:14:00Z">
          <w:r w:rsidR="008F0A4B" w:rsidDel="00EA4640">
            <w:rPr>
              <w:i w:val="0"/>
              <w:iCs w:val="0"/>
            </w:rPr>
            <w:delText>land use</w:delText>
          </w:r>
        </w:del>
      </w:ins>
      <w:del w:id="769" w:author="JINZHU WANG" w:date="2022-04-25T13:14:00Z">
        <w:r w:rsidR="00AB7495" w:rsidRPr="00F12975" w:rsidDel="00EA4640">
          <w:rPr>
            <w:i w:val="0"/>
            <w:iCs w:val="0"/>
          </w:rPr>
          <w:delText xml:space="preserve"> maps </w:delText>
        </w:r>
        <w:r w:rsidR="00823CC9" w:rsidDel="00EA4640">
          <w:rPr>
            <w:i w:val="0"/>
            <w:iCs w:val="0"/>
          </w:rPr>
          <w:delText>for the period</w:delText>
        </w:r>
        <w:r w:rsidR="00AB7495" w:rsidRPr="00F12975" w:rsidDel="00EA4640">
          <w:rPr>
            <w:i w:val="0"/>
            <w:iCs w:val="0"/>
          </w:rPr>
          <w:delText xml:space="preserve"> 1994</w:delText>
        </w:r>
        <w:r w:rsidR="00823CC9" w:rsidDel="00EA4640">
          <w:rPr>
            <w:i w:val="0"/>
            <w:iCs w:val="0"/>
          </w:rPr>
          <w:delText>–</w:delText>
        </w:r>
        <w:r w:rsidR="00AB7495" w:rsidRPr="00F12975" w:rsidDel="00EA4640">
          <w:rPr>
            <w:i w:val="0"/>
            <w:iCs w:val="0"/>
          </w:rPr>
          <w:delText>2006</w:delText>
        </w:r>
      </w:del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</w:t>
      </w:r>
      <w:del w:id="770" w:author="Brett Bryan" w:date="2022-04-28T15:34:00Z">
        <w:r w:rsidR="000A7A63" w:rsidRPr="00F12975" w:rsidDel="00D5386A">
          <w:rPr>
            <w:i w:val="0"/>
            <w:iCs w:val="0"/>
          </w:rPr>
          <w:delText xml:space="preserve">such model on </w:delText>
        </w:r>
      </w:del>
      <w:r w:rsidR="000A7A63" w:rsidRPr="00F12975">
        <w:rPr>
          <w:i w:val="0"/>
          <w:iCs w:val="0"/>
        </w:rPr>
        <w:t>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ins w:id="771" w:author="Brett Bryan" w:date="2022-04-28T15:35:00Z">
        <w:r w:rsidR="000F5099">
          <w:rPr>
            <w:i w:val="0"/>
            <w:iCs w:val="0"/>
          </w:rPr>
          <w:t xml:space="preserve">best </w:t>
        </w:r>
      </w:ins>
      <w:r w:rsidR="00085F29" w:rsidRPr="00F12975">
        <w:rPr>
          <w:i w:val="0"/>
          <w:iCs w:val="0"/>
        </w:rPr>
        <w:t>fit</w:t>
      </w:r>
      <w:del w:id="772" w:author="Brett Bryan" w:date="2022-04-28T15:35:00Z">
        <w:r w:rsidR="00085F29" w:rsidRPr="00F12975" w:rsidDel="007406F4">
          <w:rPr>
            <w:i w:val="0"/>
            <w:iCs w:val="0"/>
          </w:rPr>
          <w:delText>ting</w:delText>
        </w:r>
      </w:del>
      <w:r w:rsidR="00085F29" w:rsidRPr="00F12975">
        <w:rPr>
          <w:i w:val="0"/>
          <w:iCs w:val="0"/>
        </w:rPr>
        <w:t xml:space="preserve"> and </w:t>
      </w:r>
      <w:commentRangeStart w:id="773"/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</w:t>
      </w:r>
      <w:del w:id="774" w:author="Brett Bryan" w:date="2022-04-28T15:35:00Z">
        <w:r w:rsidR="000B5CA1" w:rsidRPr="00F12975" w:rsidDel="000F5099">
          <w:rPr>
            <w:i w:val="0"/>
            <w:iCs w:val="0"/>
          </w:rPr>
          <w:delText>dots</w:delText>
        </w:r>
        <w:commentRangeEnd w:id="773"/>
        <w:r w:rsidR="007406F4" w:rsidDel="000F5099">
          <w:rPr>
            <w:rStyle w:val="CommentReference"/>
            <w:rFonts w:ascii="Times New Roman" w:hAnsi="Times New Roman"/>
            <w:i w:val="0"/>
            <w:iCs w:val="0"/>
            <w:color w:val="auto"/>
            <w:lang w:val="en-GB"/>
          </w:rPr>
          <w:commentReference w:id="773"/>
        </w:r>
      </w:del>
      <w:ins w:id="775" w:author="Brett Bryan" w:date="2022-04-28T15:35:00Z">
        <w:r w:rsidR="000F5099">
          <w:rPr>
            <w:i w:val="0"/>
            <w:iCs w:val="0"/>
          </w:rPr>
          <w:t>MSE</w:t>
        </w:r>
      </w:ins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</w:t>
      </w:r>
      <w:del w:id="776" w:author="Brett Bryan" w:date="2022-04-28T15:35:00Z">
        <w:r w:rsidR="000B5CA1" w:rsidRPr="00F12975" w:rsidDel="000F5099">
          <w:rPr>
            <w:i w:val="0"/>
            <w:iCs w:val="0"/>
          </w:rPr>
          <w:delText xml:space="preserve">better </w:delText>
        </w:r>
      </w:del>
      <w:r w:rsidR="000B5CA1" w:rsidRPr="00F12975">
        <w:rPr>
          <w:i w:val="0"/>
          <w:iCs w:val="0"/>
        </w:rPr>
        <w:t>reflect the trend.</w:t>
      </w:r>
    </w:p>
    <w:p w14:paraId="6522BDE7" w14:textId="2D26136C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-Net</w:t>
      </w:r>
      <w:ins w:id="777" w:author="JINZHU WANG" w:date="2022-04-27T11:59:00Z">
        <w:r w:rsidR="00A46E36">
          <w:rPr>
            <w:rFonts w:ascii="Calibri" w:hAnsi="Calibri" w:cs="Calibri"/>
          </w:rPr>
          <w:t>-A</w:t>
        </w:r>
      </w:ins>
      <w:r w:rsidRPr="00424860">
        <w:rPr>
          <w:rFonts w:ascii="Calibri" w:hAnsi="Calibri" w:cs="Calibri"/>
        </w:rPr>
        <w:t xml:space="preserve">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</w:t>
      </w:r>
      <w:del w:id="778" w:author="Brett Bryan" w:date="2022-04-28T20:03:00Z">
        <w:r w:rsidR="00925271" w:rsidRPr="00424860" w:rsidDel="00C759E6">
          <w:rPr>
            <w:rFonts w:ascii="Calibri" w:hAnsi="Calibri" w:cs="Calibri"/>
          </w:rPr>
          <w:delText xml:space="preserve">areas </w:delText>
        </w:r>
      </w:del>
      <w:ins w:id="779" w:author="Brett Bryan" w:date="2022-04-28T20:03:00Z">
        <w:r w:rsidR="00C759E6">
          <w:rPr>
            <w:rFonts w:ascii="Calibri" w:hAnsi="Calibri" w:cs="Calibri"/>
          </w:rPr>
          <w:t>land-use</w:t>
        </w:r>
        <w:r w:rsidR="00C759E6" w:rsidRPr="00424860">
          <w:rPr>
            <w:rFonts w:ascii="Calibri" w:hAnsi="Calibri" w:cs="Calibri"/>
          </w:rPr>
          <w:t xml:space="preserve"> </w:t>
        </w:r>
      </w:ins>
      <w:r w:rsidR="00925271" w:rsidRPr="00424860">
        <w:rPr>
          <w:rFonts w:ascii="Calibri" w:hAnsi="Calibri" w:cs="Calibri"/>
        </w:rPr>
        <w:t xml:space="preserve">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4C30F2" w:rsidRPr="005A6307">
        <w:t>Fig</w:t>
      </w:r>
      <w:r w:rsidR="004C30F2">
        <w:t>.</w:t>
      </w:r>
      <w:r w:rsidR="004C30F2" w:rsidRPr="005A6307">
        <w:t xml:space="preserve"> </w:t>
      </w:r>
      <w:r w:rsidR="004C30F2">
        <w:rPr>
          <w:i/>
          <w:iCs/>
          <w:noProof/>
        </w:rPr>
        <w:t>8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4C30F2" w:rsidRPr="005A6307">
        <w:t>Fig</w:t>
      </w:r>
      <w:r w:rsidR="004C30F2">
        <w:t>.</w:t>
      </w:r>
      <w:r w:rsidR="004C30F2" w:rsidRPr="005A6307">
        <w:t xml:space="preserve"> </w:t>
      </w:r>
      <w:r w:rsidR="004C30F2">
        <w:rPr>
          <w:i/>
          <w:iCs/>
          <w:noProof/>
        </w:rPr>
        <w:t>8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</w:t>
      </w:r>
      <w:del w:id="780" w:author="JINZHU WANG" w:date="2022-04-27T14:15:00Z">
        <w:r w:rsidR="004B763F" w:rsidRPr="00424860" w:rsidDel="00782053">
          <w:rPr>
            <w:rFonts w:ascii="Calibri" w:hAnsi="Calibri" w:cs="Calibri"/>
          </w:rPr>
          <w:delText>urban pixels</w:delText>
        </w:r>
      </w:del>
      <w:ins w:id="781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 xml:space="preserve">learned to </w:t>
      </w:r>
      <w:commentRangeStart w:id="782"/>
      <w:del w:id="783" w:author="Brett Bryan" w:date="2022-04-28T15:37:00Z">
        <w:r w:rsidR="00664931" w:rsidRPr="00424860" w:rsidDel="0085241D">
          <w:rPr>
            <w:rFonts w:ascii="Calibri" w:hAnsi="Calibri" w:cs="Calibri"/>
          </w:rPr>
          <w:delText>highlight</w:delText>
        </w:r>
        <w:r w:rsidR="006D5D39" w:rsidRPr="00424860" w:rsidDel="0085241D">
          <w:rPr>
            <w:rFonts w:ascii="Calibri" w:hAnsi="Calibri" w:cs="Calibri"/>
          </w:rPr>
          <w:delText xml:space="preserve"> </w:delText>
        </w:r>
      </w:del>
      <w:ins w:id="784" w:author="Brett Bryan" w:date="2022-04-28T15:37:00Z">
        <w:r w:rsidR="0085241D">
          <w:rPr>
            <w:rFonts w:ascii="Calibri" w:hAnsi="Calibri" w:cs="Calibri"/>
          </w:rPr>
          <w:t>distinguish</w:t>
        </w:r>
        <w:r w:rsidR="0085241D" w:rsidRPr="00424860">
          <w:rPr>
            <w:rFonts w:ascii="Calibri" w:hAnsi="Calibri" w:cs="Calibri"/>
          </w:rPr>
          <w:t xml:space="preserve"> </w:t>
        </w:r>
      </w:ins>
      <w:r w:rsidR="004B763F" w:rsidRPr="00424860">
        <w:rPr>
          <w:rFonts w:ascii="Calibri" w:hAnsi="Calibri" w:cs="Calibri"/>
        </w:rPr>
        <w:t xml:space="preserve">larger towns </w:t>
      </w:r>
      <w:del w:id="785" w:author="Brett Bryan" w:date="2022-04-28T15:37:00Z">
        <w:r w:rsidR="004B763F" w:rsidRPr="00424860" w:rsidDel="0085241D">
          <w:rPr>
            <w:rFonts w:ascii="Calibri" w:hAnsi="Calibri" w:cs="Calibri"/>
          </w:rPr>
          <w:delText xml:space="preserve">among </w:delText>
        </w:r>
      </w:del>
      <w:ins w:id="786" w:author="Brett Bryan" w:date="2022-04-28T15:37:00Z">
        <w:r w:rsidR="0085241D">
          <w:rPr>
            <w:rFonts w:ascii="Calibri" w:hAnsi="Calibri" w:cs="Calibri"/>
          </w:rPr>
          <w:t xml:space="preserve">from </w:t>
        </w:r>
      </w:ins>
      <w:r w:rsidR="004B763F" w:rsidRPr="00424860">
        <w:rPr>
          <w:rFonts w:ascii="Calibri" w:hAnsi="Calibri" w:cs="Calibri"/>
        </w:rPr>
        <w:t>small villages</w:t>
      </w:r>
      <w:commentRangeEnd w:id="782"/>
      <w:r w:rsidR="0085241D">
        <w:rPr>
          <w:rStyle w:val="CommentReference"/>
          <w:rFonts w:ascii="Times New Roman" w:hAnsi="Times New Roman"/>
          <w:lang w:val="en-GB"/>
        </w:rPr>
        <w:commentReference w:id="782"/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del w:id="787" w:author="Brett Bryan" w:date="2022-04-28T15:38:00Z">
        <w:r w:rsidR="001B058C" w:rsidRPr="00424860" w:rsidDel="00E06886">
          <w:rPr>
            <w:rFonts w:ascii="Calibri" w:hAnsi="Calibri" w:cs="Calibri"/>
          </w:rPr>
          <w:delText>,</w:delText>
        </w:r>
      </w:del>
      <w:r w:rsidR="00413C9B" w:rsidRPr="00424860">
        <w:rPr>
          <w:rFonts w:ascii="Calibri" w:hAnsi="Calibri" w:cs="Calibri"/>
        </w:rPr>
        <w:t xml:space="preserve"> and </w:t>
      </w:r>
      <w:ins w:id="788" w:author="Brett Bryan" w:date="2022-04-28T15:38:00Z">
        <w:r w:rsidR="00E06886" w:rsidRPr="00424860">
          <w:rPr>
            <w:rFonts w:ascii="Calibri" w:hAnsi="Calibri" w:cs="Calibri"/>
          </w:rPr>
          <w:t>identif</w:t>
        </w:r>
        <w:r w:rsidR="00E06886">
          <w:rPr>
            <w:rFonts w:ascii="Calibri" w:hAnsi="Calibri" w:cs="Calibri"/>
          </w:rPr>
          <w:t>y</w:t>
        </w:r>
        <w:r w:rsidR="00E06886" w:rsidRPr="00424860">
          <w:rPr>
            <w:rFonts w:ascii="Calibri" w:hAnsi="Calibri" w:cs="Calibri"/>
          </w:rPr>
          <w:t xml:space="preserve"> </w:t>
        </w:r>
      </w:ins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del w:id="789" w:author="Brett Bryan" w:date="2022-04-28T15:38:00Z">
        <w:r w:rsidR="00413C9B" w:rsidRPr="00424860" w:rsidDel="00E06886">
          <w:rPr>
            <w:rFonts w:ascii="Calibri" w:hAnsi="Calibri" w:cs="Calibri"/>
          </w:rPr>
          <w:delText xml:space="preserve"> were identified</w:delText>
        </w:r>
      </w:del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del w:id="790" w:author="Brett Bryan" w:date="2022-04-28T15:38:00Z">
        <w:r w:rsidR="004B763F" w:rsidRPr="00424860" w:rsidDel="00427976">
          <w:rPr>
            <w:rFonts w:ascii="Calibri" w:hAnsi="Calibri" w:cs="Calibri"/>
          </w:rPr>
          <w:delText xml:space="preserve">the </w:delText>
        </w:r>
      </w:del>
      <w:r w:rsidR="004B763F" w:rsidRPr="00424860">
        <w:rPr>
          <w:rFonts w:ascii="Calibri" w:hAnsi="Calibri" w:cs="Calibri"/>
        </w:rPr>
        <w:t>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</w:t>
      </w:r>
      <w:del w:id="791" w:author="JINZHU WANG" w:date="2022-04-27T14:15:00Z">
        <w:r w:rsidR="00F7509B" w:rsidRPr="00424860" w:rsidDel="00782053">
          <w:rPr>
            <w:rFonts w:ascii="Calibri" w:hAnsi="Calibri" w:cs="Calibri"/>
          </w:rPr>
          <w:delText>urban pixels</w:delText>
        </w:r>
      </w:del>
      <w:ins w:id="792" w:author="JINZHU WANG" w:date="2022-04-27T14:15:00Z">
        <w:r w:rsidR="00782053">
          <w:rPr>
            <w:rFonts w:ascii="Calibri" w:hAnsi="Calibri" w:cs="Calibri"/>
          </w:rPr>
          <w:t>urban land-use pixels</w:t>
        </w:r>
      </w:ins>
      <w:r w:rsidR="00F7509B" w:rsidRPr="00424860">
        <w:rPr>
          <w:rFonts w:ascii="Calibri" w:hAnsi="Calibri" w:cs="Calibri"/>
        </w:rPr>
        <w:t xml:space="preserve">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w:lastRenderedPageBreak/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C3C5D" w:rsidRDefault="001C3C5D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C3C5D" w:rsidRPr="009D5874" w:rsidRDefault="001C3C5D" w:rsidP="001A6E9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SimHei" w:hAnsi="Calibri" w:cs="DengXian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C3C5D" w:rsidRPr="00FF3AD8" w:rsidRDefault="001C3C5D" w:rsidP="001A6E9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C3C5D" w:rsidRPr="00EE4875" w:rsidRDefault="001C3C5D" w:rsidP="001A6E94">
                              <w:pPr>
                                <w:spacing w:line="480" w:lineRule="auto"/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SimHei" w:hAnsi="Calibri" w:cs="DengXi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4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5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C3C5D" w:rsidRPr="00337F87" w:rsidRDefault="001C3C5D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C3C5D" w:rsidRDefault="001C3C5D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6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7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C3C5D" w:rsidRPr="009D5874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SimHei" w:hAnsi="Calibri" w:cs="DengXian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8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C3C5D" w:rsidRPr="00FF3AD8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C3C5D" w:rsidRPr="00EE4875" w:rsidRDefault="001C3C5D" w:rsidP="001A6E94">
                        <w:pPr>
                          <w:spacing w:line="480" w:lineRule="auto"/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SimHei" w:hAnsi="Calibri" w:cs="DengXian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9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100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1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2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3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4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5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6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7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8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9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10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1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2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3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4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5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6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7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8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9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20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1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2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3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4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5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6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7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8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9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30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1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2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3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C3C5D" w:rsidRPr="00337F87" w:rsidRDefault="001C3C5D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7ACEB1B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793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8</w:t>
      </w:r>
      <w:r w:rsidRPr="005A6307">
        <w:rPr>
          <w:i w:val="0"/>
          <w:iCs w:val="0"/>
        </w:rPr>
        <w:fldChar w:fldCharType="end"/>
      </w:r>
      <w:bookmarkEnd w:id="793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7BB9A73C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4C30F2" w:rsidRPr="00C7258F">
        <w:t>Fig</w:t>
      </w:r>
      <w:r w:rsidR="004C30F2">
        <w:t>.</w:t>
      </w:r>
      <w:r w:rsidR="004C30F2" w:rsidRPr="00C7258F">
        <w:t xml:space="preserve"> </w:t>
      </w:r>
      <w:r w:rsidR="004C30F2">
        <w:rPr>
          <w:i/>
          <w:iCs/>
          <w:noProof/>
        </w:rPr>
        <w:t>9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commentRangeStart w:id="794"/>
      <w:r w:rsidR="00106324">
        <w:t>’</w:t>
      </w:r>
      <w:commentRangeEnd w:id="794"/>
      <w:r w:rsidR="00D62D24">
        <w:rPr>
          <w:rStyle w:val="CommentReference"/>
          <w:rFonts w:ascii="Times New Roman" w:hAnsi="Times New Roman"/>
          <w:lang w:val="en-GB"/>
        </w:rPr>
        <w:commentReference w:id="794"/>
      </w:r>
      <w:r w:rsidR="00BE4666" w:rsidRPr="00424860">
        <w:t>X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Yuan</w:t>
      </w:r>
      <w:proofErr w:type="spellEnd"/>
      <w:r w:rsidR="00793025" w:rsidRPr="00424860">
        <w:t xml:space="preserve"> and </w:t>
      </w:r>
      <w:proofErr w:type="spellStart"/>
      <w:r w:rsidR="00793025" w:rsidRPr="00424860">
        <w:t>Du</w:t>
      </w:r>
      <w:r w:rsidR="00106324">
        <w:t>’</w:t>
      </w:r>
      <w:r w:rsidR="00793025" w:rsidRPr="00424860">
        <w:t>L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Kou</w:t>
      </w:r>
      <w:proofErr w:type="spellEnd"/>
      <w:r w:rsidR="00793025" w:rsidRPr="00424860">
        <w:t xml:space="preserve"> 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793025" w:rsidRPr="00424860">
        <w:t>Hui</w:t>
      </w:r>
      <w:r w:rsidR="00106324">
        <w:t>’</w:t>
      </w:r>
      <w:r w:rsidR="00793025" w:rsidRPr="00424860">
        <w:t>Ji</w:t>
      </w:r>
      <w:proofErr w:type="spellEnd"/>
      <w:r w:rsidR="00793025" w:rsidRPr="00424860">
        <w:t xml:space="preserve">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</w:t>
      </w:r>
      <w:ins w:id="795" w:author="JINZHU WANG" w:date="2022-04-27T14:13:00Z">
        <w:r w:rsidR="00BC7F3B">
          <w:t xml:space="preserve">land-use </w:t>
        </w:r>
      </w:ins>
      <w:r w:rsidR="00450D56" w:rsidRPr="00424860">
        <w:t>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146481F0" w:rsidR="00394A6D" w:rsidRPr="00C7258F" w:rsidRDefault="00E60DD0" w:rsidP="00E60DD0">
      <w:pPr>
        <w:pStyle w:val="Caption"/>
        <w:rPr>
          <w:i w:val="0"/>
          <w:iCs w:val="0"/>
        </w:rPr>
      </w:pPr>
      <w:bookmarkStart w:id="796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9</w:t>
      </w:r>
      <w:r w:rsidRPr="00C7258F">
        <w:rPr>
          <w:i w:val="0"/>
          <w:iCs w:val="0"/>
        </w:rPr>
        <w:fldChar w:fldCharType="end"/>
      </w:r>
      <w:bookmarkEnd w:id="796"/>
      <w:r w:rsidRPr="00C7258F">
        <w:rPr>
          <w:i w:val="0"/>
          <w:iCs w:val="0"/>
        </w:rPr>
        <w:t xml:space="preserve">. </w:t>
      </w:r>
      <w:ins w:id="797" w:author="Brett Bryan" w:date="2022-04-28T15:43:00Z">
        <w:r w:rsidR="00962FB2">
          <w:rPr>
            <w:i w:val="0"/>
            <w:iCs w:val="0"/>
          </w:rPr>
          <w:t>U</w:t>
        </w:r>
        <w:r w:rsidR="00962FB2" w:rsidRPr="00C7258F">
          <w:rPr>
            <w:i w:val="0"/>
            <w:iCs w:val="0"/>
          </w:rPr>
          <w:t xml:space="preserve">rban </w:t>
        </w:r>
      </w:ins>
      <w:del w:id="798" w:author="Brett Bryan" w:date="2022-04-28T15:43:00Z">
        <w:r w:rsidR="00435229" w:rsidDel="00962FB2">
          <w:rPr>
            <w:i w:val="0"/>
            <w:iCs w:val="0"/>
          </w:rPr>
          <w:delText>T</w:delText>
        </w:r>
      </w:del>
      <w:ins w:id="799" w:author="Brett Bryan" w:date="2022-04-28T15:43:00Z">
        <w:r w:rsidR="00962FB2">
          <w:rPr>
            <w:i w:val="0"/>
            <w:iCs w:val="0"/>
          </w:rPr>
          <w:t>t</w:t>
        </w:r>
      </w:ins>
      <w:r w:rsidRPr="00C7258F">
        <w:rPr>
          <w:i w:val="0"/>
          <w:iCs w:val="0"/>
        </w:rPr>
        <w:t xml:space="preserve">ransition potential </w:t>
      </w:r>
      <w:del w:id="800" w:author="Brett Bryan" w:date="2022-04-28T15:43:00Z">
        <w:r w:rsidR="007F6D5A" w:rsidRPr="00C7258F" w:rsidDel="00962FB2">
          <w:rPr>
            <w:i w:val="0"/>
            <w:iCs w:val="0"/>
          </w:rPr>
          <w:delText xml:space="preserve">to urban </w:delText>
        </w:r>
        <w:r w:rsidR="00214ED2" w:rsidRPr="00C7258F" w:rsidDel="00962FB2">
          <w:rPr>
            <w:i w:val="0"/>
            <w:iCs w:val="0"/>
          </w:rPr>
          <w:delText>in</w:delText>
        </w:r>
        <w:r w:rsidR="00A90AF0" w:rsidRPr="00C7258F" w:rsidDel="00962FB2">
          <w:rPr>
            <w:i w:val="0"/>
            <w:iCs w:val="0"/>
          </w:rPr>
          <w:delText xml:space="preserve"> </w:delText>
        </w:r>
      </w:del>
      <w:ins w:id="801" w:author="Brett Bryan" w:date="2022-04-28T15:43:00Z">
        <w:r w:rsidR="00962FB2">
          <w:rPr>
            <w:i w:val="0"/>
            <w:iCs w:val="0"/>
          </w:rPr>
          <w:t xml:space="preserve">for </w:t>
        </w:r>
      </w:ins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 xml:space="preserve">urban </w:t>
      </w:r>
      <w:ins w:id="802" w:author="JINZHU WANG" w:date="2022-04-27T14:13:00Z">
        <w:r w:rsidR="00BC7F3B">
          <w:rPr>
            <w:i w:val="0"/>
            <w:iCs w:val="0"/>
          </w:rPr>
          <w:t xml:space="preserve">land-use </w:t>
        </w:r>
      </w:ins>
      <w:r w:rsidR="000A0014" w:rsidRPr="00C7258F">
        <w:rPr>
          <w:i w:val="0"/>
          <w:iCs w:val="0"/>
        </w:rPr>
        <w:t>map</w:t>
      </w:r>
      <w:r w:rsidR="00BC77F3" w:rsidRPr="00C7258F">
        <w:rPr>
          <w:i w:val="0"/>
          <w:iCs w:val="0"/>
        </w:rPr>
        <w:t>.</w:t>
      </w:r>
      <w:ins w:id="803" w:author="JINZHU WANG" w:date="2022-04-25T13:33:00Z">
        <w:r w:rsidR="004F5DB2">
          <w:rPr>
            <w:i w:val="0"/>
            <w:iCs w:val="0"/>
          </w:rPr>
          <w:t xml:space="preserve"> The </w:t>
        </w:r>
        <w:r w:rsidR="00E94382">
          <w:rPr>
            <w:i w:val="0"/>
            <w:iCs w:val="0"/>
          </w:rPr>
          <w:t xml:space="preserve">transition potential values were stretched by two </w:t>
        </w:r>
      </w:ins>
      <w:ins w:id="804" w:author="JINZHU WANG" w:date="2022-04-25T13:34:00Z">
        <w:r w:rsidR="00E94382">
          <w:rPr>
            <w:i w:val="0"/>
            <w:iCs w:val="0"/>
          </w:rPr>
          <w:t>standard</w:t>
        </w:r>
      </w:ins>
      <w:ins w:id="805" w:author="JINZHU WANG" w:date="2022-04-25T13:33:00Z">
        <w:r w:rsidR="00E94382">
          <w:rPr>
            <w:i w:val="0"/>
            <w:iCs w:val="0"/>
          </w:rPr>
          <w:t xml:space="preserve"> dev</w:t>
        </w:r>
      </w:ins>
      <w:ins w:id="806" w:author="JINZHU WANG" w:date="2022-04-25T13:34:00Z">
        <w:r w:rsidR="00E94382">
          <w:rPr>
            <w:i w:val="0"/>
            <w:iCs w:val="0"/>
          </w:rPr>
          <w:t xml:space="preserve">iations </w:t>
        </w:r>
        <w:r w:rsidR="007B284F">
          <w:rPr>
            <w:i w:val="0"/>
            <w:iCs w:val="0"/>
          </w:rPr>
          <w:t xml:space="preserve">to better show the </w:t>
        </w:r>
      </w:ins>
      <w:ins w:id="807" w:author="Brett Bryan" w:date="2022-04-28T15:43:00Z">
        <w:r w:rsidR="00C759BE">
          <w:rPr>
            <w:i w:val="0"/>
            <w:iCs w:val="0"/>
          </w:rPr>
          <w:t xml:space="preserve">patterns </w:t>
        </w:r>
      </w:ins>
      <w:ins w:id="808" w:author="JINZHU WANG" w:date="2022-04-25T13:34:00Z">
        <w:r w:rsidR="007B284F">
          <w:rPr>
            <w:i w:val="0"/>
            <w:iCs w:val="0"/>
          </w:rPr>
          <w:t>le</w:t>
        </w:r>
      </w:ins>
      <w:ins w:id="809" w:author="JINZHU WANG" w:date="2022-04-25T13:35:00Z">
        <w:r w:rsidR="007B284F">
          <w:rPr>
            <w:i w:val="0"/>
            <w:iCs w:val="0"/>
          </w:rPr>
          <w:t xml:space="preserve">arned </w:t>
        </w:r>
        <w:del w:id="810" w:author="Brett Bryan" w:date="2022-04-28T15:43:00Z">
          <w:r w:rsidR="007B284F" w:rsidDel="00C759BE">
            <w:rPr>
              <w:i w:val="0"/>
              <w:iCs w:val="0"/>
            </w:rPr>
            <w:delText>patterns of</w:delText>
          </w:r>
        </w:del>
      </w:ins>
      <w:ins w:id="811" w:author="Brett Bryan" w:date="2022-04-28T15:43:00Z">
        <w:r w:rsidR="00C759BE">
          <w:rPr>
            <w:i w:val="0"/>
            <w:iCs w:val="0"/>
          </w:rPr>
          <w:t>by the</w:t>
        </w:r>
      </w:ins>
      <w:ins w:id="812" w:author="JINZHU WANG" w:date="2022-04-25T13:35:00Z">
        <w:r w:rsidR="007B284F">
          <w:rPr>
            <w:i w:val="0"/>
            <w:iCs w:val="0"/>
          </w:rPr>
          <w:t xml:space="preserve"> U-Net</w:t>
        </w:r>
      </w:ins>
      <w:ins w:id="813" w:author="Brett Bryan" w:date="2022-04-28T15:43:00Z">
        <w:r w:rsidR="00C759BE">
          <w:rPr>
            <w:i w:val="0"/>
            <w:iCs w:val="0"/>
          </w:rPr>
          <w:t xml:space="preserve"> model</w:t>
        </w:r>
      </w:ins>
      <w:ins w:id="814" w:author="JINZHU WANG" w:date="2022-04-25T13:35:00Z">
        <w:r w:rsidR="007B284F">
          <w:rPr>
            <w:i w:val="0"/>
            <w:iCs w:val="0"/>
          </w:rPr>
          <w:t>.</w:t>
        </w:r>
      </w:ins>
    </w:p>
    <w:p w14:paraId="3CCA1C2A" w14:textId="05089D3E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</w:t>
      </w:r>
      <w:del w:id="815" w:author="an" w:date="2022-04-25T09:57:00Z">
        <w:r w:rsidR="007E09DA" w:rsidRPr="00424860" w:rsidDel="008F0A4B">
          <w:delText>land-use</w:delText>
        </w:r>
      </w:del>
      <w:ins w:id="816" w:author="an" w:date="2022-04-25T09:57:00Z">
        <w:del w:id="817" w:author="JINZHU WANG" w:date="2022-04-26T15:34:00Z">
          <w:r w:rsidR="008F0A4B" w:rsidDel="00BA76D7">
            <w:delText>land use</w:delText>
          </w:r>
        </w:del>
      </w:ins>
      <w:ins w:id="818" w:author="JINZHU WANG" w:date="2022-04-26T15:34:00Z">
        <w:r w:rsidR="00BA76D7">
          <w:t>land-use</w:t>
        </w:r>
      </w:ins>
      <w:r w:rsidR="007E09DA" w:rsidRPr="00424860">
        <w:t xml:space="preserve">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4C30F2" w:rsidRPr="00B13156">
        <w:t>Fig</w:t>
      </w:r>
      <w:r w:rsidR="004C30F2">
        <w:t>.</w:t>
      </w:r>
      <w:r w:rsidR="004C30F2" w:rsidRPr="00B13156">
        <w:t xml:space="preserve"> </w:t>
      </w:r>
      <w:r w:rsidR="004C30F2">
        <w:rPr>
          <w:i/>
          <w:iCs/>
          <w:noProof/>
        </w:rPr>
        <w:t>10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r w:rsidR="00664260">
        <w:t xml:space="preserve"> </w:t>
      </w:r>
      <w:r w:rsidR="007B32AE" w:rsidRPr="00424860">
        <w:t>(i.e., misses)</w:t>
      </w:r>
      <w:r w:rsidR="008E3FFC">
        <w:t>,</w:t>
      </w:r>
      <w:r w:rsidR="00FF72CC" w:rsidRPr="00424860">
        <w:t xml:space="preserve"> particularly in </w:t>
      </w:r>
      <w:del w:id="819" w:author="Brett Bryan" w:date="2022-04-28T15:45:00Z">
        <w:r w:rsidR="00FF72CC" w:rsidRPr="00424860" w:rsidDel="009F4166">
          <w:delText xml:space="preserve">areas designated as </w:delText>
        </w:r>
      </w:del>
      <w:ins w:id="820" w:author="Brett Bryan" w:date="2022-04-28T15:45:00Z">
        <w:r w:rsidR="009F4166">
          <w:t xml:space="preserve">planned </w:t>
        </w:r>
      </w:ins>
      <w:r w:rsidR="00FF72CC" w:rsidRPr="00424860">
        <w:t>new developments</w:t>
      </w:r>
      <w:r w:rsidR="006E3DF3" w:rsidRPr="00424860">
        <w:t xml:space="preserve">. </w:t>
      </w:r>
      <w:del w:id="821" w:author="Brett Bryan" w:date="2022-04-28T15:45:00Z">
        <w:r w:rsidR="0038523A" w:rsidRPr="00424860" w:rsidDel="00ED2F8E">
          <w:delText xml:space="preserve">Much </w:delText>
        </w:r>
      </w:del>
      <w:ins w:id="822" w:author="Brett Bryan" w:date="2022-04-28T15:45:00Z">
        <w:r w:rsidR="00ED2F8E">
          <w:t>Many</w:t>
        </w:r>
        <w:r w:rsidR="00ED2F8E" w:rsidRPr="00424860">
          <w:t xml:space="preserve"> </w:t>
        </w:r>
      </w:ins>
      <w:r w:rsidR="0038523A" w:rsidRPr="00424860">
        <w:t xml:space="preserve">of the missed urban </w:t>
      </w:r>
      <w:del w:id="823" w:author="Brett Bryan" w:date="2022-04-28T15:45:00Z">
        <w:r w:rsidR="0038523A" w:rsidRPr="00424860" w:rsidDel="00ED2F8E">
          <w:delText xml:space="preserve">projections </w:delText>
        </w:r>
      </w:del>
      <w:ins w:id="824" w:author="Brett Bryan" w:date="2022-04-28T15:45:00Z">
        <w:r w:rsidR="00ED2F8E">
          <w:t xml:space="preserve">areas </w:t>
        </w:r>
      </w:ins>
      <w:r w:rsidR="0038523A" w:rsidRPr="00424860">
        <w:t xml:space="preserve">occurred some distance from the original urban areas, such as the newly developed </w:t>
      </w:r>
      <w:r w:rsidR="00106324">
        <w:t>areas of</w:t>
      </w:r>
      <w:del w:id="825" w:author="Brett Bryan" w:date="2022-04-28T15:46:00Z">
        <w:r w:rsidR="00106324" w:rsidDel="00AB563F">
          <w:delText xml:space="preserve"> </w:delText>
        </w:r>
        <w:r w:rsidR="0038523A" w:rsidRPr="00424860" w:rsidDel="00AB563F">
          <w:delText>land in</w:delText>
        </w:r>
      </w:del>
      <w:r w:rsidR="0038523A" w:rsidRPr="00424860">
        <w:t xml:space="preserve">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del w:id="826" w:author="Brett Bryan" w:date="2022-04-28T15:46:00Z">
        <w:r w:rsidR="00041CD8" w:rsidRPr="00424860" w:rsidDel="00AB563F">
          <w:delText>remote</w:delText>
        </w:r>
        <w:r w:rsidR="0038523A" w:rsidRPr="00424860" w:rsidDel="00AB563F">
          <w:delText xml:space="preserve"> </w:delText>
        </w:r>
      </w:del>
      <w:ins w:id="827" w:author="Brett Bryan" w:date="2022-04-28T15:46:00Z">
        <w:r w:rsidR="00AC0F2D">
          <w:t>separated</w:t>
        </w:r>
        <w:r w:rsidR="00AB563F" w:rsidRPr="00424860">
          <w:t xml:space="preserve"> </w:t>
        </w:r>
      </w:ins>
      <w:r w:rsidR="0038523A" w:rsidRPr="00424860">
        <w:t>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ins w:id="828" w:author="JINZHU WANG" w:date="2022-04-26T15:28:00Z">
        <w:r w:rsidR="00B40F65">
          <w:t xml:space="preserve"> </w:t>
        </w:r>
        <w:del w:id="829" w:author="Brett Bryan" w:date="2022-04-28T15:46:00Z">
          <w:r w:rsidR="00B40F65" w:rsidDel="00AC0F2D">
            <w:delText>with</w:delText>
          </w:r>
        </w:del>
      </w:ins>
      <w:del w:id="830" w:author="Brett Bryan" w:date="2022-04-28T15:46:00Z">
        <w:r w:rsidR="00D7167B" w:rsidRPr="00424860" w:rsidDel="00AC0F2D">
          <w:delText xml:space="preserve"> </w:delText>
        </w:r>
      </w:del>
      <w:r w:rsidR="005B16FE" w:rsidRPr="00424860">
        <w:t>linear features</w:t>
      </w:r>
      <w:del w:id="831" w:author="Brett Bryan" w:date="2022-04-28T15:46:00Z">
        <w:r w:rsidR="00106324" w:rsidDel="00AC0F2D">
          <w:delText>,</w:delText>
        </w:r>
      </w:del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4FB78E18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832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0</w:t>
      </w:r>
      <w:r w:rsidRPr="00B13156">
        <w:rPr>
          <w:i w:val="0"/>
          <w:iCs w:val="0"/>
        </w:rPr>
        <w:fldChar w:fldCharType="end"/>
      </w:r>
      <w:bookmarkEnd w:id="832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</w:t>
      </w:r>
      <w:ins w:id="833" w:author="an" w:date="2022-04-25T09:57:00Z">
        <w:del w:id="834" w:author="JINZHU WANG" w:date="2022-04-26T15:34:00Z">
          <w:r w:rsidR="008F0A4B" w:rsidDel="00BA76D7">
            <w:rPr>
              <w:i w:val="0"/>
              <w:iCs w:val="0"/>
            </w:rPr>
            <w:delText>land use</w:delText>
          </w:r>
        </w:del>
      </w:ins>
      <w:ins w:id="835" w:author="JINZHU WANG" w:date="2022-04-26T15:34:00Z">
        <w:r w:rsidR="00BA76D7">
          <w:rPr>
            <w:i w:val="0"/>
            <w:iCs w:val="0"/>
          </w:rPr>
          <w:t>land-use</w:t>
        </w:r>
      </w:ins>
      <w:r w:rsidR="008A1901"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2E439CD1" w:rsidR="00960DCE" w:rsidRPr="00424860" w:rsidRDefault="00B073A5" w:rsidP="00D71802">
      <w:pPr>
        <w:spacing w:line="276" w:lineRule="auto"/>
      </w:pPr>
      <w:del w:id="836" w:author="Brett Bryan" w:date="2022-04-28T15:47:00Z">
        <w:r w:rsidDel="00980B92">
          <w:delText>M</w:delText>
        </w:r>
        <w:r w:rsidR="00960DCE" w:rsidRPr="00424860" w:rsidDel="00980B92">
          <w:delText xml:space="preserve">etrics </w:delText>
        </w:r>
      </w:del>
      <w:del w:id="837" w:author="JINZHU WANG" w:date="2022-04-26T10:15:00Z">
        <w:r w:rsidDel="00E3488F">
          <w:delText>comapring</w:delText>
        </w:r>
      </w:del>
      <w:ins w:id="838" w:author="JINZHU WANG" w:date="2022-04-26T10:15:00Z">
        <w:del w:id="839" w:author="Brett Bryan" w:date="2022-04-28T15:47:00Z">
          <w:r w:rsidR="00E3488F" w:rsidDel="00980B92">
            <w:delText>c</w:delText>
          </w:r>
        </w:del>
      </w:ins>
      <w:ins w:id="840" w:author="Brett Bryan" w:date="2022-04-28T15:47:00Z">
        <w:r w:rsidR="00980B92">
          <w:t>C</w:t>
        </w:r>
      </w:ins>
      <w:ins w:id="841" w:author="JINZHU WANG" w:date="2022-04-26T10:15:00Z">
        <w:r w:rsidR="00E3488F">
          <w:t>ompar</w:t>
        </w:r>
        <w:r w:rsidR="000225F9">
          <w:t>ison</w:t>
        </w:r>
      </w:ins>
      <w:ins w:id="842" w:author="Brett Bryan" w:date="2022-04-28T15:47:00Z">
        <w:r w:rsidR="00980B92" w:rsidRPr="00980B92">
          <w:t xml:space="preserve"> </w:t>
        </w:r>
      </w:ins>
      <w:ins w:id="843" w:author="Brett Bryan" w:date="2022-04-28T15:48:00Z">
        <w:r w:rsidR="00980B92">
          <w:t xml:space="preserve">of </w:t>
        </w:r>
        <w:r w:rsidR="00104A12">
          <w:t>accuracy m</w:t>
        </w:r>
      </w:ins>
      <w:ins w:id="844" w:author="Brett Bryan" w:date="2022-04-28T15:47:00Z">
        <w:r w:rsidR="00980B92" w:rsidRPr="00424860">
          <w:t>etrics</w:t>
        </w:r>
      </w:ins>
      <w:ins w:id="845" w:author="JINZHU WANG" w:date="2022-04-26T10:15:00Z">
        <w:r w:rsidR="000225F9">
          <w:t xml:space="preserve"> between</w:t>
        </w:r>
      </w:ins>
      <w:r w:rsidRPr="00424860">
        <w:t xml:space="preserve"> </w:t>
      </w:r>
      <w:r w:rsidR="00C5507E" w:rsidRPr="00424860">
        <w:t xml:space="preserve">the </w:t>
      </w:r>
      <w:del w:id="846" w:author="Brett Bryan" w:date="2022-04-28T15:48:00Z">
        <w:r w:rsidR="00C5507E" w:rsidRPr="00424860" w:rsidDel="00104A12">
          <w:delText xml:space="preserve">validation </w:delText>
        </w:r>
      </w:del>
      <w:ins w:id="847" w:author="Brett Bryan" w:date="2022-04-28T15:49:00Z">
        <w:r w:rsidR="00953CF8">
          <w:t>output</w:t>
        </w:r>
      </w:ins>
      <w:ins w:id="848" w:author="Brett Bryan" w:date="2022-04-28T15:48:00Z">
        <w:r w:rsidR="00104A12" w:rsidRPr="00424860">
          <w:t xml:space="preserve"> </w:t>
        </w:r>
      </w:ins>
      <w:r w:rsidR="00C5507E" w:rsidRPr="00424860">
        <w:t>map</w:t>
      </w:r>
      <w:r w:rsidR="004E45F9" w:rsidRPr="00424860">
        <w:t>s</w:t>
      </w:r>
      <w:r w:rsidR="00C5507E" w:rsidRPr="00424860">
        <w:t xml:space="preserve"> </w:t>
      </w:r>
      <w:del w:id="849" w:author="JINZHU WANG" w:date="2022-04-26T10:15:00Z">
        <w:r w:rsidR="00C5507E" w:rsidRPr="00424860" w:rsidDel="000225F9">
          <w:delText xml:space="preserve">to </w:delText>
        </w:r>
      </w:del>
      <w:ins w:id="850" w:author="JINZHU WANG" w:date="2022-04-26T10:15:00Z">
        <w:r w:rsidR="000225F9">
          <w:t>and</w:t>
        </w:r>
        <w:r w:rsidR="000225F9" w:rsidRPr="00424860">
          <w:t xml:space="preserve"> </w:t>
        </w:r>
      </w:ins>
      <w:r w:rsidR="00C5507E" w:rsidRPr="00424860">
        <w:t xml:space="preserve">the </w:t>
      </w:r>
      <w:r w:rsidR="00005136" w:rsidRPr="00424860">
        <w:t>reference</w:t>
      </w:r>
      <w:r w:rsidR="00C5507E" w:rsidRPr="00424860">
        <w:t xml:space="preserve"> map </w:t>
      </w:r>
      <w:ins w:id="851" w:author="Brett Bryan" w:date="2022-04-28T15:49:00Z">
        <w:r w:rsidR="00953CF8">
          <w:t>for 20</w:t>
        </w:r>
        <w:r w:rsidR="00E90B9D">
          <w:t xml:space="preserve">18 </w:t>
        </w:r>
      </w:ins>
      <w:del w:id="852" w:author="JINZHU WANG" w:date="2022-04-27T12:31:00Z">
        <w:r w:rsidR="00E005B0" w:rsidRPr="00424860" w:rsidDel="00757B53">
          <w:delText>are</w:delText>
        </w:r>
        <w:r w:rsidR="00C5507E" w:rsidRPr="00424860" w:rsidDel="00757B53">
          <w:delText xml:space="preserve"> </w:delText>
        </w:r>
      </w:del>
      <w:ins w:id="853" w:author="JINZHU WANG" w:date="2022-04-27T12:31:00Z">
        <w:r w:rsidR="00757B53">
          <w:t>is</w:t>
        </w:r>
        <w:r w:rsidR="00757B53" w:rsidRPr="00424860">
          <w:t xml:space="preserve"> </w:t>
        </w:r>
      </w:ins>
      <w:r w:rsidR="00C5507E" w:rsidRPr="00424860">
        <w:t>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4C30F2" w:rsidRPr="00697141">
        <w:t>Fig</w:t>
      </w:r>
      <w:r w:rsidR="004C30F2">
        <w:t>.</w:t>
      </w:r>
      <w:r w:rsidR="004C30F2" w:rsidRPr="00697141">
        <w:t xml:space="preserve"> </w:t>
      </w:r>
      <w:r w:rsidR="004C30F2">
        <w:rPr>
          <w:i/>
          <w:iCs/>
          <w:noProof/>
        </w:rPr>
        <w:t>11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</w:t>
      </w:r>
      <w:ins w:id="854" w:author="an" w:date="2022-04-25T09:57:00Z">
        <w:del w:id="855" w:author="JINZHU WANG" w:date="2022-04-26T15:34:00Z">
          <w:r w:rsidR="008F0A4B" w:rsidDel="00BA76D7">
            <w:delText>land use</w:delText>
          </w:r>
        </w:del>
      </w:ins>
      <w:ins w:id="856" w:author="JINZHU WANG" w:date="2022-04-26T15:34:00Z">
        <w:r w:rsidR="00BA76D7">
          <w:t>land-use</w:t>
        </w:r>
      </w:ins>
      <w:r w:rsidR="007C3319" w:rsidRPr="00424860">
        <w:t xml:space="preserve"> </w:t>
      </w:r>
      <w:r w:rsidR="00313DF4" w:rsidRPr="00424860">
        <w:t xml:space="preserve">map </w:t>
      </w:r>
      <w:proofErr w:type="gramStart"/>
      <w:r w:rsidR="00313DF4" w:rsidRPr="00424860">
        <w:t>were</w:t>
      </w:r>
      <w:proofErr w:type="gramEnd"/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78AFC472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857" w:name="_Ref81460956"/>
      <w:bookmarkStart w:id="858" w:name="_Ref88476125"/>
      <w:commentRangeStart w:id="859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1</w:t>
      </w:r>
      <w:r w:rsidRPr="00697141">
        <w:rPr>
          <w:i w:val="0"/>
          <w:iCs w:val="0"/>
        </w:rPr>
        <w:fldChar w:fldCharType="end"/>
      </w:r>
      <w:bookmarkEnd w:id="857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r w:rsidR="005160AA">
        <w:rPr>
          <w:i w:val="0"/>
          <w:iCs w:val="0"/>
        </w:rPr>
        <w:t>accuracy</w:t>
      </w:r>
      <w:r w:rsidR="005160AA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r w:rsidR="00315EAA">
        <w:rPr>
          <w:i w:val="0"/>
          <w:iCs w:val="0"/>
        </w:rPr>
        <w:t>c</w:t>
      </w:r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 to the scatter points.</w:t>
      </w:r>
      <w:bookmarkEnd w:id="858"/>
      <w:commentRangeEnd w:id="859"/>
      <w:r w:rsidR="00DE41F5">
        <w:rPr>
          <w:rStyle w:val="CommentReference"/>
          <w:rFonts w:ascii="Times New Roman" w:hAnsi="Times New Roman"/>
          <w:i w:val="0"/>
          <w:iCs w:val="0"/>
          <w:color w:val="auto"/>
          <w:lang w:val="en-GB"/>
        </w:rPr>
        <w:commentReference w:id="859"/>
      </w:r>
    </w:p>
    <w:p w14:paraId="71279E28" w14:textId="7F6ED271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</w:t>
      </w:r>
      <w:ins w:id="860" w:author="an" w:date="2022-04-25T09:57:00Z">
        <w:del w:id="861" w:author="JINZHU WANG" w:date="2022-04-26T15:34:00Z">
          <w:r w:rsidR="008F0A4B" w:rsidDel="00BA76D7">
            <w:rPr>
              <w:rFonts w:ascii="Calibri" w:hAnsi="Calibri" w:cs="Calibri"/>
            </w:rPr>
            <w:delText>land use</w:delText>
          </w:r>
        </w:del>
      </w:ins>
      <w:ins w:id="862" w:author="JINZHU WANG" w:date="2022-04-26T15:34:00Z">
        <w:r w:rsidR="00BA76D7">
          <w:rPr>
            <w:rFonts w:ascii="Calibri" w:hAnsi="Calibri" w:cs="Calibri"/>
          </w:rPr>
          <w:t>land-use</w:t>
        </w:r>
      </w:ins>
      <w:r w:rsidR="00B93F66" w:rsidRPr="00424860">
        <w:rPr>
          <w:rFonts w:ascii="Calibri" w:hAnsi="Calibri" w:cs="Calibri"/>
        </w:rPr>
        <w:t xml:space="preserve">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</w:t>
      </w:r>
      <w:ins w:id="863" w:author="Brett Bryan" w:date="2022-04-28T15:51:00Z">
        <w:r w:rsidR="00F84D04">
          <w:rPr>
            <w:rFonts w:ascii="Calibri" w:hAnsi="Calibri" w:cs="Calibri"/>
          </w:rPr>
          <w:t xml:space="preserve">also </w:t>
        </w:r>
      </w:ins>
      <w:r w:rsidR="00005136" w:rsidRPr="00424860">
        <w:rPr>
          <w:rFonts w:ascii="Calibri" w:hAnsi="Calibri" w:cs="Calibri"/>
        </w:rPr>
        <w:t>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4C30F2" w:rsidRPr="00697141">
        <w:t>Fig</w:t>
      </w:r>
      <w:r w:rsidR="004C30F2">
        <w:t>.</w:t>
      </w:r>
      <w:r w:rsidR="004C30F2" w:rsidRPr="00697141">
        <w:t xml:space="preserve"> </w:t>
      </w:r>
      <w:r w:rsidR="004C30F2">
        <w:rPr>
          <w:i/>
          <w:iCs/>
          <w:noProof/>
        </w:rPr>
        <w:t>11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del w:id="864" w:author="Brett Bryan" w:date="2022-04-28T15:51:00Z">
        <w:r w:rsidR="00DB55E7" w:rsidRPr="00424860" w:rsidDel="00F84D04">
          <w:rPr>
            <w:rFonts w:ascii="Calibri" w:hAnsi="Calibri" w:cs="Calibri"/>
          </w:rPr>
          <w:delText>PN</w:delText>
        </w:r>
        <w:r w:rsidR="008E08A6" w:rsidRPr="00424860" w:rsidDel="00F84D04">
          <w:rPr>
            <w:rFonts w:ascii="Calibri" w:hAnsi="Calibri" w:cs="Calibri"/>
          </w:rPr>
          <w:delText xml:space="preserve"> </w:delText>
        </w:r>
      </w:del>
      <w:ins w:id="865" w:author="Brett Bryan" w:date="2022-04-28T15:51:00Z">
        <w:r w:rsidR="00F84D04">
          <w:rPr>
            <w:rFonts w:ascii="Calibri" w:hAnsi="Calibri" w:cs="Calibri"/>
          </w:rPr>
          <w:t>patch number</w:t>
        </w:r>
        <w:r w:rsidR="00F84D04" w:rsidRPr="00424860">
          <w:rPr>
            <w:rFonts w:ascii="Calibri" w:hAnsi="Calibri" w:cs="Calibri"/>
          </w:rPr>
          <w:t xml:space="preserve"> </w:t>
        </w:r>
      </w:ins>
      <w:r w:rsidR="008E08A6" w:rsidRPr="00424860">
        <w:rPr>
          <w:rFonts w:ascii="Calibri" w:hAnsi="Calibri" w:cs="Calibri"/>
        </w:rPr>
        <w:t xml:space="preserve">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r w:rsidR="003819D0">
        <w:rPr>
          <w:rFonts w:ascii="Calibri" w:hAnsi="Calibri" w:cs="Calibri"/>
        </w:rPr>
        <w:t>similar</w:t>
      </w:r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r w:rsidR="003819D0">
        <w:rPr>
          <w:rFonts w:ascii="Calibri" w:hAnsi="Calibri" w:cs="Calibri"/>
        </w:rPr>
        <w:t>, more connected</w:t>
      </w:r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</w:t>
      </w:r>
      <w:del w:id="866" w:author="Brett Bryan" w:date="2022-04-28T15:52:00Z">
        <w:r w:rsidR="00C7646B" w:rsidRPr="00424860" w:rsidDel="00D22F63">
          <w:rPr>
            <w:rFonts w:ascii="Calibri" w:hAnsi="Calibri" w:cs="Calibri"/>
          </w:rPr>
          <w:delText xml:space="preserve">real </w:delText>
        </w:r>
      </w:del>
      <w:ins w:id="867" w:author="Brett Bryan" w:date="2022-04-28T15:53:00Z">
        <w:r w:rsidR="00D22F63">
          <w:rPr>
            <w:rFonts w:ascii="Calibri" w:hAnsi="Calibri" w:cs="Calibri"/>
          </w:rPr>
          <w:t xml:space="preserve">actual </w:t>
        </w:r>
      </w:ins>
      <w:r w:rsidR="00C7646B" w:rsidRPr="00424860">
        <w:rPr>
          <w:rFonts w:ascii="Calibri" w:hAnsi="Calibri" w:cs="Calibri"/>
        </w:rPr>
        <w:t xml:space="preserve">urban </w:t>
      </w:r>
      <w:r w:rsidR="00EC77D9" w:rsidRPr="00424860">
        <w:rPr>
          <w:rFonts w:ascii="Calibri" w:hAnsi="Calibri" w:cs="Calibri"/>
        </w:rPr>
        <w:t xml:space="preserve">development </w:t>
      </w:r>
      <w:ins w:id="868" w:author="Brett Bryan" w:date="2022-04-28T15:53:00Z">
        <w:r w:rsidR="00D22F63">
          <w:rPr>
            <w:rFonts w:ascii="Calibri" w:hAnsi="Calibri" w:cs="Calibri"/>
          </w:rPr>
          <w:t xml:space="preserve">depicted in the </w:t>
        </w:r>
        <w:r w:rsidR="00D22F63">
          <w:rPr>
            <w:rFonts w:ascii="Calibri" w:hAnsi="Calibri" w:cs="Calibri"/>
          </w:rPr>
          <w:t>reference</w:t>
        </w:r>
        <w:r w:rsidR="00D22F63" w:rsidRPr="00424860">
          <w:rPr>
            <w:rFonts w:ascii="Calibri" w:hAnsi="Calibri" w:cs="Calibri"/>
          </w:rPr>
          <w:t xml:space="preserve"> </w:t>
        </w:r>
        <w:r w:rsidR="00D22F63">
          <w:rPr>
            <w:rFonts w:ascii="Calibri" w:hAnsi="Calibri" w:cs="Calibri"/>
          </w:rPr>
          <w:t xml:space="preserve">map </w:t>
        </w:r>
      </w:ins>
      <w:r w:rsidR="00EC77D9" w:rsidRPr="00424860">
        <w:rPr>
          <w:rFonts w:ascii="Calibri" w:hAnsi="Calibri" w:cs="Calibri"/>
        </w:rPr>
        <w:t>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6A865EE6" w:rsidR="00FC783D" w:rsidRPr="00424860" w:rsidRDefault="00C42A88" w:rsidP="00D71802">
      <w:pPr>
        <w:spacing w:line="276" w:lineRule="auto"/>
        <w:rPr>
          <w:rFonts w:ascii="Calibri" w:hAnsi="Calibri" w:cs="Calibri"/>
        </w:rPr>
      </w:pPr>
      <w:ins w:id="869" w:author="JINZHU WANG" w:date="2022-04-27T12:34:00Z">
        <w:del w:id="870" w:author="Brett Bryan" w:date="2022-04-28T15:53:00Z">
          <w:r w:rsidDel="00D22F63">
            <w:rPr>
              <w:rFonts w:ascii="Calibri" w:hAnsi="Calibri" w:cs="Calibri"/>
            </w:rPr>
            <w:delText xml:space="preserve">The </w:delText>
          </w:r>
        </w:del>
        <w:r>
          <w:rPr>
            <w:rFonts w:ascii="Calibri" w:hAnsi="Calibri" w:cs="Calibri"/>
          </w:rPr>
          <w:t xml:space="preserve">U-Net-B </w:t>
        </w:r>
        <w:r w:rsidR="00DF7943">
          <w:rPr>
            <w:rFonts w:ascii="Calibri" w:hAnsi="Calibri" w:cs="Calibri"/>
          </w:rPr>
          <w:t xml:space="preserve">was </w:t>
        </w:r>
      </w:ins>
      <w:ins w:id="871" w:author="JINZHU WANG" w:date="2022-04-27T12:35:00Z">
        <w:r w:rsidR="008F38E6">
          <w:rPr>
            <w:rFonts w:ascii="Calibri" w:hAnsi="Calibri" w:cs="Calibri"/>
          </w:rPr>
          <w:t>dev</w:t>
        </w:r>
      </w:ins>
      <w:ins w:id="872" w:author="JINZHU WANG" w:date="2022-04-27T12:36:00Z">
        <w:r w:rsidR="008F38E6">
          <w:rPr>
            <w:rFonts w:ascii="Calibri" w:hAnsi="Calibri" w:cs="Calibri"/>
          </w:rPr>
          <w:t>eloped</w:t>
        </w:r>
      </w:ins>
      <w:ins w:id="873" w:author="JINZHU WANG" w:date="2022-04-27T12:34:00Z">
        <w:r w:rsidR="00DF7943">
          <w:rPr>
            <w:rFonts w:ascii="Calibri" w:hAnsi="Calibri" w:cs="Calibri"/>
          </w:rPr>
          <w:t xml:space="preserve"> </w:t>
        </w:r>
      </w:ins>
      <w:ins w:id="874" w:author="JINZHU WANG" w:date="2022-04-27T12:38:00Z">
        <w:r w:rsidR="00D25DF0">
          <w:rPr>
            <w:rFonts w:ascii="Calibri" w:hAnsi="Calibri" w:cs="Calibri"/>
          </w:rPr>
          <w:t>with</w:t>
        </w:r>
      </w:ins>
      <w:ins w:id="875" w:author="JINZHU WANG" w:date="2022-04-27T12:34:00Z">
        <w:r w:rsidR="00DF7943">
          <w:rPr>
            <w:rFonts w:ascii="Calibri" w:hAnsi="Calibri" w:cs="Calibri"/>
          </w:rPr>
          <w:t xml:space="preserve"> the same process as U-Net-A </w:t>
        </w:r>
      </w:ins>
      <w:ins w:id="876" w:author="JINZHU WANG" w:date="2022-04-27T12:35:00Z">
        <w:r w:rsidR="00F22CD0">
          <w:rPr>
            <w:rFonts w:ascii="Calibri" w:hAnsi="Calibri" w:cs="Calibri"/>
          </w:rPr>
          <w:t xml:space="preserve">except </w:t>
        </w:r>
      </w:ins>
      <w:ins w:id="877" w:author="JINZHU WANG" w:date="2022-04-27T12:37:00Z">
        <w:r w:rsidR="007D1000">
          <w:rPr>
            <w:rFonts w:ascii="Calibri" w:hAnsi="Calibri" w:cs="Calibri"/>
          </w:rPr>
          <w:t>for taking</w:t>
        </w:r>
      </w:ins>
      <w:ins w:id="878" w:author="JINZHU WANG" w:date="2022-04-27T12:35:00Z">
        <w:r w:rsidR="00F22CD0">
          <w:rPr>
            <w:rFonts w:ascii="Calibri" w:hAnsi="Calibri" w:cs="Calibri"/>
          </w:rPr>
          <w:t xml:space="preserve"> </w:t>
        </w:r>
        <w:del w:id="879" w:author="Brett Bryan" w:date="2022-04-28T15:53:00Z">
          <w:r w:rsidR="00F22CD0" w:rsidDel="00E624EF">
            <w:rPr>
              <w:rFonts w:ascii="Calibri" w:hAnsi="Calibri" w:cs="Calibri"/>
            </w:rPr>
            <w:delText xml:space="preserve">the </w:delText>
          </w:r>
        </w:del>
        <w:r w:rsidR="00F22CD0">
          <w:rPr>
            <w:rFonts w:ascii="Calibri" w:hAnsi="Calibri" w:cs="Calibri"/>
          </w:rPr>
          <w:t xml:space="preserve">urban land-use </w:t>
        </w:r>
      </w:ins>
      <w:ins w:id="880" w:author="JINZHU WANG" w:date="2022-04-27T12:37:00Z">
        <w:r w:rsidR="007D1000">
          <w:rPr>
            <w:rFonts w:ascii="Calibri" w:hAnsi="Calibri" w:cs="Calibri"/>
          </w:rPr>
          <w:t>in</w:t>
        </w:r>
      </w:ins>
      <w:ins w:id="881" w:author="JINZHU WANG" w:date="2022-04-27T12:35:00Z">
        <w:r w:rsidR="008F38E6">
          <w:rPr>
            <w:rFonts w:ascii="Calibri" w:hAnsi="Calibri" w:cs="Calibri"/>
          </w:rPr>
          <w:t xml:space="preserve"> 2006 and 2018 </w:t>
        </w:r>
      </w:ins>
      <w:ins w:id="882" w:author="JINZHU WANG" w:date="2022-04-27T12:36:00Z">
        <w:r w:rsidR="008F38E6">
          <w:rPr>
            <w:rFonts w:ascii="Calibri" w:hAnsi="Calibri" w:cs="Calibri"/>
          </w:rPr>
          <w:t>for training</w:t>
        </w:r>
        <w:del w:id="883" w:author="Brett Bryan" w:date="2022-04-28T15:53:00Z">
          <w:r w:rsidR="008F38E6" w:rsidDel="00E624EF">
            <w:rPr>
              <w:rFonts w:ascii="Calibri" w:hAnsi="Calibri" w:cs="Calibri"/>
            </w:rPr>
            <w:delText xml:space="preserve">. </w:delText>
          </w:r>
        </w:del>
      </w:ins>
      <w:del w:id="884" w:author="Brett Bryan" w:date="2022-04-28T15:53:00Z">
        <w:r w:rsidR="005E2984" w:rsidRPr="00424860" w:rsidDel="00E624EF">
          <w:rPr>
            <w:rFonts w:ascii="Calibri" w:hAnsi="Calibri" w:cs="Calibri" w:hint="eastAsia"/>
          </w:rPr>
          <w:delText>T</w:delText>
        </w:r>
        <w:r w:rsidR="005E2984" w:rsidRPr="00424860" w:rsidDel="00E624EF">
          <w:rPr>
            <w:rFonts w:ascii="Calibri" w:hAnsi="Calibri" w:cs="Calibri"/>
          </w:rPr>
          <w:delText xml:space="preserve">he </w:delText>
        </w:r>
      </w:del>
      <w:ins w:id="885" w:author="Brett Bryan" w:date="2022-04-28T15:53:00Z">
        <w:r w:rsidR="00E624EF">
          <w:rPr>
            <w:rFonts w:ascii="Calibri" w:hAnsi="Calibri" w:cs="Calibri"/>
          </w:rPr>
          <w:t xml:space="preserve"> and </w:t>
        </w:r>
      </w:ins>
      <w:r w:rsidR="005E2984" w:rsidRPr="00424860">
        <w:rPr>
          <w:rFonts w:ascii="Calibri" w:hAnsi="Calibri" w:cs="Calibri"/>
        </w:rPr>
        <w:t>predict</w:t>
      </w:r>
      <w:ins w:id="886" w:author="Brett Bryan" w:date="2022-04-28T15:53:00Z">
        <w:r w:rsidR="00E624EF">
          <w:rPr>
            <w:rFonts w:ascii="Calibri" w:hAnsi="Calibri" w:cs="Calibri"/>
          </w:rPr>
          <w:t>ing</w:t>
        </w:r>
      </w:ins>
      <w:del w:id="887" w:author="Brett Bryan" w:date="2022-04-28T15:53:00Z">
        <w:r w:rsidR="005E2984" w:rsidRPr="00424860" w:rsidDel="00E624EF">
          <w:rPr>
            <w:rFonts w:ascii="Calibri" w:hAnsi="Calibri" w:cs="Calibri"/>
          </w:rPr>
          <w:delText>ed</w:delText>
        </w:r>
      </w:del>
      <w:r w:rsidR="005E2984" w:rsidRPr="00424860">
        <w:rPr>
          <w:rFonts w:ascii="Calibri" w:hAnsi="Calibri" w:cs="Calibri"/>
        </w:rPr>
        <w:t xml:space="preserve"> urban </w:t>
      </w:r>
      <w:ins w:id="888" w:author="JINZHU WANG" w:date="2022-04-27T12:39:00Z">
        <w:r w:rsidR="005C5680">
          <w:rPr>
            <w:rFonts w:ascii="Calibri" w:hAnsi="Calibri" w:cs="Calibri"/>
          </w:rPr>
          <w:t xml:space="preserve">land-use </w:t>
        </w:r>
      </w:ins>
      <w:del w:id="889" w:author="Brett Bryan" w:date="2022-04-28T15:54:00Z">
        <w:r w:rsidR="005E2984" w:rsidRPr="00424860" w:rsidDel="00E624EF">
          <w:rPr>
            <w:rFonts w:ascii="Calibri" w:hAnsi="Calibri" w:cs="Calibri"/>
          </w:rPr>
          <w:delText xml:space="preserve">map </w:delText>
        </w:r>
      </w:del>
      <w:r w:rsidR="00272F94">
        <w:rPr>
          <w:rFonts w:ascii="Calibri" w:hAnsi="Calibri" w:cs="Calibri"/>
        </w:rPr>
        <w:t>for</w:t>
      </w:r>
      <w:r w:rsidR="005E2984" w:rsidRPr="00424860">
        <w:rPr>
          <w:rFonts w:ascii="Calibri" w:hAnsi="Calibri" w:cs="Calibri"/>
        </w:rPr>
        <w:t xml:space="preserve"> 2030</w:t>
      </w:r>
      <w:ins w:id="890" w:author="JINZHU WANG" w:date="2022-04-27T12:38:00Z">
        <w:del w:id="891" w:author="Brett Bryan" w:date="2022-04-28T15:53:00Z">
          <w:r w:rsidR="007D1000" w:rsidDel="00E624EF">
            <w:rPr>
              <w:rFonts w:ascii="Calibri" w:hAnsi="Calibri" w:cs="Calibri"/>
            </w:rPr>
            <w:delText>, c</w:delText>
          </w:r>
          <w:r w:rsidR="00D25DF0" w:rsidDel="00E624EF">
            <w:rPr>
              <w:rFonts w:ascii="Calibri" w:hAnsi="Calibri" w:cs="Calibri"/>
            </w:rPr>
            <w:delText xml:space="preserve">reated by U-Net-B, </w:delText>
          </w:r>
        </w:del>
      </w:ins>
      <w:del w:id="892" w:author="Brett Bryan" w:date="2022-04-28T15:53:00Z">
        <w:r w:rsidR="005E2984" w:rsidRPr="00424860" w:rsidDel="00E624EF">
          <w:rPr>
            <w:rFonts w:ascii="Calibri" w:hAnsi="Calibri" w:cs="Calibri"/>
          </w:rPr>
          <w:delText xml:space="preserve"> is </w:delText>
        </w:r>
        <w:r w:rsidR="00272F94" w:rsidDel="00E624EF">
          <w:rPr>
            <w:rFonts w:ascii="Calibri" w:hAnsi="Calibri" w:cs="Calibri"/>
          </w:rPr>
          <w:delText xml:space="preserve">shown </w:delText>
        </w:r>
        <w:r w:rsidR="005E2984" w:rsidRPr="00424860" w:rsidDel="00E624EF">
          <w:rPr>
            <w:rFonts w:ascii="Calibri" w:hAnsi="Calibri" w:cs="Calibri"/>
          </w:rPr>
          <w:delText>in</w:delText>
        </w:r>
        <w:r w:rsidR="00D066F3" w:rsidRPr="00424860" w:rsidDel="00E624EF">
          <w:rPr>
            <w:rFonts w:ascii="Calibri" w:hAnsi="Calibri" w:cs="Calibri"/>
          </w:rPr>
          <w:delText xml:space="preserve"> </w:delText>
        </w:r>
      </w:del>
      <w:ins w:id="893" w:author="Brett Bryan" w:date="2022-04-28T15:53:00Z">
        <w:r w:rsidR="00E624EF">
          <w:rPr>
            <w:rFonts w:ascii="Calibri" w:hAnsi="Calibri" w:cs="Calibri"/>
          </w:rPr>
          <w:t xml:space="preserve"> (</w:t>
        </w:r>
      </w:ins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4C30F2" w:rsidRPr="00B60A0F">
        <w:t>Fig</w:t>
      </w:r>
      <w:r w:rsidR="004C30F2">
        <w:t>.</w:t>
      </w:r>
      <w:r w:rsidR="004C30F2" w:rsidRPr="00B60A0F">
        <w:t xml:space="preserve"> </w:t>
      </w:r>
      <w:r w:rsidR="004C30F2">
        <w:rPr>
          <w:i/>
          <w:iCs/>
          <w:noProof/>
        </w:rPr>
        <w:t>12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ins w:id="894" w:author="Brett Bryan" w:date="2022-04-28T15:54:00Z">
        <w:r w:rsidR="00E624EF">
          <w:rPr>
            <w:rFonts w:ascii="Calibri" w:hAnsi="Calibri" w:cs="Calibri"/>
          </w:rPr>
          <w:t>)</w:t>
        </w:r>
      </w:ins>
      <w:r w:rsidR="005E2984" w:rsidRPr="00424860">
        <w:rPr>
          <w:rFonts w:ascii="Calibri" w:hAnsi="Calibri" w:cs="Calibri"/>
        </w:rPr>
        <w:t xml:space="preserve">. </w:t>
      </w:r>
      <w:del w:id="895" w:author="Brett Bryan" w:date="2022-04-28T15:54:00Z">
        <w:r w:rsidR="005E2984" w:rsidRPr="00424860" w:rsidDel="00651D59">
          <w:rPr>
            <w:rFonts w:ascii="Calibri" w:hAnsi="Calibri" w:cs="Calibri"/>
          </w:rPr>
          <w:delText>The n</w:delText>
        </w:r>
      </w:del>
      <w:ins w:id="896" w:author="Brett Bryan" w:date="2022-04-28T15:54:00Z">
        <w:r w:rsidR="00651D59">
          <w:rPr>
            <w:rFonts w:ascii="Calibri" w:hAnsi="Calibri" w:cs="Calibri"/>
          </w:rPr>
          <w:t>N</w:t>
        </w:r>
      </w:ins>
      <w:r w:rsidR="005E2984" w:rsidRPr="00424860">
        <w:rPr>
          <w:rFonts w:ascii="Calibri" w:hAnsi="Calibri" w:cs="Calibri"/>
        </w:rPr>
        <w:t>ewly predicted urban area</w:t>
      </w:r>
      <w:ins w:id="897" w:author="Brett Bryan" w:date="2022-04-28T15:54:00Z">
        <w:r w:rsidR="00651D59">
          <w:rPr>
            <w:rFonts w:ascii="Calibri" w:hAnsi="Calibri" w:cs="Calibri"/>
          </w:rPr>
          <w:t>s</w:t>
        </w:r>
      </w:ins>
      <w:r w:rsidR="000D6952" w:rsidRPr="00424860">
        <w:rPr>
          <w:rFonts w:ascii="Calibri" w:hAnsi="Calibri" w:cs="Calibri"/>
        </w:rPr>
        <w:t xml:space="preserve"> tended to be concentrated around large cities.</w:t>
      </w:r>
      <w:r w:rsidR="005E2984" w:rsidRPr="00424860">
        <w:rPr>
          <w:rFonts w:ascii="Calibri" w:hAnsi="Calibri" w:cs="Calibri"/>
        </w:rPr>
        <w:t xml:space="preserve"> In </w:t>
      </w:r>
      <w:proofErr w:type="spellStart"/>
      <w:r w:rsidR="002E6A96" w:rsidRPr="00424860">
        <w:rPr>
          <w:rFonts w:ascii="Calibri" w:hAnsi="Calibri" w:cs="Calibri"/>
        </w:rPr>
        <w:t>SuiX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="005E2984"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="005E2984"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="005E2984"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="005E2984"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="005E2984" w:rsidRPr="00424860">
        <w:rPr>
          <w:rFonts w:ascii="Calibri" w:hAnsi="Calibri" w:cs="Calibri"/>
        </w:rPr>
        <w:t xml:space="preserve"> </w:t>
      </w:r>
      <w:del w:id="898" w:author="Brett Bryan" w:date="2022-04-28T15:55:00Z">
        <w:r w:rsidR="005E2984" w:rsidRPr="00424860" w:rsidDel="005A31D8">
          <w:rPr>
            <w:rFonts w:ascii="Calibri" w:hAnsi="Calibri" w:cs="Calibri"/>
          </w:rPr>
          <w:delText xml:space="preserve">near </w:delText>
        </w:r>
      </w:del>
      <w:ins w:id="899" w:author="Brett Bryan" w:date="2022-04-28T15:55:00Z">
        <w:r w:rsidR="005A31D8">
          <w:rPr>
            <w:rFonts w:ascii="Calibri" w:hAnsi="Calibri" w:cs="Calibri"/>
          </w:rPr>
          <w:t>around</w:t>
        </w:r>
        <w:r w:rsidR="005A31D8" w:rsidRPr="00424860">
          <w:rPr>
            <w:rFonts w:ascii="Calibri" w:hAnsi="Calibri" w:cs="Calibri"/>
          </w:rPr>
          <w:t xml:space="preserve"> </w:t>
        </w:r>
      </w:ins>
      <w:r w:rsidR="005E2984" w:rsidRPr="00424860">
        <w:rPr>
          <w:rFonts w:ascii="Calibri" w:hAnsi="Calibri" w:cs="Calibri"/>
        </w:rPr>
        <w:t>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="005E2984" w:rsidRPr="00424860">
        <w:rPr>
          <w:rFonts w:ascii="Calibri" w:hAnsi="Calibri" w:cs="Calibri"/>
        </w:rPr>
        <w:t xml:space="preserve"> specified patterns rather than sprawling in </w:t>
      </w:r>
      <w:del w:id="900" w:author="Brett Bryan" w:date="2022-04-28T15:55:00Z">
        <w:r w:rsidR="005E2984" w:rsidRPr="00424860" w:rsidDel="00700D17">
          <w:rPr>
            <w:rFonts w:ascii="Calibri" w:hAnsi="Calibri" w:cs="Calibri"/>
          </w:rPr>
          <w:delText xml:space="preserve">every </w:delText>
        </w:r>
      </w:del>
      <w:ins w:id="901" w:author="Brett Bryan" w:date="2022-04-28T15:55:00Z">
        <w:r w:rsidR="00700D17">
          <w:rPr>
            <w:rFonts w:ascii="Calibri" w:hAnsi="Calibri" w:cs="Calibri"/>
          </w:rPr>
          <w:t>all</w:t>
        </w:r>
        <w:r w:rsidR="00700D17" w:rsidRPr="00424860">
          <w:rPr>
            <w:rFonts w:ascii="Calibri" w:hAnsi="Calibri" w:cs="Calibri"/>
          </w:rPr>
          <w:t xml:space="preserve"> </w:t>
        </w:r>
      </w:ins>
      <w:r w:rsidR="005E2984" w:rsidRPr="00424860">
        <w:rPr>
          <w:rFonts w:ascii="Calibri" w:hAnsi="Calibri" w:cs="Calibri"/>
        </w:rPr>
        <w:t>direction</w:t>
      </w:r>
      <w:ins w:id="902" w:author="Brett Bryan" w:date="2022-04-28T15:55:00Z">
        <w:r w:rsidR="00700D17">
          <w:rPr>
            <w:rFonts w:ascii="Calibri" w:hAnsi="Calibri" w:cs="Calibri"/>
          </w:rPr>
          <w:t>s</w:t>
        </w:r>
      </w:ins>
      <w:r w:rsidR="005E2984" w:rsidRPr="00424860">
        <w:rPr>
          <w:rFonts w:ascii="Calibri" w:hAnsi="Calibri" w:cs="Calibri"/>
        </w:rPr>
        <w:t xml:space="preserve">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146FF7" w:rsidRPr="00424860">
        <w:rPr>
          <w:rFonts w:ascii="Calibri" w:hAnsi="Calibri" w:cs="Calibri"/>
        </w:rPr>
        <w:t>DuLing</w:t>
      </w:r>
      <w:proofErr w:type="spellEnd"/>
      <w:r w:rsidR="00146FF7" w:rsidRPr="00424860">
        <w:rPr>
          <w:rFonts w:ascii="Calibri" w:hAnsi="Calibri" w:cs="Calibri"/>
        </w:rPr>
        <w:t xml:space="preserve"> Xiang</w:t>
      </w:r>
      <w:r w:rsidR="00FD7506" w:rsidRPr="00424860">
        <w:rPr>
          <w:rFonts w:ascii="Calibri" w:hAnsi="Calibri" w:cs="Calibri"/>
        </w:rPr>
        <w:t xml:space="preserve"> and </w:t>
      </w:r>
      <w:commentRangeStart w:id="903"/>
      <w:proofErr w:type="spellStart"/>
      <w:r w:rsidR="00FD7506" w:rsidRPr="00424860">
        <w:rPr>
          <w:rFonts w:ascii="Calibri" w:hAnsi="Calibri" w:cs="Calibri"/>
        </w:rPr>
        <w:t>YangKou</w:t>
      </w:r>
      <w:proofErr w:type="spellEnd"/>
      <w:r w:rsidR="00FD7506" w:rsidRPr="00424860">
        <w:rPr>
          <w:rFonts w:ascii="Calibri" w:hAnsi="Calibri" w:cs="Calibri"/>
        </w:rPr>
        <w:t xml:space="preserve"> </w:t>
      </w:r>
      <w:commentRangeEnd w:id="903"/>
      <w:r w:rsidR="005A31D8">
        <w:rPr>
          <w:rStyle w:val="CommentReference"/>
          <w:rFonts w:ascii="Times New Roman" w:hAnsi="Times New Roman"/>
          <w:lang w:val="en-GB"/>
        </w:rPr>
        <w:commentReference w:id="903"/>
      </w:r>
      <w:r w:rsidR="00FD7506" w:rsidRPr="00424860">
        <w:rPr>
          <w:rFonts w:ascii="Calibri" w:hAnsi="Calibri" w:cs="Calibri"/>
        </w:rPr>
        <w:t xml:space="preserve">Zhen </w:t>
      </w:r>
      <w:del w:id="904" w:author="Brett Bryan" w:date="2022-04-28T15:56:00Z">
        <w:r w:rsidR="00E60EE6" w:rsidRPr="00424860" w:rsidDel="00700D17">
          <w:rPr>
            <w:rFonts w:ascii="Calibri" w:hAnsi="Calibri" w:cs="Calibri"/>
          </w:rPr>
          <w:delText>in</w:delText>
        </w:r>
      </w:del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</w:t>
      </w:r>
      <w:ins w:id="905" w:author="Brett Bryan" w:date="2022-04-28T15:56:00Z">
        <w:r w:rsidR="00700D17">
          <w:rPr>
            <w:rFonts w:ascii="Calibri" w:hAnsi="Calibri" w:cs="Calibri"/>
          </w:rPr>
          <w:t xml:space="preserve">in </w:t>
        </w:r>
      </w:ins>
      <w:del w:id="906" w:author="Brett Bryan" w:date="2022-04-28T15:56:00Z">
        <w:r w:rsidR="00FD7506" w:rsidRPr="00424860" w:rsidDel="00700D17">
          <w:rPr>
            <w:rFonts w:ascii="Calibri" w:hAnsi="Calibri" w:cs="Calibri"/>
          </w:rPr>
          <w:delText xml:space="preserve">the </w:delText>
        </w:r>
      </w:del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</w:t>
      </w:r>
      <w:del w:id="907" w:author="Brett Bryan" w:date="2022-04-28T15:56:00Z">
        <w:r w:rsidR="00FD7506" w:rsidRPr="00424860" w:rsidDel="00700D17">
          <w:rPr>
            <w:rFonts w:ascii="Calibri" w:hAnsi="Calibri" w:cs="Calibri"/>
          </w:rPr>
          <w:delText xml:space="preserve">The </w:delText>
        </w:r>
      </w:del>
      <w:ins w:id="908" w:author="Brett Bryan" w:date="2022-04-28T15:56:00Z">
        <w:r w:rsidR="00700D17">
          <w:rPr>
            <w:rFonts w:ascii="Calibri" w:hAnsi="Calibri" w:cs="Calibri"/>
          </w:rPr>
          <w:t xml:space="preserve">Urban </w:t>
        </w:r>
      </w:ins>
      <w:r w:rsidR="00FD7506" w:rsidRPr="00424860">
        <w:rPr>
          <w:rFonts w:ascii="Calibri" w:hAnsi="Calibri" w:cs="Calibri"/>
        </w:rPr>
        <w:t xml:space="preserve">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AC6E73" w:rsidRPr="00424860">
        <w:rPr>
          <w:rFonts w:ascii="Calibri" w:hAnsi="Calibri" w:cs="Calibri"/>
        </w:rPr>
        <w:t>FengNing</w:t>
      </w:r>
      <w:proofErr w:type="spellEnd"/>
      <w:r w:rsidR="00AC6E73" w:rsidRPr="00424860">
        <w:rPr>
          <w:rFonts w:ascii="Calibri" w:hAnsi="Calibri" w:cs="Calibri"/>
        </w:rPr>
        <w:t xml:space="preserve">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1A1FD7" w:rsidRPr="00424860">
        <w:rPr>
          <w:rFonts w:ascii="Calibri" w:hAnsi="Calibri" w:cs="Calibri"/>
        </w:rPr>
        <w:t>HuJi</w:t>
      </w:r>
      <w:proofErr w:type="spellEnd"/>
      <w:r w:rsidR="001A1FD7" w:rsidRPr="00424860">
        <w:rPr>
          <w:rFonts w:ascii="Calibri" w:hAnsi="Calibri" w:cs="Calibri"/>
        </w:rPr>
        <w:t xml:space="preserve"> Zhen and </w:t>
      </w:r>
      <w:proofErr w:type="spellStart"/>
      <w:r w:rsidR="00FE1937" w:rsidRPr="00424860">
        <w:rPr>
          <w:rFonts w:ascii="Calibri" w:hAnsi="Calibri" w:cs="Calibri"/>
        </w:rPr>
        <w:t>GaoG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61D34B89" w:rsidR="00394A6D" w:rsidRPr="00B60A0F" w:rsidRDefault="00D066F3" w:rsidP="00D066F3">
      <w:pPr>
        <w:pStyle w:val="Caption"/>
        <w:rPr>
          <w:i w:val="0"/>
          <w:iCs w:val="0"/>
        </w:rPr>
      </w:pPr>
      <w:bookmarkStart w:id="909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12</w:t>
      </w:r>
      <w:r w:rsidRPr="00B60A0F">
        <w:rPr>
          <w:i w:val="0"/>
          <w:iCs w:val="0"/>
        </w:rPr>
        <w:fldChar w:fldCharType="end"/>
      </w:r>
      <w:bookmarkEnd w:id="909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628A60CE" w:rsidR="00631E0E" w:rsidRPr="00424860" w:rsidRDefault="00024799" w:rsidP="003A40C8">
      <w:commentRangeStart w:id="910"/>
      <w:r>
        <w:t>P</w:t>
      </w:r>
      <w:r w:rsidR="00C60095" w:rsidRPr="00424860">
        <w:t xml:space="preserve">redicted </w:t>
      </w:r>
      <w:r w:rsidR="00296383">
        <w:t xml:space="preserve">urban </w:t>
      </w:r>
      <w:r w:rsidR="00C60095" w:rsidRPr="00424860">
        <w:t>area</w:t>
      </w:r>
      <w:r w:rsidR="0052438C">
        <w:t>s</w:t>
      </w:r>
      <w:r w:rsidR="003D4F6B" w:rsidRPr="00424860">
        <w:t xml:space="preserve"> </w:t>
      </w:r>
      <w:del w:id="911" w:author="Brett Bryan" w:date="2022-04-28T15:57:00Z">
        <w:r w:rsidDel="00004C27">
          <w:delText>by province</w:delText>
        </w:r>
        <w:r w:rsidR="003D4F6B" w:rsidRPr="00424860" w:rsidDel="00004C27">
          <w:delText xml:space="preserve"> </w:delText>
        </w:r>
      </w:del>
      <w:r w:rsidR="0052438C">
        <w:t>are</w:t>
      </w:r>
      <w:r w:rsidR="003D4F6B" w:rsidRPr="00424860">
        <w:t xml:space="preserve"> </w:t>
      </w:r>
      <w:r w:rsidR="0052438C">
        <w:t>listed</w:t>
      </w:r>
      <w:ins w:id="912" w:author="Brett Bryan" w:date="2022-04-28T15:57:00Z">
        <w:r w:rsidR="00004C27" w:rsidRPr="00004C27">
          <w:t xml:space="preserve"> </w:t>
        </w:r>
        <w:r w:rsidR="00004C27">
          <w:t>by province</w:t>
        </w:r>
      </w:ins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4C30F2" w:rsidRPr="002254FA">
        <w:t xml:space="preserve">Table </w:t>
      </w:r>
      <w:r w:rsidR="004C30F2">
        <w:rPr>
          <w:i/>
          <w:iCs/>
          <w:noProof/>
        </w:rPr>
        <w:t>5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del w:id="913" w:author="Brett Bryan" w:date="2022-04-28T15:57:00Z">
        <w:r w:rsidR="0052438C" w:rsidDel="00D97EEC">
          <w:delText xml:space="preserve">rate of </w:delText>
        </w:r>
      </w:del>
      <w:r w:rsidR="0052438C">
        <w:t xml:space="preserve">increase </w:t>
      </w:r>
      <w:del w:id="914" w:author="JINZHU WANG" w:date="2022-04-26T15:28:00Z">
        <w:r w:rsidR="00512C57" w:rsidDel="00BB65D9">
          <w:delText>of</w:delText>
        </w:r>
        <w:r w:rsidR="0052438C" w:rsidDel="00BB65D9">
          <w:delText xml:space="preserve"> </w:delText>
        </w:r>
      </w:del>
      <w:ins w:id="915" w:author="JINZHU WANG" w:date="2022-04-26T15:28:00Z">
        <w:r w:rsidR="00BB65D9">
          <w:t xml:space="preserve">in </w:t>
        </w:r>
      </w:ins>
      <w:r w:rsidR="00F14383" w:rsidRPr="00424860">
        <w:t>urban area</w:t>
      </w:r>
      <w:r w:rsidR="00512C57">
        <w:t>s</w:t>
      </w:r>
      <w:r w:rsidR="00F14383" w:rsidRPr="00424860">
        <w:t xml:space="preserve"> </w:t>
      </w:r>
      <w:ins w:id="916" w:author="Brett Bryan" w:date="2022-04-28T15:58:00Z">
        <w:r w:rsidR="00D97EEC">
          <w:t xml:space="preserve">between </w:t>
        </w:r>
      </w:ins>
      <w:ins w:id="917" w:author="Brett Bryan" w:date="2022-04-28T15:57:00Z">
        <w:r w:rsidR="00D97EEC" w:rsidRPr="00424860">
          <w:t>2018</w:t>
        </w:r>
        <w:r w:rsidR="00D97EEC">
          <w:t xml:space="preserve"> </w:t>
        </w:r>
      </w:ins>
      <w:ins w:id="918" w:author="Brett Bryan" w:date="2022-04-28T15:58:00Z">
        <w:r w:rsidR="00D97EEC">
          <w:t xml:space="preserve">and </w:t>
        </w:r>
      </w:ins>
      <w:ins w:id="919" w:author="Brett Bryan" w:date="2022-04-28T15:57:00Z">
        <w:r w:rsidR="00D97EEC">
          <w:t xml:space="preserve">2030 </w:t>
        </w:r>
      </w:ins>
      <w:r w:rsidR="00145BA3">
        <w:t>was</w:t>
      </w:r>
      <w:r w:rsidR="00F14383" w:rsidRPr="00424860">
        <w:t xml:space="preserve"> 35.54</w:t>
      </w:r>
      <w:r w:rsidR="009C635E" w:rsidRPr="00424860">
        <w:t>%</w:t>
      </w:r>
      <w:del w:id="920" w:author="Brett Bryan" w:date="2022-04-28T15:58:00Z">
        <w:r w:rsidR="00AD5FCC" w:rsidRPr="00424860" w:rsidDel="00D97EEC">
          <w:delText xml:space="preserve"> compared to</w:delText>
        </w:r>
      </w:del>
      <w:del w:id="921" w:author="Brett Bryan" w:date="2022-04-28T15:57:00Z">
        <w:r w:rsidR="00AD5FCC" w:rsidRPr="00424860" w:rsidDel="00D97EEC">
          <w:delText xml:space="preserve"> </w:delText>
        </w:r>
        <w:r w:rsidR="000A3F17" w:rsidRPr="00424860" w:rsidDel="00D97EEC">
          <w:delText>2018</w:delText>
        </w:r>
      </w:del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del w:id="922" w:author="Brett Bryan" w:date="2022-04-28T15:58:00Z">
        <w:r w:rsidR="007B2BFF" w:rsidRPr="00424860" w:rsidDel="00056BAE">
          <w:delText xml:space="preserve">had </w:delText>
        </w:r>
      </w:del>
      <w:ins w:id="923" w:author="Brett Bryan" w:date="2022-04-28T15:58:00Z">
        <w:r w:rsidR="00056BAE">
          <w:t xml:space="preserve">displayed </w:t>
        </w:r>
      </w:ins>
      <w:r w:rsidR="007B2BFF" w:rsidRPr="00424860">
        <w:t xml:space="preserve">the lowest </w:t>
      </w:r>
      <w:del w:id="924" w:author="Brett Bryan" w:date="2022-04-28T15:58:00Z">
        <w:r w:rsidR="007B2BFF" w:rsidRPr="00424860" w:rsidDel="00056BAE">
          <w:delText xml:space="preserve">area </w:delText>
        </w:r>
      </w:del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 xml:space="preserve">predicted </w:t>
      </w:r>
      <w:ins w:id="925" w:author="Brett Bryan" w:date="2022-04-28T15:58:00Z">
        <w:r w:rsidR="00056BAE">
          <w:t xml:space="preserve">urban </w:t>
        </w:r>
      </w:ins>
      <w:r w:rsidR="008851F5" w:rsidRPr="00424860">
        <w:t>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del w:id="926" w:author="Brett Bryan" w:date="2022-04-28T15:58:00Z">
        <w:r w:rsidR="008E573C" w:rsidRPr="00424860" w:rsidDel="003C53D6">
          <w:delText xml:space="preserve">Shandong </w:delText>
        </w:r>
        <w:r w:rsidR="00B05F1F" w:rsidRPr="00424860" w:rsidDel="003C53D6">
          <w:delText>was</w:delText>
        </w:r>
        <w:r w:rsidR="00FB5164" w:rsidRPr="00424860" w:rsidDel="003C53D6">
          <w:delText xml:space="preserve"> predicted </w:delText>
        </w:r>
        <w:r w:rsidR="0052438C" w:rsidDel="003C53D6">
          <w:delText>to have a</w:delText>
        </w:r>
        <w:r w:rsidR="00FB5164" w:rsidRPr="00424860" w:rsidDel="003C53D6">
          <w:delText xml:space="preserve"> medium</w:delText>
        </w:r>
        <w:r w:rsidR="0052438C" w:rsidDel="003C53D6">
          <w:delText>-level</w:delText>
        </w:r>
        <w:r w:rsidR="00FB5164" w:rsidRPr="00424860" w:rsidDel="003C53D6">
          <w:delText xml:space="preserve"> increase of </w:delText>
        </w:r>
        <w:r w:rsidR="00B05F1F" w:rsidRPr="00424860" w:rsidDel="003C53D6">
          <w:delText>33.60</w:delText>
        </w:r>
        <w:r w:rsidR="000567FE" w:rsidRPr="00424860" w:rsidDel="003C53D6">
          <w:delText>%.</w:delText>
        </w:r>
      </w:del>
    </w:p>
    <w:p w14:paraId="6234B97C" w14:textId="4F50AAF0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927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4C30F2">
        <w:rPr>
          <w:i w:val="0"/>
          <w:iCs w:val="0"/>
          <w:noProof/>
        </w:rPr>
        <w:t>5</w:t>
      </w:r>
      <w:r w:rsidRPr="002254FA">
        <w:rPr>
          <w:i w:val="0"/>
          <w:iCs w:val="0"/>
        </w:rPr>
        <w:fldChar w:fldCharType="end"/>
      </w:r>
      <w:bookmarkEnd w:id="927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1DFA1457" w:rsidR="00211FF8" w:rsidRPr="00424860" w:rsidRDefault="00024799" w:rsidP="0043064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b/>
                <w:bCs/>
              </w:rPr>
              <w:t>Provinc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commentRangeEnd w:id="910"/>
    <w:p w14:paraId="01C584CC" w14:textId="77777777" w:rsidR="00631E0E" w:rsidRPr="00424860" w:rsidRDefault="005D3456" w:rsidP="003A40C8">
      <w:r>
        <w:rPr>
          <w:rStyle w:val="CommentReference"/>
          <w:rFonts w:ascii="Times New Roman" w:hAnsi="Times New Roman"/>
          <w:lang w:val="en-GB"/>
        </w:rPr>
        <w:commentReference w:id="910"/>
      </w:r>
    </w:p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5928A2B4" w:rsidR="00527A2D" w:rsidRDefault="00CF050D" w:rsidP="00EC5106">
      <w:pPr>
        <w:pStyle w:val="Heading2"/>
        <w:rPr>
          <w:ins w:id="928" w:author="JINZHU WANG" w:date="2022-04-27T12:43:00Z"/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r w:rsidR="00F5488E" w:rsidRPr="002254FA">
        <w:rPr>
          <w:rFonts w:cstheme="majorHAnsi"/>
        </w:rPr>
        <w:t xml:space="preserve">real-world urban </w:t>
      </w:r>
      <w:r w:rsidR="002124C8" w:rsidRPr="002254FA">
        <w:rPr>
          <w:rFonts w:cstheme="majorHAnsi"/>
        </w:rPr>
        <w:t xml:space="preserve">patterns </w:t>
      </w:r>
      <w:r w:rsidR="002124C8">
        <w:rPr>
          <w:rFonts w:cstheme="majorHAnsi"/>
        </w:rPr>
        <w:t xml:space="preserve">and </w:t>
      </w:r>
      <w:r w:rsidR="00F5488E" w:rsidRPr="002254FA">
        <w:rPr>
          <w:rFonts w:cstheme="majorHAnsi"/>
        </w:rPr>
        <w:t>dynamic</w:t>
      </w:r>
      <w:r w:rsidR="002124C8">
        <w:rPr>
          <w:rFonts w:cstheme="majorHAnsi"/>
        </w:rPr>
        <w:t>s</w:t>
      </w:r>
      <w:r w:rsidR="005C2FFA" w:rsidRPr="002254FA">
        <w:rPr>
          <w:rFonts w:cstheme="majorHAnsi"/>
        </w:rPr>
        <w:t xml:space="preserve"> </w:t>
      </w:r>
    </w:p>
    <w:p w14:paraId="29D7A29B" w14:textId="6EAA5814" w:rsidR="008E103C" w:rsidRPr="00324296" w:rsidRDefault="00324296" w:rsidP="00D71802">
      <w:pPr>
        <w:spacing w:line="276" w:lineRule="auto"/>
        <w:rPr>
          <w:rFonts w:eastAsia="Times New Roman" w:cstheme="minorHAnsi"/>
        </w:rPr>
      </w:pPr>
      <w:ins w:id="929" w:author="JINZHU WANG" w:date="2022-04-27T13:21:00Z">
        <w:del w:id="930" w:author="Brett Bryan" w:date="2022-04-28T16:17:00Z">
          <w:r w:rsidRPr="00324296" w:rsidDel="009969D4">
            <w:rPr>
              <w:rFonts w:eastAsia="Times New Roman" w:cstheme="minorHAnsi"/>
            </w:rPr>
            <w:delText>It i</w:delText>
          </w:r>
          <w:r w:rsidRPr="00092E84" w:rsidDel="009969D4">
            <w:rPr>
              <w:rFonts w:eastAsia="Times New Roman" w:cstheme="minorHAnsi"/>
            </w:rPr>
            <w:delText>s difficult to infer urban land-use patterns from the landscape shape index</w:delText>
          </w:r>
        </w:del>
      </w:ins>
      <w:customXmlInsRangeStart w:id="931" w:author="JINZHU WANG" w:date="2022-04-27T13:21:00Z"/>
      <w:customXmlDelRangeStart w:id="932" w:author="Brett Bryan" w:date="2022-04-28T16:17:00Z"/>
      <w:sdt>
        <w:sdtPr>
          <w:rPr>
            <w:rFonts w:eastAsia="Times New Roman" w:cstheme="minorHAnsi"/>
          </w:rPr>
          <w:alias w:val="To edit, see citavi.com/edit"/>
          <w:tag w:val="CitaviPlaceholder#6d34fdf7-70cc-4f34-9c55-e0d6211e6df2"/>
          <w:id w:val="2043010074"/>
          <w:placeholder>
            <w:docPart w:val="8AEA2638A25644359C6D0199817E2AF0"/>
          </w:placeholder>
        </w:sdtPr>
        <w:sdtEndPr/>
        <w:sdtContent>
          <w:customXmlInsRangeEnd w:id="931"/>
          <w:customXmlDelRangeEnd w:id="932"/>
          <w:ins w:id="933" w:author="JINZHU WANG" w:date="2022-04-27T13:21:00Z">
            <w:del w:id="934" w:author="Brett Bryan" w:date="2022-04-28T16:17:00Z">
              <w:r w:rsidRPr="00324296" w:rsidDel="009969D4">
                <w:rPr>
                  <w:rFonts w:eastAsia="Times New Roman" w:cstheme="minorHAnsi"/>
                </w:rPr>
                <w:delText xml:space="preserve"> </w:delText>
              </w:r>
              <w:r w:rsidRPr="00324296" w:rsidDel="009969D4">
                <w:rPr>
                  <w:rFonts w:eastAsia="Times New Roman" w:cstheme="minorHAnsi"/>
                </w:rPr>
                <w:fldChar w:fldCharType="begin"/>
              </w:r>
              <w:r w:rsidRPr="00092E84" w:rsidDel="009969D4">
                <w:rPr>
                  <w:rFonts w:eastAsia="Times New Roman" w:cstheme="minorHAnsi"/>
                </w:rPr>
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MjI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+MTwvb3M+XHJcbiAgPHBzPjE8L3BzPlxyXG48L3NwPlxyXG48ZXA+XHJcbiAgPG4+Mjg8L24+XHJcbiAgPGluPnRydWU8L2luPlxyXG4gIDxvcz4yODwvb3M+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My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+NjM8L29zPlxyXG4gIDxwcz42MzwvcHM+XHJcbjwvc3A+XHJcbjxlcD5cclxuICA8bj43Mjwvbj5cclxuICA8aW4+dHJ1ZTwvaW4+XHJcbiAgPG9zPjcyPC9vcz5cclxuICA8cHM+NzI8L3BzPlxyXG48L2VwPlxyXG48b3M+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xOjE3OjQ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My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CbCoEtlZHJvbiwgMjAxNzsgUG9udGl1cyBldCBhbC4sIDIwMDg7IFV1ZW1hYSBldCBhbC4sIDIwMDkpIn1dfSwiVGFnIjoiQ2l0YXZpUGxhY2Vob2xkZXIjNmQzNGZkZjctNzBjYy00ZjM0LTljNTUtZTBkNjIxMWU2ZGYyIiwiVGV4dCI6IihGcmF6aWVyICbCoEtlZHJvbiwgMjAxNzsgUG9udGl1cyBldCBhbC4sIDIwMDg7IFV1ZW1hYSBldCBhbC4sIDIwMDkpIiwiV0FJVmVyc2lvbiI6IjYuMTEuMC4wIn0=}</w:delInstrText>
              </w:r>
              <w:r w:rsidRPr="00324296" w:rsidDel="009969D4">
                <w:rPr>
                  <w:rFonts w:eastAsia="Times New Roman" w:cstheme="minorHAnsi"/>
                </w:rPr>
                <w:fldChar w:fldCharType="separate"/>
              </w:r>
            </w:del>
          </w:ins>
          <w:del w:id="935" w:author="Brett Bryan" w:date="2022-04-28T16:17:00Z">
            <w:r w:rsidDel="009969D4">
              <w:rPr>
                <w:rFonts w:eastAsia="Times New Roman" w:cstheme="minorHAnsi"/>
              </w:rPr>
              <w:delText>(Frazier &amp; Kedron, 2017; Pontius et al., 2008; Uuemaa et al., 2009)</w:delText>
            </w:r>
          </w:del>
          <w:ins w:id="936" w:author="JINZHU WANG" w:date="2022-04-27T13:21:00Z">
            <w:del w:id="937" w:author="Brett Bryan" w:date="2022-04-28T16:17:00Z">
              <w:r w:rsidRPr="00324296" w:rsidDel="009969D4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938" w:author="JINZHU WANG" w:date="2022-04-27T13:21:00Z"/>
          <w:customXmlDelRangeStart w:id="939" w:author="Brett Bryan" w:date="2022-04-28T16:17:00Z"/>
        </w:sdtContent>
      </w:sdt>
      <w:customXmlInsRangeEnd w:id="938"/>
      <w:customXmlDelRangeEnd w:id="939"/>
      <w:ins w:id="940" w:author="JINZHU WANG" w:date="2022-04-27T15:30:00Z">
        <w:del w:id="941" w:author="Brett Bryan" w:date="2022-04-28T16:17:00Z">
          <w:r w:rsidR="00D673C5" w:rsidRPr="00D673C5" w:rsidDel="009969D4">
            <w:rPr>
              <w:rFonts w:eastAsia="Times New Roman" w:cstheme="minorHAnsi"/>
              <w:rPrChange w:id="942" w:author="JINZHU WANG" w:date="2022-04-27T15:31:00Z">
                <w:rPr>
                  <w:rFonts w:ascii="SimSun" w:eastAsia="SimSun" w:hAnsi="SimSun" w:cs="SimSun"/>
                </w:rPr>
              </w:rPrChange>
            </w:rPr>
            <w:delText>,</w:delText>
          </w:r>
        </w:del>
      </w:ins>
      <w:ins w:id="943" w:author="JINZHU WANG" w:date="2022-04-27T13:21:00Z">
        <w:del w:id="944" w:author="Brett Bryan" w:date="2022-04-28T16:17:00Z">
          <w:r w:rsidRPr="00324296" w:rsidDel="009969D4">
            <w:rPr>
              <w:rFonts w:eastAsia="Times New Roman" w:cstheme="minorHAnsi"/>
            </w:rPr>
            <w:delText xml:space="preserve"> but</w:delText>
          </w:r>
          <w:r w:rsidRPr="00092E84" w:rsidDel="009969D4">
            <w:rPr>
              <w:rFonts w:eastAsia="Times New Roman" w:cstheme="minorHAnsi"/>
            </w:rPr>
            <w:delText xml:space="preserve"> </w:delText>
          </w:r>
          <w:r w:rsidRPr="00610968" w:rsidDel="009969D4">
            <w:rPr>
              <w:rFonts w:eastAsia="Times New Roman" w:cstheme="minorHAnsi"/>
            </w:rPr>
            <w:delText>evaluating the performances of deep learning models by observing the resulted images is a common strat</w:delText>
          </w:r>
        </w:del>
      </w:ins>
      <w:ins w:id="945" w:author="JINZHU WANG" w:date="2022-04-27T13:33:00Z">
        <w:del w:id="946" w:author="Brett Bryan" w:date="2022-04-28T16:17:00Z">
          <w:r w:rsidR="009D2D73" w:rsidDel="009969D4">
            <w:rPr>
              <w:rFonts w:eastAsia="Times New Roman" w:cstheme="minorHAnsi"/>
            </w:rPr>
            <w:delText>e</w:delText>
          </w:r>
        </w:del>
      </w:ins>
      <w:ins w:id="947" w:author="JINZHU WANG" w:date="2022-04-27T13:21:00Z">
        <w:del w:id="948" w:author="Brett Bryan" w:date="2022-04-28T16:17:00Z">
          <w:r w:rsidRPr="00610968" w:rsidDel="009969D4">
            <w:rPr>
              <w:rFonts w:eastAsia="Times New Roman" w:cstheme="minorHAnsi"/>
            </w:rPr>
            <w:delText>g</w:delText>
          </w:r>
        </w:del>
      </w:ins>
      <w:ins w:id="949" w:author="JINZHU WANG" w:date="2022-04-27T13:33:00Z">
        <w:del w:id="950" w:author="Brett Bryan" w:date="2022-04-28T16:17:00Z">
          <w:r w:rsidR="009D2D73" w:rsidDel="009969D4">
            <w:rPr>
              <w:rFonts w:eastAsia="Times New Roman" w:cstheme="minorHAnsi"/>
            </w:rPr>
            <w:delText>y</w:delText>
          </w:r>
        </w:del>
      </w:ins>
      <w:ins w:id="951" w:author="JINZHU WANG" w:date="2022-04-27T13:21:00Z">
        <w:del w:id="952" w:author="Brett Bryan" w:date="2022-04-28T16:17:00Z">
          <w:r w:rsidRPr="00610968" w:rsidDel="009969D4">
            <w:rPr>
              <w:rFonts w:eastAsia="Times New Roman" w:cstheme="minorHAnsi"/>
            </w:rPr>
            <w:delText xml:space="preserve"> in deep learning studies </w:delText>
          </w:r>
        </w:del>
      </w:ins>
      <w:customXmlInsRangeStart w:id="953" w:author="JINZHU WANG" w:date="2022-04-27T13:21:00Z"/>
      <w:customXmlDelRangeStart w:id="954" w:author="Brett Bryan" w:date="2022-04-28T16:17:00Z"/>
      <w:sdt>
        <w:sdtPr>
          <w:rPr>
            <w:rFonts w:eastAsia="Times New Roman" w:cstheme="minorHAnsi"/>
          </w:rPr>
          <w:alias w:val="To edit, see citavi.com/edit"/>
          <w:tag w:val="CitaviPlaceholder#1ad102d9-1c13-4523-99f8-b13660aaf6f6"/>
          <w:id w:val="332189322"/>
          <w:placeholder>
            <w:docPart w:val="C5D070A4A09D4FFAB14AF67AD9722522"/>
          </w:placeholder>
        </w:sdtPr>
        <w:sdtEndPr/>
        <w:sdtContent>
          <w:customXmlInsRangeEnd w:id="953"/>
          <w:customXmlDelRangeEnd w:id="954"/>
          <w:ins w:id="955" w:author="JINZHU WANG" w:date="2022-04-27T13:21:00Z">
            <w:del w:id="956" w:author="Brett Bryan" w:date="2022-04-28T16:17:00Z">
              <w:r w:rsidRPr="00610968" w:rsidDel="009969D4">
                <w:rPr>
                  <w:rFonts w:eastAsia="Times New Roman" w:cstheme="minorHAnsi"/>
                </w:rPr>
                <w:fldChar w:fldCharType="begin"/>
              </w:r>
              <w:r w:rsidRPr="00610968" w:rsidDel="009969D4">
                <w:rPr>
                  <w:rFonts w:eastAsia="Times New Roman" w:cstheme="minorHAnsi"/>
                </w:rPr>
                <w:del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xOS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+XHJcbiAgPG4+NTA1PC9uPlxyXG4gIDxpbj50cnVlPC9pbj5cclxuICA8b3M+NTA1PC9vcz5cclxuICA8cHM+NTA1PC9wcz5cclxuPC9zcD5cclxuPGVwPlxyXG4gIDxuPjUxMDwvbj5cclxuICA8aW4+dHJ1ZTwvaW4+XHJcbiAgPG9zPjUxMDwvb3M+XHJcbiAgPHBzPjUxMDwvcHM+XHJcbjwvZXA+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E5LCJSYW5nZUxlbmd0aCI6MTg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AmIFpob3UsIDIwMTk7IFh1IGV0IGFsLiwgMjAxOCkifV19LCJUYWciOiJDaXRhdmlQbGFjZWhvbGRlciMxYWQxMDJkOS0xYzEzLTQ1MjMtOTlmOC1iMTM2NjBhYWY2ZjYiLCJUZXh0IjoiKEdvbm9nICYgWmhvdSwgMjAxOTsgWHUgZXQgYWwuLCAyMDE4KSIsIldBSVZlcnNpb24iOiI2LjExLjAuMCJ9}</w:delInstrText>
              </w:r>
              <w:r w:rsidRPr="00610968" w:rsidDel="009969D4">
                <w:rPr>
                  <w:rFonts w:eastAsia="Times New Roman" w:cstheme="minorHAnsi"/>
                </w:rPr>
                <w:fldChar w:fldCharType="separate"/>
              </w:r>
            </w:del>
          </w:ins>
          <w:del w:id="957" w:author="Brett Bryan" w:date="2022-04-28T16:17:00Z">
            <w:r w:rsidRPr="00610968" w:rsidDel="009969D4">
              <w:rPr>
                <w:rFonts w:eastAsia="Times New Roman" w:cstheme="minorHAnsi"/>
              </w:rPr>
              <w:delText>(Gonog &amp; Zhou, 2019; Xu et al., 2018)</w:delText>
            </w:r>
          </w:del>
          <w:ins w:id="958" w:author="JINZHU WANG" w:date="2022-04-27T13:21:00Z">
            <w:del w:id="959" w:author="Brett Bryan" w:date="2022-04-28T16:17:00Z">
              <w:r w:rsidRPr="00610968" w:rsidDel="009969D4">
                <w:rPr>
                  <w:rFonts w:eastAsia="Times New Roman" w:cstheme="minorHAnsi"/>
                </w:rPr>
                <w:fldChar w:fldCharType="end"/>
              </w:r>
            </w:del>
          </w:ins>
          <w:customXmlInsRangeStart w:id="960" w:author="JINZHU WANG" w:date="2022-04-27T13:21:00Z"/>
          <w:customXmlDelRangeStart w:id="961" w:author="Brett Bryan" w:date="2022-04-28T16:17:00Z"/>
        </w:sdtContent>
      </w:sdt>
      <w:customXmlInsRangeEnd w:id="960"/>
      <w:customXmlDelRangeEnd w:id="961"/>
      <w:ins w:id="962" w:author="JINZHU WANG" w:date="2022-04-27T13:21:00Z">
        <w:del w:id="963" w:author="Brett Bryan" w:date="2022-04-28T16:17:00Z">
          <w:r w:rsidRPr="00610968" w:rsidDel="009969D4">
            <w:rPr>
              <w:rFonts w:eastAsia="Times New Roman" w:cstheme="minorHAnsi"/>
            </w:rPr>
            <w:delText xml:space="preserve">. </w:delText>
          </w:r>
          <w:r w:rsidRPr="00324296" w:rsidDel="009969D4">
            <w:rPr>
              <w:rFonts w:eastAsia="Times New Roman" w:cstheme="minorHAnsi"/>
            </w:rPr>
            <w:delText xml:space="preserve">In </w:delText>
          </w:r>
          <w:r w:rsidRPr="00092E84" w:rsidDel="009969D4">
            <w:rPr>
              <w:rFonts w:eastAsia="Times New Roman" w:cstheme="minorHAnsi"/>
            </w:rPr>
            <w:delText xml:space="preserve">this study, we </w:delText>
          </w:r>
        </w:del>
        <w:del w:id="964" w:author="Brett Bryan" w:date="2022-04-28T16:16:00Z">
          <w:r w:rsidRPr="00092E84" w:rsidDel="008E73FD">
            <w:rPr>
              <w:rFonts w:eastAsia="Times New Roman" w:cstheme="minorHAnsi"/>
            </w:rPr>
            <w:delText xml:space="preserve">randomly </w:delText>
          </w:r>
        </w:del>
        <w:del w:id="965" w:author="Brett Bryan" w:date="2022-04-28T16:17:00Z">
          <w:r w:rsidRPr="00092E84" w:rsidDel="009969D4">
            <w:rPr>
              <w:rFonts w:eastAsia="Times New Roman" w:cstheme="minorHAnsi"/>
            </w:rPr>
            <w:delText xml:space="preserve">selected 11 small-scale (1km – 10km) regions </w:delText>
          </w:r>
        </w:del>
      </w:ins>
      <w:ins w:id="966" w:author="JINZHU WANG" w:date="2022-04-27T13:30:00Z">
        <w:del w:id="967" w:author="Brett Bryan" w:date="2022-04-28T16:16:00Z">
          <w:r w:rsidR="00E91F47" w:rsidDel="00645F98">
            <w:rPr>
              <w:rFonts w:eastAsia="Times New Roman" w:cstheme="minorHAnsi"/>
            </w:rPr>
            <w:delText>that ar</w:delText>
          </w:r>
        </w:del>
      </w:ins>
      <w:ins w:id="968" w:author="JINZHU WANG" w:date="2022-04-27T13:31:00Z">
        <w:del w:id="969" w:author="Brett Bryan" w:date="2022-04-28T16:16:00Z">
          <w:r w:rsidR="00E91F47" w:rsidDel="00645F98">
            <w:rPr>
              <w:rFonts w:eastAsia="Times New Roman" w:cstheme="minorHAnsi"/>
            </w:rPr>
            <w:delText xml:space="preserve">e evenly </w:delText>
          </w:r>
        </w:del>
        <w:del w:id="970" w:author="Brett Bryan" w:date="2022-04-28T16:17:00Z">
          <w:r w:rsidR="00E91F47" w:rsidDel="009969D4">
            <w:rPr>
              <w:rFonts w:eastAsia="Times New Roman" w:cstheme="minorHAnsi"/>
            </w:rPr>
            <w:delText xml:space="preserve">distributed </w:delText>
          </w:r>
        </w:del>
        <w:del w:id="971" w:author="Brett Bryan" w:date="2022-04-28T16:16:00Z">
          <w:r w:rsidR="00E91F47" w:rsidDel="00645F98">
            <w:rPr>
              <w:rFonts w:eastAsia="Times New Roman" w:cstheme="minorHAnsi"/>
            </w:rPr>
            <w:delText>in</w:delText>
          </w:r>
        </w:del>
        <w:del w:id="972" w:author="Brett Bryan" w:date="2022-04-28T16:17:00Z">
          <w:r w:rsidR="00E91F47" w:rsidDel="009969D4">
            <w:rPr>
              <w:rFonts w:eastAsia="Times New Roman" w:cstheme="minorHAnsi"/>
            </w:rPr>
            <w:delText xml:space="preserve"> the research area </w:delText>
          </w:r>
        </w:del>
      </w:ins>
      <w:ins w:id="973" w:author="JINZHU WANG" w:date="2022-04-27T13:21:00Z">
        <w:del w:id="974" w:author="Brett Bryan" w:date="2022-04-28T16:17:00Z">
          <w:r w:rsidRPr="00092E84" w:rsidDel="009969D4">
            <w:rPr>
              <w:rFonts w:eastAsia="Times New Roman" w:cstheme="minorHAnsi"/>
            </w:rPr>
            <w:delText xml:space="preserve">to </w:delText>
          </w:r>
        </w:del>
      </w:ins>
      <w:ins w:id="975" w:author="JINZHU WANG" w:date="2022-04-27T13:29:00Z">
        <w:del w:id="976" w:author="Brett Bryan" w:date="2022-04-28T16:16:00Z">
          <w:r w:rsidR="003012E9" w:rsidDel="00645F98">
            <w:rPr>
              <w:rFonts w:eastAsia="Times New Roman" w:cstheme="minorHAnsi"/>
            </w:rPr>
            <w:delText>avoid bias</w:delText>
          </w:r>
          <w:r w:rsidR="00163EE3" w:rsidDel="00645F98">
            <w:rPr>
              <w:rFonts w:eastAsia="Times New Roman" w:cstheme="minorHAnsi"/>
            </w:rPr>
            <w:delText xml:space="preserve"> in </w:delText>
          </w:r>
        </w:del>
        <w:del w:id="977" w:author="Brett Bryan" w:date="2022-04-28T16:17:00Z">
          <w:r w:rsidR="00163EE3" w:rsidDel="009969D4">
            <w:rPr>
              <w:rFonts w:eastAsia="Times New Roman" w:cstheme="minorHAnsi"/>
            </w:rPr>
            <w:delText>demo</w:delText>
          </w:r>
        </w:del>
      </w:ins>
      <w:ins w:id="978" w:author="JINZHU WANG" w:date="2022-04-27T13:30:00Z">
        <w:del w:id="979" w:author="Brett Bryan" w:date="2022-04-28T16:17:00Z">
          <w:r w:rsidR="001E53BE" w:rsidDel="009969D4">
            <w:rPr>
              <w:rFonts w:eastAsia="Times New Roman" w:cstheme="minorHAnsi"/>
            </w:rPr>
            <w:delText>ns</w:delText>
          </w:r>
        </w:del>
      </w:ins>
      <w:ins w:id="980" w:author="JINZHU WANG" w:date="2022-04-27T13:29:00Z">
        <w:del w:id="981" w:author="Brett Bryan" w:date="2022-04-28T16:17:00Z">
          <w:r w:rsidR="00163EE3" w:rsidDel="009969D4">
            <w:rPr>
              <w:rFonts w:eastAsia="Times New Roman" w:cstheme="minorHAnsi"/>
            </w:rPr>
            <w:delText>trat</w:delText>
          </w:r>
        </w:del>
      </w:ins>
      <w:ins w:id="982" w:author="JINZHU WANG" w:date="2022-04-27T13:30:00Z">
        <w:del w:id="983" w:author="Brett Bryan" w:date="2022-04-28T16:16:00Z">
          <w:r w:rsidR="001E53BE" w:rsidDel="00645F98">
            <w:rPr>
              <w:rFonts w:eastAsia="Times New Roman" w:cstheme="minorHAnsi"/>
            </w:rPr>
            <w:delText>ing</w:delText>
          </w:r>
        </w:del>
      </w:ins>
      <w:ins w:id="984" w:author="JINZHU WANG" w:date="2022-04-27T13:29:00Z">
        <w:del w:id="985" w:author="Brett Bryan" w:date="2022-04-28T16:17:00Z">
          <w:r w:rsidR="00163EE3" w:rsidDel="009969D4">
            <w:rPr>
              <w:rFonts w:eastAsia="Times New Roman" w:cstheme="minorHAnsi"/>
            </w:rPr>
            <w:delText xml:space="preserve"> the U-</w:delText>
          </w:r>
        </w:del>
      </w:ins>
      <w:ins w:id="986" w:author="JINZHU WANG" w:date="2022-04-27T13:30:00Z">
        <w:del w:id="987" w:author="Brett Bryan" w:date="2022-04-28T16:17:00Z">
          <w:r w:rsidR="00163EE3" w:rsidDel="009969D4">
            <w:rPr>
              <w:rFonts w:eastAsia="Times New Roman" w:cstheme="minorHAnsi"/>
            </w:rPr>
            <w:delText>Net</w:delText>
          </w:r>
        </w:del>
        <w:del w:id="988" w:author="Brett Bryan" w:date="2022-04-28T16:16:00Z">
          <w:r w:rsidR="001E53BE" w:rsidDel="00645F98">
            <w:rPr>
              <w:rFonts w:eastAsia="Times New Roman" w:cstheme="minorHAnsi"/>
            </w:rPr>
            <w:delText>’s</w:delText>
          </w:r>
        </w:del>
        <w:del w:id="989" w:author="Brett Bryan" w:date="2022-04-28T16:17:00Z">
          <w:r w:rsidR="001E53BE" w:rsidDel="009969D4">
            <w:rPr>
              <w:rFonts w:eastAsia="Times New Roman" w:cstheme="minorHAnsi"/>
            </w:rPr>
            <w:delText xml:space="preserve"> simulation </w:delText>
          </w:r>
        </w:del>
      </w:ins>
      <w:ins w:id="990" w:author="JINZHU WANG" w:date="2022-04-27T13:31:00Z">
        <w:del w:id="991" w:author="Brett Bryan" w:date="2022-04-28T16:17:00Z">
          <w:r w:rsidR="00386FBF" w:rsidDel="009969D4">
            <w:rPr>
              <w:rFonts w:eastAsia="Times New Roman" w:cstheme="minorHAnsi"/>
            </w:rPr>
            <w:delText>result.</w:delText>
          </w:r>
        </w:del>
      </w:ins>
      <w:ins w:id="992" w:author="JINZHU WANG" w:date="2022-04-27T13:21:00Z">
        <w:del w:id="993" w:author="Brett Bryan" w:date="2022-04-28T16:17:00Z">
          <w:r w:rsidRPr="00092E84" w:rsidDel="009969D4">
            <w:rPr>
              <w:rFonts w:eastAsia="Times New Roman" w:cstheme="minorHAnsi"/>
            </w:rPr>
            <w:delText xml:space="preserve"> </w:delText>
          </w:r>
        </w:del>
      </w:ins>
      <w:r w:rsidR="00CD71CA" w:rsidRPr="00324296">
        <w:t>U-Net</w:t>
      </w:r>
      <w:r w:rsidR="00712374" w:rsidRPr="00324296">
        <w:t xml:space="preserve"> </w:t>
      </w:r>
      <w:ins w:id="994" w:author="Brett Bryan" w:date="2022-04-28T16:18:00Z">
        <w:r w:rsidR="00A81DC9">
          <w:t>was able to model urban land</w:t>
        </w:r>
      </w:ins>
      <w:ins w:id="995" w:author="Brett Bryan" w:date="2022-04-28T20:09:00Z">
        <w:r w:rsidR="009A7F7B">
          <w:t>-</w:t>
        </w:r>
      </w:ins>
      <w:ins w:id="996" w:author="Brett Bryan" w:date="2022-04-28T16:18:00Z">
        <w:r w:rsidR="00A81DC9">
          <w:t>use change at high accuracy as we</w:t>
        </w:r>
      </w:ins>
      <w:ins w:id="997" w:author="Brett Bryan" w:date="2022-04-28T16:19:00Z">
        <w:r w:rsidR="00A81DC9">
          <w:t>ll as</w:t>
        </w:r>
      </w:ins>
      <w:ins w:id="998" w:author="Brett Bryan" w:date="2022-04-28T16:18:00Z">
        <w:r w:rsidR="00A81DC9">
          <w:t xml:space="preserve"> </w:t>
        </w:r>
      </w:ins>
      <w:r w:rsidR="0005377E" w:rsidRPr="00324296">
        <w:t>capture</w:t>
      </w:r>
      <w:del w:id="999" w:author="Brett Bryan" w:date="2022-04-28T16:19:00Z">
        <w:r w:rsidR="00464615" w:rsidRPr="00324296" w:rsidDel="00A81DC9">
          <w:delText>d</w:delText>
        </w:r>
      </w:del>
      <w:r w:rsidR="00E3507F" w:rsidRPr="00324296">
        <w:t xml:space="preserve"> </w:t>
      </w:r>
      <w:r w:rsidR="000202A3" w:rsidRPr="00324296">
        <w:t>and assimilate</w:t>
      </w:r>
      <w:del w:id="1000" w:author="Brett Bryan" w:date="2022-04-28T20:09:00Z">
        <w:r w:rsidR="000202A3" w:rsidRPr="00324296" w:rsidDel="00184E92">
          <w:delText>d</w:delText>
        </w:r>
      </w:del>
      <w:r w:rsidR="000202A3" w:rsidRPr="00324296">
        <w:t xml:space="preserve"> </w:t>
      </w:r>
      <w:r w:rsidR="00B06ED2" w:rsidRPr="00324296">
        <w:t>high-level</w:t>
      </w:r>
      <w:r w:rsidR="0065251D" w:rsidRPr="00324296">
        <w:t xml:space="preserve"> spatial patterns </w:t>
      </w:r>
      <w:r w:rsidR="10FFD8B9" w:rsidRPr="00324296">
        <w:t xml:space="preserve">of </w:t>
      </w:r>
      <w:r w:rsidR="006E25FD" w:rsidRPr="00324296">
        <w:t xml:space="preserve">urban </w:t>
      </w:r>
      <w:r w:rsidR="00A84C1D" w:rsidRPr="003012E9">
        <w:t>development</w:t>
      </w:r>
      <w:r w:rsidR="00FA346A" w:rsidRPr="003012E9">
        <w:t xml:space="preserve"> in the North China Plain</w:t>
      </w:r>
      <w:r w:rsidR="006E25FD" w:rsidRPr="003012E9">
        <w:t>.</w:t>
      </w:r>
      <w:r w:rsidR="004C03AE" w:rsidRPr="003012E9">
        <w:t xml:space="preserve"> </w:t>
      </w:r>
      <w:r w:rsidR="006A2F75" w:rsidRPr="00163EE3">
        <w:t>First, the model captured neighborhood effect</w:t>
      </w:r>
      <w:r w:rsidR="00301D24" w:rsidRPr="00163EE3">
        <w:t>s</w:t>
      </w:r>
      <w:r w:rsidR="006A2F75" w:rsidRPr="00163EE3">
        <w:t xml:space="preserve">. </w:t>
      </w:r>
      <w:r w:rsidR="00C53F02" w:rsidRPr="00163EE3">
        <w:t xml:space="preserve">The transition potential map </w:t>
      </w:r>
      <w:r w:rsidR="00A535C9" w:rsidRPr="00163EE3">
        <w:t>revealed</w:t>
      </w:r>
      <w:r w:rsidR="00340737" w:rsidRPr="00163EE3">
        <w:t xml:space="preserve"> </w:t>
      </w:r>
      <w:r w:rsidR="00810785" w:rsidRPr="00163EE3">
        <w:t>that</w:t>
      </w:r>
      <w:r w:rsidR="007445FA" w:rsidRPr="001E53BE">
        <w:t xml:space="preserve"> </w:t>
      </w:r>
      <w:r w:rsidR="004F3A3A" w:rsidRPr="001E53BE">
        <w:t>lands</w:t>
      </w:r>
      <w:r w:rsidR="00340737" w:rsidRPr="001E53BE">
        <w:t xml:space="preserve"> near </w:t>
      </w:r>
      <w:r w:rsidR="00D30D8B" w:rsidRPr="001E53BE">
        <w:t xml:space="preserve">existing </w:t>
      </w:r>
      <w:r w:rsidR="00340737" w:rsidRPr="001E53BE">
        <w:t xml:space="preserve">urban areas </w:t>
      </w:r>
      <w:r w:rsidR="006B28BF" w:rsidRPr="001E53BE">
        <w:t>were</w:t>
      </w:r>
      <w:r w:rsidR="00DF4E43" w:rsidRPr="001E53BE">
        <w:t xml:space="preserve"> </w:t>
      </w:r>
      <w:r w:rsidR="008A0FA1" w:rsidRPr="001E53BE">
        <w:t>more</w:t>
      </w:r>
      <w:r w:rsidR="008A0FA1" w:rsidRPr="00E91F47">
        <w:t xml:space="preserve"> </w:t>
      </w:r>
      <w:r w:rsidR="2BB8142C" w:rsidRPr="00E91F47">
        <w:t>likely to transition</w:t>
      </w:r>
      <w:r w:rsidR="00DF4E43" w:rsidRPr="00E91F47">
        <w:t xml:space="preserve"> to urban</w:t>
      </w:r>
      <w:r w:rsidR="008A0FA1" w:rsidRPr="00E91F47">
        <w:t xml:space="preserve"> </w:t>
      </w:r>
      <w:del w:id="1001" w:author="JINZHU WANG" w:date="2022-04-26T15:34:00Z">
        <w:r w:rsidR="008A0FA1" w:rsidRPr="00324296" w:rsidDel="00BA76D7">
          <w:delText>land use</w:delText>
        </w:r>
      </w:del>
      <w:ins w:id="1002" w:author="JINZHU WANG" w:date="2022-04-26T15:34:00Z">
        <w:r w:rsidR="00BA76D7" w:rsidRPr="00324296">
          <w:t>land-use</w:t>
        </w:r>
      </w:ins>
      <w:r w:rsidR="00DF4E43" w:rsidRPr="00324296">
        <w:t xml:space="preserve"> in the future and </w:t>
      </w:r>
      <w:r w:rsidR="00BA6E22" w:rsidRPr="00324296">
        <w:t xml:space="preserve">that </w:t>
      </w:r>
      <w:r w:rsidR="0062113A" w:rsidRPr="00324296">
        <w:t xml:space="preserve">urbanization </w:t>
      </w:r>
      <w:r w:rsidR="00A23EC8" w:rsidRPr="00324296">
        <w:t xml:space="preserve">amongst </w:t>
      </w:r>
      <w:r w:rsidR="008A0FA1" w:rsidRPr="00324296">
        <w:t>larger expanses of</w:t>
      </w:r>
      <w:r w:rsidR="00BD1DBB" w:rsidRPr="00324296">
        <w:t xml:space="preserve"> nonurban </w:t>
      </w:r>
      <w:r w:rsidR="00A23EC8" w:rsidRPr="00324296">
        <w:t>land</w:t>
      </w:r>
      <w:r w:rsidR="00BD1DBB" w:rsidRPr="00324296">
        <w:t xml:space="preserve"> </w:t>
      </w:r>
      <w:r w:rsidR="00BA6E22" w:rsidRPr="00324296">
        <w:t>would</w:t>
      </w:r>
      <w:r w:rsidR="00BD1DBB" w:rsidRPr="00324296">
        <w:t xml:space="preserve"> </w:t>
      </w:r>
      <w:r w:rsidR="00A23EC8" w:rsidRPr="00324296">
        <w:t>be unlikely</w:t>
      </w:r>
      <w:r w:rsidR="008D522D" w:rsidRPr="00324296">
        <w:t xml:space="preserve"> (</w:t>
      </w:r>
      <w:r w:rsidR="008D522D" w:rsidRPr="00324296">
        <w:rPr>
          <w:highlight w:val="yellow"/>
        </w:rPr>
        <w:fldChar w:fldCharType="begin"/>
      </w:r>
      <w:r w:rsidR="008D522D" w:rsidRPr="00324296">
        <w:instrText xml:space="preserve"> REF _Ref81460739 \h </w:instrText>
      </w:r>
      <w:r>
        <w:rPr>
          <w:highlight w:val="yellow"/>
        </w:rPr>
        <w:instrText xml:space="preserve"> \* MERGEFORMAT </w:instrText>
      </w:r>
      <w:r w:rsidR="008D522D" w:rsidRPr="00324296">
        <w:rPr>
          <w:highlight w:val="yellow"/>
        </w:rPr>
      </w:r>
      <w:r w:rsidR="008D522D" w:rsidRPr="00324296">
        <w:rPr>
          <w:highlight w:val="yellow"/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9</w:t>
      </w:r>
      <w:r w:rsidR="008D522D" w:rsidRPr="00324296">
        <w:rPr>
          <w:highlight w:val="yellow"/>
        </w:rPr>
        <w:fldChar w:fldCharType="end"/>
      </w:r>
      <w:r w:rsidR="008D522D" w:rsidRPr="00324296">
        <w:t>).</w:t>
      </w:r>
      <w:r w:rsidR="002D037C" w:rsidRPr="00324296">
        <w:t xml:space="preserve"> Second, U-Net was</w:t>
      </w:r>
      <w:r w:rsidR="00A718E9" w:rsidRPr="00324296">
        <w:t xml:space="preserve"> able to </w:t>
      </w:r>
      <w:r w:rsidR="00CA6426" w:rsidRPr="00324296">
        <w:t>assimilate</w:t>
      </w:r>
      <w:r w:rsidR="00893406" w:rsidRPr="00324296">
        <w:t xml:space="preserve"> </w:t>
      </w:r>
      <w:del w:id="1003" w:author="Brett Bryan" w:date="2022-04-28T16:18:00Z">
        <w:r w:rsidR="00893406" w:rsidRPr="00324296" w:rsidDel="00715470">
          <w:delText xml:space="preserve">the </w:delText>
        </w:r>
        <w:r w:rsidR="00CA6426" w:rsidRPr="00324296" w:rsidDel="00715470">
          <w:delText xml:space="preserve">learned </w:delText>
        </w:r>
      </w:del>
      <w:r w:rsidR="00B952AE" w:rsidRPr="00324296">
        <w:t xml:space="preserve">small-scale </w:t>
      </w:r>
      <w:r w:rsidR="00893406" w:rsidRPr="00324296">
        <w:t xml:space="preserve">neighborhood </w:t>
      </w:r>
      <w:r w:rsidR="00C52C96" w:rsidRPr="00324296">
        <w:t>effect</w:t>
      </w:r>
      <w:r w:rsidR="00301D24" w:rsidRPr="00324296">
        <w:t>s</w:t>
      </w:r>
      <w:r w:rsidR="00CA6426" w:rsidRPr="00324296">
        <w:t xml:space="preserve"> into large-scale gravity</w:t>
      </w:r>
      <w:r w:rsidR="00CB663A" w:rsidRPr="00324296">
        <w:t xml:space="preserve"> </w:t>
      </w:r>
      <w:r w:rsidR="008D522D" w:rsidRPr="00324296">
        <w:t>effect</w:t>
      </w:r>
      <w:r w:rsidR="00E71676" w:rsidRPr="00324296">
        <w:t>s</w:t>
      </w:r>
      <w:r w:rsidR="008D522D" w:rsidRPr="00324296">
        <w:t xml:space="preserve">. </w:t>
      </w:r>
      <w:r w:rsidR="0088263F" w:rsidRPr="00324296">
        <w:t>Larger</w:t>
      </w:r>
      <w:r w:rsidR="003B0BE8" w:rsidRPr="00324296">
        <w:t xml:space="preserve"> </w:t>
      </w:r>
      <w:r w:rsidR="00525CC2" w:rsidRPr="00324296">
        <w:t xml:space="preserve">areas of </w:t>
      </w:r>
      <w:r w:rsidR="00AA6D8C" w:rsidRPr="00324296">
        <w:t xml:space="preserve">land </w:t>
      </w:r>
      <w:r w:rsidR="0088263F" w:rsidRPr="00324296">
        <w:t xml:space="preserve">near larger cities </w:t>
      </w:r>
      <w:r w:rsidR="00AA6D8C" w:rsidRPr="00324296">
        <w:t xml:space="preserve">were predicted </w:t>
      </w:r>
      <w:r w:rsidR="003B0BE8" w:rsidRPr="003012E9">
        <w:t>to be</w:t>
      </w:r>
      <w:r w:rsidR="00A23EC8" w:rsidRPr="003012E9">
        <w:t>come</w:t>
      </w:r>
      <w:r w:rsidR="003B0BE8" w:rsidRPr="00163EE3">
        <w:t xml:space="preserve"> urbanized</w:t>
      </w:r>
      <w:r w:rsidR="00486831" w:rsidRPr="00163EE3">
        <w:t xml:space="preserve"> in the future</w:t>
      </w:r>
      <w:r w:rsidR="00002DDA" w:rsidRPr="00163EE3">
        <w:t xml:space="preserve">, while </w:t>
      </w:r>
      <w:r w:rsidR="0088263F" w:rsidRPr="00163EE3">
        <w:t xml:space="preserve">much smaller areas were predicted </w:t>
      </w:r>
      <w:del w:id="1004" w:author="JINZHU WANG" w:date="2022-04-26T15:31:00Z">
        <w:r w:rsidR="0088263F" w:rsidRPr="00324296" w:rsidDel="00391B27">
          <w:delText xml:space="preserve">surrounding </w:delText>
        </w:r>
      </w:del>
      <w:ins w:id="1005" w:author="JINZHU WANG" w:date="2022-04-26T15:31:00Z">
        <w:r w:rsidR="00391B27" w:rsidRPr="00324296">
          <w:t xml:space="preserve">to </w:t>
        </w:r>
        <w:del w:id="1006" w:author="Brett Bryan" w:date="2022-04-28T16:19:00Z">
          <w:r w:rsidR="00391B27" w:rsidRPr="00324296" w:rsidDel="00EF2DD5">
            <w:delText>surround</w:delText>
          </w:r>
        </w:del>
      </w:ins>
      <w:ins w:id="1007" w:author="Brett Bryan" w:date="2022-04-28T16:19:00Z">
        <w:r w:rsidR="00EF2DD5">
          <w:t>become urbanized around</w:t>
        </w:r>
      </w:ins>
      <w:ins w:id="1008" w:author="JINZHU WANG" w:date="2022-04-26T15:31:00Z">
        <w:r w:rsidR="00391B27" w:rsidRPr="00324296">
          <w:t xml:space="preserve"> </w:t>
        </w:r>
      </w:ins>
      <w:r w:rsidR="002269FE" w:rsidRPr="00324296">
        <w:t>small</w:t>
      </w:r>
      <w:r w:rsidR="0088263F" w:rsidRPr="00324296">
        <w:t>er, more</w:t>
      </w:r>
      <w:r w:rsidR="002269FE" w:rsidRPr="00324296">
        <w:t xml:space="preserve"> </w:t>
      </w:r>
      <w:r w:rsidR="00D44E5C" w:rsidRPr="00324296">
        <w:t>remote</w:t>
      </w:r>
      <w:r w:rsidR="002167E5" w:rsidRPr="00324296">
        <w:t xml:space="preserve"> </w:t>
      </w:r>
      <w:r w:rsidR="002269FE" w:rsidRPr="00324296">
        <w:t xml:space="preserve">villages </w:t>
      </w:r>
      <w:r w:rsidR="0032075F" w:rsidRPr="00324296">
        <w:t>(</w:t>
      </w:r>
      <w:r w:rsidR="0032075F" w:rsidRPr="00324296">
        <w:fldChar w:fldCharType="begin"/>
      </w:r>
      <w:r w:rsidR="0032075F" w:rsidRPr="00324296">
        <w:instrText xml:space="preserve"> REF _Ref81460881 \h </w:instrText>
      </w:r>
      <w:r>
        <w:instrText xml:space="preserve"> \* MERGEFORMAT </w:instrText>
      </w:r>
      <w:r w:rsidR="0032075F" w:rsidRPr="00324296">
        <w:rPr>
          <w:rPrChange w:id="1009" w:author="JINZHU WANG" w:date="2022-04-27T13:21:00Z">
            <w:rPr/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10</w:t>
      </w:r>
      <w:r w:rsidR="0032075F" w:rsidRPr="00324296">
        <w:fldChar w:fldCharType="end"/>
      </w:r>
      <w:r w:rsidR="0032075F" w:rsidRPr="00324296">
        <w:t>).</w:t>
      </w:r>
      <w:r w:rsidR="000A2387" w:rsidRPr="00324296">
        <w:t xml:space="preserve"> Third, </w:t>
      </w:r>
      <w:r w:rsidR="00C56F44" w:rsidRPr="00324296">
        <w:t>U-Net</w:t>
      </w:r>
      <w:r w:rsidR="0056686E" w:rsidRPr="00324296">
        <w:t>, rather than just simply buffering spatial features,</w:t>
      </w:r>
      <w:r w:rsidR="00C56F44" w:rsidRPr="00324296">
        <w:t xml:space="preserve"> </w:t>
      </w:r>
      <w:r w:rsidR="001D5F5E" w:rsidRPr="00324296">
        <w:t>capture</w:t>
      </w:r>
      <w:r w:rsidR="000B15D1" w:rsidRPr="00324296">
        <w:t>d</w:t>
      </w:r>
      <w:r w:rsidR="001D5F5E" w:rsidRPr="00324296">
        <w:t xml:space="preserve"> the </w:t>
      </w:r>
      <w:del w:id="1010" w:author="Brett Bryan" w:date="2022-04-28T16:20:00Z">
        <w:r w:rsidR="00525CC2" w:rsidRPr="00324296" w:rsidDel="0095738F">
          <w:delText xml:space="preserve">momentum </w:delText>
        </w:r>
      </w:del>
      <w:ins w:id="1011" w:author="Brett Bryan" w:date="2022-04-28T16:20:00Z">
        <w:r w:rsidR="0095738F">
          <w:t xml:space="preserve">tendency </w:t>
        </w:r>
      </w:ins>
      <w:r w:rsidR="00525CC2" w:rsidRPr="00324296">
        <w:t xml:space="preserve">of </w:t>
      </w:r>
      <w:r w:rsidR="008027D0" w:rsidRPr="00324296">
        <w:t xml:space="preserve">urban </w:t>
      </w:r>
      <w:r w:rsidR="00321691" w:rsidRPr="00324296">
        <w:t>expansion</w:t>
      </w:r>
      <w:r w:rsidR="001D5F5E" w:rsidRPr="00324296">
        <w:t xml:space="preserve"> </w:t>
      </w:r>
      <w:del w:id="1012" w:author="Brett Bryan" w:date="2022-04-28T16:20:00Z">
        <w:r w:rsidR="0054178A" w:rsidRPr="00324296" w:rsidDel="00270556">
          <w:delText>as well as</w:delText>
        </w:r>
        <w:r w:rsidR="000B15D1" w:rsidRPr="00324296" w:rsidDel="00270556">
          <w:delText xml:space="preserve"> </w:delText>
        </w:r>
        <w:r w:rsidR="00D517FA" w:rsidRPr="00324296" w:rsidDel="00270556">
          <w:delText xml:space="preserve">precise </w:delText>
        </w:r>
      </w:del>
      <w:ins w:id="1013" w:author="Brett Bryan" w:date="2022-04-28T16:20:00Z">
        <w:r w:rsidR="00270556">
          <w:t xml:space="preserve">to follow </w:t>
        </w:r>
      </w:ins>
      <w:r w:rsidR="000B15D1" w:rsidRPr="00324296">
        <w:t>linear</w:t>
      </w:r>
      <w:r w:rsidR="002D7FF8" w:rsidRPr="00324296">
        <w:t xml:space="preserve"> </w:t>
      </w:r>
      <w:r w:rsidR="000322CC" w:rsidRPr="00324296">
        <w:t>pattern</w:t>
      </w:r>
      <w:r w:rsidR="00CB2EB3" w:rsidRPr="00324296">
        <w:t>s</w:t>
      </w:r>
      <w:r w:rsidR="00321691" w:rsidRPr="00324296">
        <w:t xml:space="preserve">. </w:t>
      </w:r>
      <w:r w:rsidR="000D0C1E" w:rsidRPr="00324296">
        <w:t xml:space="preserve">For example, the </w:t>
      </w:r>
      <w:r w:rsidR="00D33CBD" w:rsidRPr="003012E9">
        <w:t>elongat</w:t>
      </w:r>
      <w:r w:rsidR="00525CC2" w:rsidRPr="003012E9">
        <w:t>ed</w:t>
      </w:r>
      <w:r w:rsidR="00D33CBD" w:rsidRPr="00163EE3">
        <w:t xml:space="preserve"> development trend of </w:t>
      </w:r>
      <w:r w:rsidR="00D33CBD" w:rsidRPr="00163EE3">
        <w:rPr>
          <w:rFonts w:ascii="Calibri" w:hAnsi="Calibri" w:cs="Calibri"/>
        </w:rPr>
        <w:t>Feng</w:t>
      </w:r>
      <w:ins w:id="1014" w:author="Brett Bryan" w:date="2022-04-28T20:10:00Z">
        <w:r w:rsidR="00EF4453">
          <w:rPr>
            <w:rFonts w:ascii="Calibri" w:hAnsi="Calibri" w:cs="Calibri"/>
          </w:rPr>
          <w:t xml:space="preserve"> </w:t>
        </w:r>
      </w:ins>
      <w:r w:rsidR="00D33CBD" w:rsidRPr="00163EE3">
        <w:rPr>
          <w:rFonts w:ascii="Calibri" w:hAnsi="Calibri" w:cs="Calibri"/>
        </w:rPr>
        <w:t>Ning County</w:t>
      </w:r>
      <w:r w:rsidR="00AB5C19" w:rsidRPr="00163EE3">
        <w:rPr>
          <w:rFonts w:ascii="Calibri" w:hAnsi="Calibri" w:cs="Calibri"/>
        </w:rPr>
        <w:t xml:space="preserve"> </w:t>
      </w:r>
      <w:r w:rsidR="002A532D" w:rsidRPr="00163EE3">
        <w:rPr>
          <w:rFonts w:ascii="Calibri" w:hAnsi="Calibri" w:cs="Calibri"/>
        </w:rPr>
        <w:t>controlled by</w:t>
      </w:r>
      <w:r w:rsidR="00AB5C19" w:rsidRPr="00163EE3">
        <w:rPr>
          <w:rFonts w:ascii="Calibri" w:hAnsi="Calibri" w:cs="Calibri"/>
        </w:rPr>
        <w:t xml:space="preserve"> valley</w:t>
      </w:r>
      <w:r w:rsidR="00086247" w:rsidRPr="00163EE3">
        <w:rPr>
          <w:rFonts w:ascii="Calibri" w:hAnsi="Calibri" w:cs="Calibri"/>
        </w:rPr>
        <w:t xml:space="preserve"> terrain was </w:t>
      </w:r>
      <w:r w:rsidR="00C40148" w:rsidRPr="00163EE3">
        <w:rPr>
          <w:rFonts w:ascii="Calibri" w:hAnsi="Calibri" w:cs="Calibri"/>
        </w:rPr>
        <w:t>identified</w:t>
      </w:r>
      <w:r w:rsidR="002A532D" w:rsidRPr="00163EE3">
        <w:rPr>
          <w:rFonts w:ascii="Calibri" w:hAnsi="Calibri" w:cs="Calibri"/>
        </w:rPr>
        <w:t xml:space="preserve"> in the prediction</w:t>
      </w:r>
      <w:r w:rsidR="004B112B" w:rsidRPr="00163EE3">
        <w:rPr>
          <w:rFonts w:ascii="Calibri" w:hAnsi="Calibri" w:cs="Calibri"/>
        </w:rPr>
        <w:t xml:space="preserve"> (</w:t>
      </w:r>
      <w:r w:rsidR="004B112B" w:rsidRPr="00324296">
        <w:rPr>
          <w:rFonts w:ascii="Calibri" w:hAnsi="Calibri" w:cs="Calibri"/>
        </w:rPr>
        <w:fldChar w:fldCharType="begin"/>
      </w:r>
      <w:r w:rsidR="004B112B" w:rsidRPr="00324296">
        <w:rPr>
          <w:rFonts w:ascii="Calibri" w:hAnsi="Calibri" w:cs="Calibri"/>
        </w:rPr>
        <w:instrText xml:space="preserve"> REF _Ref81461192 \h </w:instrText>
      </w:r>
      <w:r>
        <w:rPr>
          <w:rFonts w:ascii="Calibri" w:hAnsi="Calibri" w:cs="Calibri"/>
        </w:rPr>
        <w:instrText xml:space="preserve"> \* MERGEFORMAT </w:instrText>
      </w:r>
      <w:r w:rsidR="004B112B" w:rsidRPr="00324296">
        <w:rPr>
          <w:rFonts w:ascii="Calibri" w:hAnsi="Calibri" w:cs="Calibri"/>
        </w:rPr>
      </w:r>
      <w:r w:rsidR="004B112B" w:rsidRPr="00324296">
        <w:rPr>
          <w:rFonts w:ascii="Calibri" w:hAnsi="Calibri" w:cs="Calibri"/>
          <w:rPrChange w:id="1015" w:author="JINZHU WANG" w:date="2022-04-27T13:21:00Z">
            <w:rPr>
              <w:rFonts w:ascii="Calibri" w:hAnsi="Calibri" w:cs="Calibri"/>
            </w:rPr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12</w:t>
      </w:r>
      <w:r w:rsidR="004B112B" w:rsidRPr="00324296">
        <w:rPr>
          <w:rFonts w:ascii="Calibri" w:hAnsi="Calibri" w:cs="Calibri"/>
        </w:rPr>
        <w:fldChar w:fldCharType="end"/>
      </w:r>
      <w:r w:rsidR="004B112B" w:rsidRPr="00324296">
        <w:rPr>
          <w:rFonts w:ascii="Calibri" w:hAnsi="Calibri" w:cs="Calibri"/>
        </w:rPr>
        <w:t>)</w:t>
      </w:r>
      <w:r w:rsidR="00C40148" w:rsidRPr="00324296">
        <w:rPr>
          <w:rFonts w:ascii="Calibri" w:hAnsi="Calibri" w:cs="Calibri"/>
        </w:rPr>
        <w:t xml:space="preserve">, and </w:t>
      </w:r>
      <w:r w:rsidR="00400B25" w:rsidRPr="00324296">
        <w:rPr>
          <w:rFonts w:ascii="Calibri" w:hAnsi="Calibri" w:cs="Calibri"/>
        </w:rPr>
        <w:t xml:space="preserve">areas </w:t>
      </w:r>
      <w:r w:rsidR="00C343AA" w:rsidRPr="00324296">
        <w:rPr>
          <w:rFonts w:ascii="Calibri" w:hAnsi="Calibri" w:cs="Calibri"/>
        </w:rPr>
        <w:t>alo</w:t>
      </w:r>
      <w:r w:rsidR="00391B27" w:rsidRPr="00324296">
        <w:rPr>
          <w:rFonts w:ascii="Calibri" w:hAnsi="Calibri" w:cs="Calibri"/>
        </w:rPr>
        <w:t>n</w:t>
      </w:r>
      <w:r w:rsidR="00C343AA" w:rsidRPr="00324296">
        <w:rPr>
          <w:rFonts w:ascii="Calibri" w:hAnsi="Calibri" w:cs="Calibri"/>
        </w:rPr>
        <w:t xml:space="preserve">g major </w:t>
      </w:r>
      <w:r w:rsidR="00400B25" w:rsidRPr="00324296">
        <w:t xml:space="preserve">transport routes were </w:t>
      </w:r>
      <w:r w:rsidR="00DC099B" w:rsidRPr="00324296">
        <w:t>allocated high transition potentials (</w:t>
      </w:r>
      <w:r w:rsidR="00DC099B" w:rsidRPr="00324296">
        <w:fldChar w:fldCharType="begin"/>
      </w:r>
      <w:r w:rsidR="00DC099B" w:rsidRPr="00324296">
        <w:instrText xml:space="preserve"> REF _Ref81460739 \h </w:instrText>
      </w:r>
      <w:r>
        <w:instrText xml:space="preserve"> \* MERGEFORMAT </w:instrText>
      </w:r>
      <w:r w:rsidR="00DC099B" w:rsidRPr="00324296">
        <w:rPr>
          <w:rPrChange w:id="1016" w:author="JINZHU WANG" w:date="2022-04-27T13:21:00Z">
            <w:rPr/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9</w:t>
      </w:r>
      <w:r w:rsidR="00DC099B" w:rsidRPr="00324296">
        <w:fldChar w:fldCharType="end"/>
      </w:r>
      <w:r w:rsidR="00DC099B" w:rsidRPr="00324296">
        <w:t>).</w:t>
      </w:r>
      <w:r w:rsidR="00534783" w:rsidRPr="00324296">
        <w:t xml:space="preserve"> </w:t>
      </w:r>
      <w:del w:id="1017" w:author="Brett Bryan" w:date="2022-04-28T16:21:00Z">
        <w:r w:rsidR="00534783" w:rsidRPr="00324296" w:rsidDel="00D35833">
          <w:delText xml:space="preserve">The </w:delText>
        </w:r>
      </w:del>
      <w:ins w:id="1018" w:author="Brett Bryan" w:date="2022-04-28T16:21:00Z">
        <w:r w:rsidR="00D35833">
          <w:t>However, t</w:t>
        </w:r>
        <w:r w:rsidR="00D35833" w:rsidRPr="00324296">
          <w:t xml:space="preserve">he </w:t>
        </w:r>
      </w:ins>
      <w:r w:rsidR="00534783" w:rsidRPr="00324296">
        <w:t xml:space="preserve">U-Net model </w:t>
      </w:r>
      <w:r w:rsidR="00811446" w:rsidRPr="00324296">
        <w:t xml:space="preserve">was </w:t>
      </w:r>
      <w:r w:rsidR="00525CC2" w:rsidRPr="00324296">
        <w:t>un</w:t>
      </w:r>
      <w:r w:rsidR="00811446" w:rsidRPr="00324296">
        <w:t>able to predict new</w:t>
      </w:r>
      <w:r w:rsidR="00D343E9" w:rsidRPr="00324296">
        <w:t xml:space="preserve"> planned developments that sprouted </w:t>
      </w:r>
      <w:ins w:id="1019" w:author="Brett Bryan" w:date="2022-04-28T16:21:00Z">
        <w:r w:rsidR="00856181">
          <w:t xml:space="preserve">up </w:t>
        </w:r>
      </w:ins>
      <w:ins w:id="1020" w:author="Brett Bryan" w:date="2022-04-28T16:22:00Z">
        <w:r w:rsidR="00FA545C">
          <w:t xml:space="preserve">some </w:t>
        </w:r>
      </w:ins>
      <w:del w:id="1021" w:author="Brett Bryan" w:date="2022-04-28T16:22:00Z">
        <w:r w:rsidR="002C5797" w:rsidRPr="00324296" w:rsidDel="00FA545C">
          <w:delText>remote</w:delText>
        </w:r>
        <w:r w:rsidR="00B66387" w:rsidRPr="00324296" w:rsidDel="00FA545C">
          <w:delText xml:space="preserve"> </w:delText>
        </w:r>
      </w:del>
      <w:ins w:id="1022" w:author="Brett Bryan" w:date="2022-04-28T16:22:00Z">
        <w:r w:rsidR="00FA545C">
          <w:t xml:space="preserve">distance </w:t>
        </w:r>
      </w:ins>
      <w:r w:rsidR="00B66387" w:rsidRPr="00324296">
        <w:t xml:space="preserve">from </w:t>
      </w:r>
      <w:del w:id="1023" w:author="Brett Bryan" w:date="2022-04-28T16:21:00Z">
        <w:r w:rsidR="00B66387" w:rsidRPr="00324296" w:rsidDel="00FA545C">
          <w:delText xml:space="preserve">old town </w:delText>
        </w:r>
        <w:r w:rsidR="00446D1C" w:rsidRPr="00324296" w:rsidDel="00FA545C">
          <w:delText>cent</w:delText>
        </w:r>
        <w:r w:rsidR="00BC5F94" w:rsidRPr="00324296" w:rsidDel="00FA545C">
          <w:delText>e</w:delText>
        </w:r>
        <w:r w:rsidR="06536DD8" w:rsidRPr="00324296" w:rsidDel="00FA545C">
          <w:delText>r</w:delText>
        </w:r>
        <w:r w:rsidR="00446D1C" w:rsidRPr="00324296" w:rsidDel="00FA545C">
          <w:delText>s</w:delText>
        </w:r>
      </w:del>
      <w:ins w:id="1024" w:author="Brett Bryan" w:date="2022-04-28T16:21:00Z">
        <w:r w:rsidR="00FA545C">
          <w:t>existing urban areas</w:t>
        </w:r>
      </w:ins>
      <w:r w:rsidR="00525CC2" w:rsidRPr="00324296">
        <w:t>,</w:t>
      </w:r>
      <w:r w:rsidR="002C5797" w:rsidRPr="00324296">
        <w:t xml:space="preserve"> such</w:t>
      </w:r>
      <w:r w:rsidR="001E68B5" w:rsidRPr="00324296">
        <w:t xml:space="preserve"> as</w:t>
      </w:r>
      <w:r w:rsidR="002C5797" w:rsidRPr="00324296">
        <w:t xml:space="preserve"> </w:t>
      </w:r>
      <w:proofErr w:type="spellStart"/>
      <w:r w:rsidR="002C5797" w:rsidRPr="00324296">
        <w:t>BinHai</w:t>
      </w:r>
      <w:proofErr w:type="spellEnd"/>
      <w:r w:rsidR="002C5797" w:rsidRPr="00324296">
        <w:t xml:space="preserve"> Zhen, </w:t>
      </w:r>
      <w:proofErr w:type="spellStart"/>
      <w:r w:rsidR="002C5797" w:rsidRPr="00324296">
        <w:t>YangKou</w:t>
      </w:r>
      <w:proofErr w:type="spellEnd"/>
      <w:r w:rsidR="002C5797" w:rsidRPr="00324296">
        <w:t xml:space="preserve"> Zhen, </w:t>
      </w:r>
      <w:proofErr w:type="spellStart"/>
      <w:r w:rsidR="002C5797" w:rsidRPr="00324296">
        <w:t>HuYing</w:t>
      </w:r>
      <w:proofErr w:type="spellEnd"/>
      <w:r w:rsidR="002C5797" w:rsidRPr="00324296">
        <w:t xml:space="preserve"> Zhen, and </w:t>
      </w:r>
      <w:proofErr w:type="spellStart"/>
      <w:r w:rsidR="002C5797" w:rsidRPr="00324296">
        <w:t>XuanCheng</w:t>
      </w:r>
      <w:proofErr w:type="spellEnd"/>
      <w:r w:rsidR="002C5797" w:rsidRPr="00324296">
        <w:t xml:space="preserve"> City (</w:t>
      </w:r>
      <w:r w:rsidR="002C5797" w:rsidRPr="00324296">
        <w:fldChar w:fldCharType="begin"/>
      </w:r>
      <w:r w:rsidR="002C5797" w:rsidRPr="00324296">
        <w:instrText xml:space="preserve"> REF _Ref81460881 \h </w:instrText>
      </w:r>
      <w:r>
        <w:instrText xml:space="preserve"> \* MERGEFORMAT </w:instrText>
      </w:r>
      <w:r w:rsidR="002C5797" w:rsidRPr="00324296">
        <w:rPr>
          <w:rPrChange w:id="1025" w:author="JINZHU WANG" w:date="2022-04-27T13:21:00Z">
            <w:rPr/>
          </w:rPrChange>
        </w:rPr>
        <w:fldChar w:fldCharType="separate"/>
      </w:r>
      <w:r w:rsidR="004C30F2" w:rsidRPr="00324296">
        <w:t xml:space="preserve">Fig. </w:t>
      </w:r>
      <w:r w:rsidR="004C30F2" w:rsidRPr="00324296">
        <w:rPr>
          <w:i/>
          <w:iCs/>
          <w:noProof/>
        </w:rPr>
        <w:t>10</w:t>
      </w:r>
      <w:r w:rsidR="002C5797" w:rsidRPr="00324296">
        <w:fldChar w:fldCharType="end"/>
      </w:r>
      <w:r w:rsidR="002C5797" w:rsidRPr="00324296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24A7C47A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ins w:id="1026" w:author="Brett Bryan" w:date="2022-04-28T16:31:00Z">
        <w:r w:rsidR="00787D3A">
          <w:t xml:space="preserve">, in particular the </w:t>
        </w:r>
        <w:r w:rsidR="006875AC">
          <w:t>gravity effect of large cities,</w:t>
        </w:r>
      </w:ins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</w:t>
      </w:r>
      <w:del w:id="1027" w:author="Brett Bryan" w:date="2022-04-28T16:31:00Z">
        <w:r w:rsidRPr="00424860" w:rsidDel="00171BB2">
          <w:delText>. However, the</w:delText>
        </w:r>
      </w:del>
      <w:ins w:id="1028" w:author="Brett Bryan" w:date="2022-04-28T16:31:00Z">
        <w:r w:rsidR="00171BB2">
          <w:t xml:space="preserve"> wh</w:t>
        </w:r>
      </w:ins>
      <w:ins w:id="1029" w:author="Brett Bryan" w:date="2022-04-28T16:32:00Z">
        <w:r w:rsidR="00171BB2">
          <w:t xml:space="preserve">ich tends to decrease </w:t>
        </w:r>
      </w:ins>
      <w:del w:id="1030" w:author="Brett Bryan" w:date="2022-04-28T16:32:00Z">
        <w:r w:rsidRPr="00424860" w:rsidDel="00171BB2">
          <w:delText xml:space="preserve"> </w:delText>
        </w:r>
      </w:del>
      <w:r w:rsidRPr="00424860">
        <w:t>simulation performance</w:t>
      </w:r>
      <w:del w:id="1031" w:author="Brett Bryan" w:date="2022-04-28T16:32:00Z">
        <w:r w:rsidRPr="00424860" w:rsidDel="00171BB2">
          <w:delText xml:space="preserve"> </w:delText>
        </w:r>
      </w:del>
      <w:del w:id="1032" w:author="Brett Bryan" w:date="2022-04-28T16:31:00Z">
        <w:r w:rsidRPr="00424860" w:rsidDel="00C3405A">
          <w:delText xml:space="preserve">decreased </w:delText>
        </w:r>
      </w:del>
      <w:del w:id="1033" w:author="Brett Bryan" w:date="2022-04-28T16:32:00Z">
        <w:r w:rsidRPr="00424860" w:rsidDel="00171BB2">
          <w:delText>as the neighborhood reached a specific size</w:delText>
        </w:r>
      </w:del>
      <w:r w:rsidRPr="00424860">
        <w:t xml:space="preserve">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EuMC4wIn0=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xLjAuMCJ9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r w:rsidR="0048764D">
        <w:t>, while</w:t>
      </w:r>
      <w:r w:rsidR="0048764D" w:rsidRPr="00424860">
        <w:t xml:space="preserve"> </w:t>
      </w:r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==}</w:instrText>
          </w:r>
          <w:r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observed that </w:t>
      </w:r>
      <w:r w:rsidR="0048764D">
        <w:t>a</w:t>
      </w:r>
      <w:r w:rsidR="0048764D" w:rsidRPr="00424860">
        <w:t xml:space="preserve"> </w:t>
      </w:r>
      <w:r w:rsidRPr="00424860">
        <w:t xml:space="preserve">9 × 9 </w:t>
      </w:r>
      <w:r w:rsidR="009B1645">
        <w:t xml:space="preserve">pixel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r w:rsidR="00C5713B" w:rsidRPr="00424860">
        <w:t>settings</w:t>
      </w:r>
      <w:r w:rsidRPr="00424860">
        <w:t xml:space="preserve">. </w:t>
      </w:r>
      <w:r w:rsidR="00F66BFD">
        <w:t>However, t</w:t>
      </w:r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proofErr w:type="gramStart"/>
      <w:r w:rsidRPr="00424860">
        <w:t xml:space="preserve">is capable of </w:t>
      </w:r>
      <w:r w:rsidR="00331445">
        <w:t>incorporating</w:t>
      </w:r>
      <w:proofErr w:type="gramEnd"/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r w:rsidR="0048764D">
        <w:t xml:space="preserve"> structures</w:t>
      </w:r>
      <w:r w:rsidRPr="00424860">
        <w:t>, enabling</w:t>
      </w:r>
      <w:r w:rsidR="0008649C">
        <w:t xml:space="preserve"> </w:t>
      </w:r>
      <w:r w:rsidR="00DC2FB9">
        <w:t xml:space="preserve">the neighborhood influence to be learned from the data and </w:t>
      </w:r>
      <w:r w:rsidRPr="00424860">
        <w:t>urban development to be simulated with more refined spatial configurations.</w:t>
      </w:r>
    </w:p>
    <w:p w14:paraId="0343376C" w14:textId="34413FA8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</w:t>
      </w:r>
      <w:del w:id="1034" w:author="JINZHU WANG" w:date="2022-04-27T14:11:00Z">
        <w:r w:rsidR="003D4FFB" w:rsidRPr="00424860" w:rsidDel="007955B7">
          <w:delText>dynamics</w:delText>
        </w:r>
      </w:del>
      <w:ins w:id="1035" w:author="JINZHU WANG" w:date="2022-04-27T14:11:00Z">
        <w:r w:rsidR="007955B7">
          <w:t>land-use changes</w:t>
        </w:r>
      </w:ins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r w:rsidR="007A14B0">
        <w:t xml:space="preserve">automatic </w:t>
      </w:r>
      <w:r w:rsidR="00B50740" w:rsidRPr="00424860">
        <w:t xml:space="preserve">process </w:t>
      </w:r>
      <w:del w:id="1036" w:author="Brett Bryan" w:date="2022-04-28T20:19:00Z">
        <w:r w:rsidR="009F2399" w:rsidRPr="00424860" w:rsidDel="000331F6">
          <w:delText>that reduce</w:delText>
        </w:r>
        <w:r w:rsidR="00331445" w:rsidDel="000331F6">
          <w:delText>d</w:delText>
        </w:r>
      </w:del>
      <w:ins w:id="1037" w:author="Brett Bryan" w:date="2022-04-28T20:19:00Z">
        <w:r w:rsidR="000331F6">
          <w:t>which required few</w:t>
        </w:r>
      </w:ins>
      <w:r w:rsidR="009F2399" w:rsidRPr="00424860">
        <w:t xml:space="preserve"> </w:t>
      </w:r>
      <w:r w:rsidR="00461608" w:rsidRPr="00424860">
        <w:t xml:space="preserve">subjective </w:t>
      </w:r>
      <w:del w:id="1038" w:author="Brett Bryan" w:date="2022-04-28T20:19:00Z">
        <w:r w:rsidR="009F2399" w:rsidRPr="00424860" w:rsidDel="000331F6">
          <w:delText>bias</w:delText>
        </w:r>
        <w:r w:rsidR="00461608" w:rsidRPr="00424860" w:rsidDel="000331F6">
          <w:delText>es</w:delText>
        </w:r>
      </w:del>
      <w:ins w:id="1039" w:author="Brett Bryan" w:date="2022-04-28T20:19:00Z">
        <w:r w:rsidR="000331F6">
          <w:t>decisions to be made</w:t>
        </w:r>
      </w:ins>
      <w:r w:rsidR="00461608" w:rsidRPr="00424860">
        <w:t>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r w:rsidR="00033334">
        <w:t xml:space="preserve"> structure</w:t>
      </w:r>
      <w:r w:rsidR="00E90BEB" w:rsidRPr="00424860">
        <w:t xml:space="preserve">s </w:t>
      </w:r>
      <w:r w:rsidR="00033334">
        <w:t>have</w:t>
      </w:r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0LTI3VDExOjE3OjQ1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324296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C0yN1QxMToxNzo0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==}</w:instrText>
          </w:r>
          <w:r w:rsidR="00DC5048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commentRangeStart w:id="1040"/>
      <w:r w:rsidR="003970AA" w:rsidRPr="00424860">
        <w:t xml:space="preserve">inertia </w:t>
      </w:r>
      <w:commentRangeEnd w:id="1040"/>
      <w:r w:rsidR="002E6DE2">
        <w:rPr>
          <w:rStyle w:val="CommentReference"/>
          <w:rFonts w:ascii="Times New Roman" w:hAnsi="Times New Roman"/>
          <w:lang w:val="en-GB"/>
        </w:rPr>
        <w:commentReference w:id="1040"/>
      </w:r>
      <w:r w:rsidR="003970AA" w:rsidRPr="00424860">
        <w:t xml:space="preserve">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r w:rsidR="00033334">
        <w:t>needed</w:t>
      </w:r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C0yN1QxMToxNzo0N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0LTI3VDExOjE3OjQ1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QtMjdUMTE6MTc6NDU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EuMC4wIn0=}</w:instrText>
          </w:r>
          <w:r w:rsidR="004C31BB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Chen et al., 2020; 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C0yN1QxMToxNzo0NS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}</w:instrText>
          </w:r>
          <w:r w:rsidR="00763914" w:rsidRPr="00424860">
            <w:rPr>
              <w:noProof/>
            </w:rPr>
            <w:fldChar w:fldCharType="separate"/>
          </w:r>
          <w:r w:rsidR="00324296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r w:rsidR="008B1D69">
        <w:t>impractic</w:t>
      </w:r>
      <w:r w:rsidR="00983604">
        <w:t>al</w:t>
      </w:r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r w:rsidR="00983604">
        <w:t xml:space="preserve">the </w:t>
      </w:r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34992252" w:rsidR="001C5EE1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3150C30" w14:textId="7602A21A" w:rsidR="00707EDE" w:rsidRDefault="00707EDE" w:rsidP="00FC5E61">
      <w:pPr>
        <w:spacing w:line="276" w:lineRule="auto"/>
        <w:rPr>
          <w:ins w:id="1041" w:author="JINZHU WANG" w:date="2022-04-27T10:55:00Z"/>
          <w:rFonts w:eastAsia="Times New Roman" w:cstheme="minorHAnsi"/>
        </w:rPr>
      </w:pPr>
      <w:ins w:id="1042" w:author="JINZHU WANG" w:date="2022-04-25T11:32:00Z">
        <w:r w:rsidRPr="00D47222">
          <w:rPr>
            <w:rFonts w:eastAsia="Times New Roman" w:cstheme="minorHAnsi"/>
          </w:rPr>
          <w:t>There are challenges to compar</w:t>
        </w:r>
        <w:del w:id="1043" w:author="Brett Bryan" w:date="2022-04-28T16:33:00Z">
          <w:r w:rsidRPr="00D47222" w:rsidDel="00DE2CA2">
            <w:rPr>
              <w:rFonts w:eastAsia="Times New Roman" w:cstheme="minorHAnsi"/>
            </w:rPr>
            <w:delText>e</w:delText>
          </w:r>
        </w:del>
      </w:ins>
      <w:ins w:id="1044" w:author="Brett Bryan" w:date="2022-04-28T16:33:00Z">
        <w:r w:rsidR="00DE2CA2">
          <w:rPr>
            <w:rFonts w:eastAsia="Times New Roman" w:cstheme="minorHAnsi"/>
          </w:rPr>
          <w:t>ing</w:t>
        </w:r>
      </w:ins>
      <w:ins w:id="1045" w:author="JINZHU WANG" w:date="2022-04-25T11:32:00Z">
        <w:r w:rsidRPr="00D47222">
          <w:rPr>
            <w:rFonts w:eastAsia="Times New Roman" w:cstheme="minorHAnsi"/>
          </w:rPr>
          <w:t xml:space="preserve"> model performance</w:t>
        </w:r>
        <w:del w:id="1046" w:author="Brett Bryan" w:date="2022-04-28T16:33:00Z">
          <w:r w:rsidRPr="00D47222" w:rsidDel="00DE2CA2">
            <w:rPr>
              <w:rFonts w:eastAsia="Times New Roman" w:cstheme="minorHAnsi"/>
            </w:rPr>
            <w:delText>s</w:delText>
          </w:r>
        </w:del>
        <w:r w:rsidRPr="00D47222">
          <w:rPr>
            <w:rFonts w:eastAsia="Times New Roman" w:cstheme="minorHAnsi"/>
          </w:rPr>
          <w:t xml:space="preserve"> across studies. </w:t>
        </w:r>
      </w:ins>
      <w:customXmlInsRangeStart w:id="1047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4bc6ae0-3acb-43d1-b0ff-2ce3eef3b7b9"/>
          <w:id w:val="-2041814802"/>
          <w:placeholder>
            <w:docPart w:val="1E666343BD5F441DB57D4648254AA4E1"/>
          </w:placeholder>
        </w:sdtPr>
        <w:sdtEndPr/>
        <w:sdtContent>
          <w:customXmlInsRangeEnd w:id="1047"/>
          <w:ins w:id="1048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049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==}</w:instrText>
            </w:r>
          </w:ins>
          <w:ins w:id="1050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Pontius et al.</w:t>
          </w:r>
          <w:ins w:id="1051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052" w:author="JINZHU WANG" w:date="2022-04-25T11:32:00Z"/>
        </w:sdtContent>
      </w:sdt>
      <w:customXmlInsRangeEnd w:id="1052"/>
      <w:ins w:id="1053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1054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d4f79f63-fda5-42a9-bb84-d02cb02f9633"/>
          <w:id w:val="-1273163870"/>
          <w:placeholder>
            <w:docPart w:val="1E666343BD5F441DB57D4648254AA4E1"/>
          </w:placeholder>
        </w:sdtPr>
        <w:sdtEndPr/>
        <w:sdtContent>
          <w:customXmlInsRangeEnd w:id="1054"/>
          <w:ins w:id="1055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ins w:id="1056" w:author="JINZHU WANG" w:date="2022-04-26T17:45:00Z">
            <w:r w:rsidR="00184F42">
              <w:rPr>
                <w:rFonts w:eastAsia="Times New Roman" w:cstheme="minorHAnsi"/>
              </w:rPr>
              <w:instrText>ADDIN CitaviPlaceholder{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+dHJ1ZTwvaW4+XHJcbiAgPG9zPjExPC9vcz5cclxuICA8cHM+MTE8L3BzPlxyXG48L3NwPlxyXG48ZXA+XHJcbiAgPG4+Mzc8L24+XHJcbiAgPGluPnRydWU8L2luPlxyXG4gIDxvcz4zNzwvb3M+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=}</w:instrText>
            </w:r>
          </w:ins>
          <w:ins w:id="1057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2008)</w:t>
          </w:r>
          <w:ins w:id="1058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059" w:author="JINZHU WANG" w:date="2022-04-25T11:32:00Z"/>
        </w:sdtContent>
      </w:sdt>
      <w:customXmlInsRangeEnd w:id="1059"/>
      <w:ins w:id="1060" w:author="JINZHU WANG" w:date="2022-04-25T11:32:00Z">
        <w:r w:rsidRPr="00D47222">
          <w:rPr>
            <w:rFonts w:eastAsia="Times New Roman" w:cstheme="minorHAnsi"/>
          </w:rPr>
          <w:t xml:space="preserve"> reported two factors that profoundly influence </w:t>
        </w:r>
        <w:del w:id="1061" w:author="Brett Bryan" w:date="2022-04-28T16:33:00Z">
          <w:r w:rsidRPr="00D47222" w:rsidDel="00590846">
            <w:rPr>
              <w:rFonts w:eastAsia="Times New Roman" w:cstheme="minorHAnsi"/>
            </w:rPr>
            <w:delText xml:space="preserve">the </w:delText>
          </w:r>
        </w:del>
        <w:r w:rsidRPr="00D47222">
          <w:rPr>
            <w:rFonts w:eastAsia="Times New Roman" w:cstheme="minorHAnsi"/>
          </w:rPr>
          <w:t xml:space="preserve">urban </w:t>
        </w:r>
        <w:del w:id="1062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1063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1064" w:author="JINZHU WANG" w:date="2022-04-25T11:32:00Z">
        <w:r w:rsidRPr="00D47222">
          <w:rPr>
            <w:rFonts w:eastAsia="Times New Roman" w:cstheme="minorHAnsi"/>
          </w:rPr>
          <w:t xml:space="preserve"> simulation accurac</w:t>
        </w:r>
      </w:ins>
      <w:ins w:id="1065" w:author="Brett Bryan" w:date="2022-04-28T16:33:00Z">
        <w:r w:rsidR="00590846">
          <w:rPr>
            <w:rFonts w:eastAsia="Times New Roman" w:cstheme="minorHAnsi"/>
          </w:rPr>
          <w:t>y</w:t>
        </w:r>
      </w:ins>
      <w:ins w:id="1066" w:author="JINZHU WANG" w:date="2022-04-25T11:32:00Z">
        <w:del w:id="1067" w:author="Brett Bryan" w:date="2022-04-28T16:33:00Z">
          <w:r w:rsidRPr="00D47222" w:rsidDel="00590846">
            <w:rPr>
              <w:rFonts w:eastAsia="Times New Roman" w:cstheme="minorHAnsi"/>
            </w:rPr>
            <w:delText>ies</w:delText>
          </w:r>
        </w:del>
        <w:r w:rsidRPr="00D47222">
          <w:rPr>
            <w:rFonts w:eastAsia="Times New Roman" w:cstheme="minorHAnsi"/>
          </w:rPr>
          <w:t xml:space="preserve">: 1) The urban expansion net area and 2) the spatial resolution. </w:t>
        </w:r>
        <w:del w:id="1068" w:author="JINZHU WANG" w:date="2022-04-26T15:29:00Z">
          <w:r w:rsidRPr="00D47222" w:rsidDel="00BB65D9">
            <w:rPr>
              <w:rFonts w:eastAsia="Times New Roman" w:cstheme="minorHAnsi"/>
            </w:rPr>
            <w:delText>P</w:delText>
          </w:r>
        </w:del>
      </w:ins>
      <w:ins w:id="1069" w:author="JINZHU WANG" w:date="2022-04-26T15:29:00Z">
        <w:r w:rsidR="00BB65D9">
          <w:rPr>
            <w:rFonts w:eastAsia="Times New Roman" w:cstheme="minorHAnsi"/>
          </w:rPr>
          <w:t>A p</w:t>
        </w:r>
      </w:ins>
      <w:ins w:id="1070" w:author="JINZHU WANG" w:date="2022-04-25T11:32:00Z">
        <w:r w:rsidRPr="00D47222">
          <w:rPr>
            <w:rFonts w:eastAsia="Times New Roman" w:cstheme="minorHAnsi"/>
          </w:rPr>
          <w:t xml:space="preserve">ositive relationship exists between the </w:t>
        </w:r>
        <w:del w:id="1071" w:author="Brett Bryan" w:date="2022-04-28T16:34:00Z">
          <w:r w:rsidRPr="00D47222" w:rsidDel="002A6103">
            <w:rPr>
              <w:rFonts w:eastAsia="Times New Roman" w:cstheme="minorHAnsi"/>
            </w:rPr>
            <w:delText>f</w:delText>
          </w:r>
        </w:del>
      </w:ins>
      <w:ins w:id="1072" w:author="Brett Bryan" w:date="2022-04-28T16:34:00Z">
        <w:r w:rsidR="002A6103">
          <w:rPr>
            <w:rFonts w:eastAsia="Times New Roman" w:cstheme="minorHAnsi"/>
          </w:rPr>
          <w:t>F</w:t>
        </w:r>
      </w:ins>
      <w:ins w:id="1073" w:author="JINZHU WANG" w:date="2022-04-25T11:32:00Z">
        <w:r w:rsidRPr="00D47222">
          <w:rPr>
            <w:rFonts w:eastAsia="Times New Roman" w:cstheme="minorHAnsi"/>
          </w:rPr>
          <w:t xml:space="preserve">igure of </w:t>
        </w:r>
        <w:del w:id="1074" w:author="Brett Bryan" w:date="2022-04-28T16:34:00Z">
          <w:r w:rsidRPr="00D47222" w:rsidDel="002A6103">
            <w:rPr>
              <w:rFonts w:eastAsia="Times New Roman" w:cstheme="minorHAnsi"/>
            </w:rPr>
            <w:delText>m</w:delText>
          </w:r>
        </w:del>
      </w:ins>
      <w:ins w:id="1075" w:author="Brett Bryan" w:date="2022-04-28T16:34:00Z">
        <w:r w:rsidR="002A6103">
          <w:rPr>
            <w:rFonts w:eastAsia="Times New Roman" w:cstheme="minorHAnsi"/>
          </w:rPr>
          <w:t>M</w:t>
        </w:r>
      </w:ins>
      <w:ins w:id="1076" w:author="JINZHU WANG" w:date="2022-04-25T11:32:00Z">
        <w:r w:rsidRPr="00D47222">
          <w:rPr>
            <w:rFonts w:eastAsia="Times New Roman" w:cstheme="minorHAnsi"/>
          </w:rPr>
          <w:t>erit (</w:t>
        </w:r>
        <w:del w:id="1077" w:author="Brett Bryan" w:date="2022-04-28T16:34:00Z">
          <w:r w:rsidRPr="00D47222" w:rsidDel="002A6103">
            <w:rPr>
              <w:rFonts w:eastAsia="Times New Roman" w:cstheme="minorHAnsi"/>
            </w:rPr>
            <w:delText xml:space="preserve">FoM, </w:delText>
          </w:r>
        </w:del>
        <w:r w:rsidRPr="00D47222">
          <w:rPr>
            <w:rFonts w:eastAsia="Times New Roman" w:cstheme="minorHAnsi"/>
          </w:rPr>
          <w:t xml:space="preserve">i.e., the prediction accuracy) versus observed net </w:t>
        </w:r>
      </w:ins>
      <w:ins w:id="1078" w:author="Brett Bryan" w:date="2022-04-28T16:34:00Z">
        <w:r w:rsidR="0071743A">
          <w:rPr>
            <w:rFonts w:eastAsia="Times New Roman" w:cstheme="minorHAnsi"/>
          </w:rPr>
          <w:t xml:space="preserve">land-use </w:t>
        </w:r>
      </w:ins>
      <w:ins w:id="1079" w:author="JINZHU WANG" w:date="2022-04-25T11:32:00Z">
        <w:r w:rsidRPr="00D47222">
          <w:rPr>
            <w:rFonts w:eastAsia="Times New Roman" w:cstheme="minorHAnsi"/>
          </w:rPr>
          <w:t xml:space="preserve">change. Prediction errors vanished when the simulation maps </w:t>
        </w:r>
        <w:del w:id="1080" w:author="JINZHU WANG" w:date="2022-04-26T15:29:00Z">
          <w:r w:rsidRPr="00D47222" w:rsidDel="00BB65D9">
            <w:rPr>
              <w:rFonts w:eastAsia="Times New Roman" w:cstheme="minorHAnsi"/>
            </w:rPr>
            <w:delText>been</w:delText>
          </w:r>
        </w:del>
      </w:ins>
      <w:ins w:id="1081" w:author="JINZHU WANG" w:date="2022-04-26T15:29:00Z">
        <w:r w:rsidR="00BB65D9">
          <w:rPr>
            <w:rFonts w:eastAsia="Times New Roman" w:cstheme="minorHAnsi"/>
          </w:rPr>
          <w:t>were</w:t>
        </w:r>
      </w:ins>
      <w:ins w:id="1082" w:author="JINZHU WANG" w:date="2022-04-25T11:32:00Z">
        <w:r w:rsidRPr="00D47222">
          <w:rPr>
            <w:rFonts w:eastAsia="Times New Roman" w:cstheme="minorHAnsi"/>
          </w:rPr>
          <w:t xml:space="preserve"> resampled into coarser resolution. Toward this end, we selected two CA-based studies for their similar historical urbanization magnitude and the same 30m spatial resolution </w:t>
        </w:r>
        <w:del w:id="1083" w:author="JINZHU WANG" w:date="2022-04-26T15:29:00Z">
          <w:r w:rsidRPr="00D47222" w:rsidDel="00BB65D9">
            <w:rPr>
              <w:rFonts w:eastAsia="Times New Roman" w:cstheme="minorHAnsi"/>
            </w:rPr>
            <w:delText>to</w:delText>
          </w:r>
        </w:del>
      </w:ins>
      <w:ins w:id="1084" w:author="JINZHU WANG" w:date="2022-04-26T15:29:00Z">
        <w:r w:rsidR="00BB65D9">
          <w:rPr>
            <w:rFonts w:eastAsia="Times New Roman" w:cstheme="minorHAnsi"/>
          </w:rPr>
          <w:t>as</w:t>
        </w:r>
      </w:ins>
      <w:ins w:id="1085" w:author="JINZHU WANG" w:date="2022-04-25T11:32:00Z">
        <w:r w:rsidRPr="00D47222">
          <w:rPr>
            <w:rFonts w:eastAsia="Times New Roman" w:cstheme="minorHAnsi"/>
          </w:rPr>
          <w:t xml:space="preserve"> our study. </w:t>
        </w:r>
      </w:ins>
      <w:customXmlInsRangeStart w:id="1086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35ae2744-992e-41ad-b1d4-625f4d1d172d"/>
          <w:id w:val="-1960868856"/>
          <w:placeholder>
            <w:docPart w:val="1E666343BD5F441DB57D4648254AA4E1"/>
          </w:placeholder>
        </w:sdtPr>
        <w:sdtEndPr/>
        <w:sdtContent>
          <w:customXmlInsRangeEnd w:id="1086"/>
          <w:ins w:id="1087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 w:rsidR="0026734E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NC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+XHJcbiAgPGluPnRydWU8L2luPlxyXG4gIDxvcz45MjM8L29zPlxyXG4gIDxwcz45MjM8L3BzPlxyXG48L3NwPlxyXG48ZXA+XHJcbiAgPG4+OTQ3PC9uPlxyXG4gIDxpbj50cnVlPC9pbj5cclxuICA8b3M+OTQ3PC9vcz5cclxuICA8cHM+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E6MTc6NDUiLCJQcm9qZWN0Ijp7IiRyZWYiOiI1In19LCJVc2VOdW1iZXJpbmdUeXBlT2ZQYXJlbnREb2N1bWVudCI6ZmFsc2V9XSwiRm9ybWF0dGVkVGV4dCI6eyIkaWQiOiIxNiIsIkNvdW50IjoxLCJUZXh0VW5pdHMiOlt7IiRpZCI6IjE3IiwiRm9udFN0eWxlIjp7IiRpZCI6IjE4IiwiTmV1dHJhbCI6dHJ1ZX0sIlJlYWRpbmdPcmRlciI6MSwiVGV4dCI6IlIuIFdhbmcgZXQgYWwuIn1dfSwiVGFnIjoiQ2l0YXZpUGxhY2Vob2xkZXIjMzVhZTI3NDQtOTkyZS00MWFkLWIxZDQtNjI1ZjRkMWQxNzJkIiwiVGV4dCI6IlIuIFdhbmcgZXQgYWwuIiwiV0FJVmVyc2lvbiI6IjYuMTEuMC4wIn0=}</w:instrText>
          </w:r>
          <w:ins w:id="1088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R. Wang et al.</w:t>
          </w:r>
          <w:ins w:id="1089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090" w:author="JINZHU WANG" w:date="2022-04-25T11:32:00Z"/>
        </w:sdtContent>
      </w:sdt>
      <w:customXmlInsRangeEnd w:id="1090"/>
      <w:ins w:id="1091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1092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f9058e9-9f89-44db-8949-081586091e12"/>
          <w:id w:val="1998148424"/>
          <w:placeholder>
            <w:docPart w:val="1E666343BD5F441DB57D4648254AA4E1"/>
          </w:placeholder>
        </w:sdtPr>
        <w:sdtEndPr/>
        <w:sdtContent>
          <w:customXmlInsRangeEnd w:id="1092"/>
          <w:ins w:id="1093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 w:rsidR="0026734E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2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+XHJcbiAgPG4+OTIzPC9uPlxyXG4gIDxpbj50cnVlPC9pbj5cclxuICA8b3M+OTIzPC9vcz5cclxuICA8cHM+OTIzPC9wcz5cclxuPC9zcD5cclxuPGVwPlxyXG4gIDxuPjk0Nzwvbj5cclxuICA8aW4+dHJ1ZTwvaW4+XHJcbiAgPG9zPjk0Nzwvb3M+XHJcbiAgPHBzPjk0NzwvcHM+XHJcbjwvZXA+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xOjE3OjQ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WY5MDU4ZTktOWY4OS00NGRiLTg5NDktMDgxNTg2MDkxZTEyIiwiVGV4dCI6IigyMDIxKSIsIldBSVZlcnNpb24iOiI2LjExLjAuMCJ9}</w:instrText>
          </w:r>
          <w:ins w:id="1094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2021)</w:t>
          </w:r>
          <w:ins w:id="1095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096" w:author="JINZHU WANG" w:date="2022-04-25T11:32:00Z"/>
        </w:sdtContent>
      </w:sdt>
      <w:customXmlInsRangeEnd w:id="1096"/>
      <w:ins w:id="1097" w:author="JINZHU WANG" w:date="2022-04-25T11:32:00Z">
        <w:r w:rsidRPr="00D47222">
          <w:rPr>
            <w:rFonts w:eastAsia="Times New Roman" w:cstheme="minorHAnsi"/>
          </w:rPr>
          <w:t xml:space="preserve"> used </w:t>
        </w:r>
      </w:ins>
      <w:ins w:id="1098" w:author="JINZHU WANG" w:date="2022-04-26T15:29:00Z">
        <w:r w:rsidR="00BB65D9">
          <w:rPr>
            <w:rFonts w:eastAsia="Times New Roman" w:cstheme="minorHAnsi"/>
          </w:rPr>
          <w:t xml:space="preserve">a </w:t>
        </w:r>
      </w:ins>
      <w:ins w:id="1099" w:author="JINZHU WANG" w:date="2022-04-25T11:32:00Z">
        <w:r w:rsidRPr="00D47222">
          <w:rPr>
            <w:rFonts w:eastAsia="Times New Roman" w:cstheme="minorHAnsi"/>
          </w:rPr>
          <w:t xml:space="preserve">particle swarm optimization algorithm, iterated a range of parameters settings such as self-recognition component, social component, </w:t>
        </w:r>
        <w:commentRangeStart w:id="1100"/>
        <w:r w:rsidRPr="00D47222">
          <w:rPr>
            <w:rFonts w:eastAsia="Times New Roman" w:cstheme="minorHAnsi"/>
          </w:rPr>
          <w:t>inertial</w:t>
        </w:r>
      </w:ins>
      <w:commentRangeEnd w:id="1100"/>
      <w:r w:rsidR="008C05A9">
        <w:rPr>
          <w:rStyle w:val="CommentReference"/>
          <w:rFonts w:ascii="Times New Roman" w:hAnsi="Times New Roman"/>
          <w:lang w:val="en-GB"/>
        </w:rPr>
        <w:commentReference w:id="1100"/>
      </w:r>
      <w:ins w:id="1101" w:author="JINZHU WANG" w:date="2022-04-25T11:32:00Z">
        <w:r w:rsidRPr="00D47222">
          <w:rPr>
            <w:rFonts w:eastAsia="Times New Roman" w:cstheme="minorHAnsi"/>
          </w:rPr>
          <w:t xml:space="preserve"> weights, and </w:t>
        </w:r>
      </w:ins>
      <w:ins w:id="1102" w:author="JINZHU WANG" w:date="2022-04-26T15:29:00Z">
        <w:r w:rsidR="00BB65D9">
          <w:rPr>
            <w:rFonts w:eastAsia="Times New Roman" w:cstheme="minorHAnsi"/>
          </w:rPr>
          <w:t xml:space="preserve">the </w:t>
        </w:r>
      </w:ins>
      <w:ins w:id="1103" w:author="JINZHU WANG" w:date="2022-04-25T11:32:00Z">
        <w:r w:rsidRPr="00D47222">
          <w:rPr>
            <w:rFonts w:eastAsia="Times New Roman" w:cstheme="minorHAnsi"/>
          </w:rPr>
          <w:t>number of particles to finally get the best model with a</w:t>
        </w:r>
      </w:ins>
      <w:ins w:id="1104" w:author="JINZHU WANG" w:date="2022-04-26T15:29:00Z">
        <w:r w:rsidR="00FC3670">
          <w:rPr>
            <w:rFonts w:eastAsia="Times New Roman" w:cstheme="minorHAnsi"/>
          </w:rPr>
          <w:t>n</w:t>
        </w:r>
      </w:ins>
      <w:ins w:id="1105" w:author="JINZHU WANG" w:date="2022-04-25T11:32:00Z">
        <w:del w:id="1106" w:author="JINZHU WANG" w:date="2022-04-26T15:29:00Z">
          <w:r w:rsidRPr="00D47222" w:rsidDel="00BB65D9">
            <w:rPr>
              <w:rFonts w:eastAsia="Times New Roman" w:cstheme="minorHAnsi"/>
            </w:rPr>
            <w:delText xml:space="preserve"> </w:delText>
          </w:r>
        </w:del>
        <w:r w:rsidRPr="00D47222">
          <w:rPr>
            <w:rFonts w:eastAsia="Times New Roman" w:cstheme="minorHAnsi"/>
          </w:rPr>
          <w:t xml:space="preserve">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of 0.193 in </w:t>
        </w:r>
        <w:proofErr w:type="spellStart"/>
        <w:r w:rsidRPr="00D47222">
          <w:rPr>
            <w:rFonts w:eastAsia="Times New Roman" w:cstheme="minorHAnsi"/>
          </w:rPr>
          <w:t>Zhuji</w:t>
        </w:r>
        <w:proofErr w:type="spellEnd"/>
        <w:r w:rsidRPr="00D47222">
          <w:rPr>
            <w:rFonts w:eastAsia="Times New Roman" w:cstheme="minorHAnsi"/>
          </w:rPr>
          <w:t xml:space="preserve">, China. </w:t>
        </w:r>
      </w:ins>
      <w:customXmlInsRangeStart w:id="1107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ebecda30-8028-4bc3-8f13-413a3d375faa"/>
          <w:id w:val="-933816579"/>
          <w:placeholder>
            <w:docPart w:val="1E666343BD5F441DB57D4648254AA4E1"/>
          </w:placeholder>
        </w:sdtPr>
        <w:sdtEndPr/>
        <w:sdtContent>
          <w:customXmlInsRangeEnd w:id="1107"/>
          <w:ins w:id="1108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 w:rsidR="0026734E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E6MTc6NDU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ZWJlY2RhMzAtODAyOC00YmMzLThmMTMtNDEzYTNkMzc1ZmFhIiwiVGV4dCI6IkguIFdhbmcgZXQgYWwuIiwiV0FJVmVyc2lvbiI6IjYuMTEuMC4wIn0=}</w:instrText>
          </w:r>
          <w:ins w:id="1109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H. Wang et al.</w:t>
          </w:r>
          <w:ins w:id="1110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111" w:author="JINZHU WANG" w:date="2022-04-25T11:32:00Z"/>
        </w:sdtContent>
      </w:sdt>
      <w:customXmlInsRangeEnd w:id="1111"/>
      <w:ins w:id="1112" w:author="JINZHU WANG" w:date="2022-04-25T11:32:00Z">
        <w:r w:rsidRPr="00D47222">
          <w:rPr>
            <w:rFonts w:eastAsia="Times New Roman" w:cstheme="minorHAnsi"/>
          </w:rPr>
          <w:t xml:space="preserve"> </w:t>
        </w:r>
      </w:ins>
      <w:customXmlInsRangeStart w:id="1113" w:author="JINZHU WANG" w:date="2022-04-25T11:32:00Z"/>
      <w:sdt>
        <w:sdtPr>
          <w:rPr>
            <w:rFonts w:eastAsia="Times New Roman" w:cstheme="minorHAnsi"/>
          </w:rPr>
          <w:alias w:val="To edit, see citavi.com/edit"/>
          <w:tag w:val="CitaviPlaceholder#add5302a-ed23-4834-8e4f-a25167d4c78d"/>
          <w:id w:val="1264419278"/>
          <w:placeholder>
            <w:docPart w:val="1E666343BD5F441DB57D4648254AA4E1"/>
          </w:placeholder>
        </w:sdtPr>
        <w:sdtEndPr/>
        <w:sdtContent>
          <w:customXmlInsRangeEnd w:id="1113"/>
          <w:ins w:id="1114" w:author="JINZHU WANG" w:date="2022-04-25T11:32:00Z">
            <w:r w:rsidRPr="00D47222">
              <w:rPr>
                <w:rFonts w:eastAsia="Times New Roman" w:cstheme="minorHAnsi"/>
              </w:rPr>
              <w:fldChar w:fldCharType="begin"/>
            </w:r>
          </w:ins>
          <w:r w:rsidR="0026734E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xOjE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YWRkNTMwMmEtZWQyMy00ODM0LThlNGYtYTI1MTY3ZDRjNzhkIiwiVGV4dCI6IigyMDIxKSIsIldBSVZlcnNpb24iOiI2LjExLjAuMCJ9}</w:instrText>
          </w:r>
          <w:ins w:id="1115" w:author="JINZHU WANG" w:date="2022-04-25T11:32:00Z">
            <w:r w:rsidRPr="00D47222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2021)</w:t>
          </w:r>
          <w:ins w:id="1116" w:author="JINZHU WANG" w:date="2022-04-25T11:32:00Z">
            <w:r w:rsidRPr="00D47222">
              <w:rPr>
                <w:rFonts w:eastAsia="Times New Roman" w:cstheme="minorHAnsi"/>
              </w:rPr>
              <w:fldChar w:fldCharType="end"/>
            </w:r>
          </w:ins>
          <w:customXmlInsRangeStart w:id="1117" w:author="JINZHU WANG" w:date="2022-04-25T11:32:00Z"/>
        </w:sdtContent>
      </w:sdt>
      <w:customXmlInsRangeEnd w:id="1117"/>
      <w:ins w:id="1118" w:author="JINZHU WANG" w:date="2022-04-25T11:32:00Z">
        <w:r w:rsidRPr="00D47222">
          <w:rPr>
            <w:rFonts w:eastAsia="Times New Roman" w:cstheme="minorHAnsi"/>
          </w:rPr>
          <w:t xml:space="preserve"> incorporated four periods of historical urban </w:t>
        </w:r>
        <w:del w:id="1119" w:author="JINZHU WANG" w:date="2022-04-26T15:34:00Z">
          <w:r w:rsidRPr="00D47222" w:rsidDel="00BA76D7">
            <w:rPr>
              <w:rFonts w:eastAsia="Times New Roman" w:cstheme="minorHAnsi"/>
            </w:rPr>
            <w:delText>land use</w:delText>
          </w:r>
        </w:del>
      </w:ins>
      <w:ins w:id="1120" w:author="JINZHU WANG" w:date="2022-04-26T15:34:00Z">
        <w:r w:rsidR="00BA76D7">
          <w:rPr>
            <w:rFonts w:eastAsia="Times New Roman" w:cstheme="minorHAnsi"/>
          </w:rPr>
          <w:t>land-use</w:t>
        </w:r>
      </w:ins>
      <w:ins w:id="1121" w:author="JINZHU WANG" w:date="2022-04-25T11:32:00Z">
        <w:r w:rsidRPr="00D47222">
          <w:rPr>
            <w:rFonts w:eastAsia="Times New Roman" w:cstheme="minorHAnsi"/>
          </w:rPr>
          <w:t xml:space="preserve"> as momentums, adopted five models on top of each historical period to develop 17 sub-models, and tested eight different neighborhood sizes (5*5 to 41*41) for each sub-model to finally determined the best simulation that achieved a </w:t>
        </w:r>
        <w:proofErr w:type="spellStart"/>
        <w:r w:rsidRPr="00D47222">
          <w:rPr>
            <w:rFonts w:eastAsia="Times New Roman" w:cstheme="minorHAnsi"/>
          </w:rPr>
          <w:t>FoM</w:t>
        </w:r>
        <w:proofErr w:type="spellEnd"/>
        <w:r w:rsidRPr="00D47222">
          <w:rPr>
            <w:rFonts w:eastAsia="Times New Roman" w:cstheme="minorHAnsi"/>
          </w:rPr>
          <w:t xml:space="preserve"> of 0.219 in Beijing, China. </w:t>
        </w:r>
      </w:ins>
    </w:p>
    <w:p w14:paraId="3E5D0830" w14:textId="6F4E597F" w:rsidR="00E8695B" w:rsidRPr="00113ECF" w:rsidRDefault="00E8695B" w:rsidP="00FC5E61">
      <w:pPr>
        <w:spacing w:line="276" w:lineRule="auto"/>
        <w:rPr>
          <w:ins w:id="1122" w:author="JINZHU WANG" w:date="2022-04-25T11:32:00Z"/>
          <w:rFonts w:eastAsia="Times New Roman" w:cstheme="minorHAnsi"/>
          <w:sz w:val="23"/>
          <w:szCs w:val="23"/>
          <w:rPrChange w:id="1123" w:author="JINZHU WANG" w:date="2022-04-27T15:31:00Z">
            <w:rPr>
              <w:ins w:id="1124" w:author="JINZHU WANG" w:date="2022-04-25T11:32:00Z"/>
              <w:rFonts w:eastAsia="Times New Roman" w:cstheme="minorHAnsi"/>
            </w:rPr>
          </w:rPrChange>
        </w:rPr>
      </w:pPr>
      <w:ins w:id="1125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>The</w:t>
        </w:r>
      </w:ins>
      <w:ins w:id="1126" w:author="Brett Bryan" w:date="2022-04-28T16:36:00Z">
        <w:r w:rsidR="0024048B">
          <w:rPr>
            <w:rFonts w:eastAsia="Times New Roman" w:cstheme="minorHAnsi"/>
            <w:sz w:val="23"/>
            <w:szCs w:val="23"/>
          </w:rPr>
          <w:t xml:space="preserve"> median</w:t>
        </w:r>
      </w:ins>
      <w:ins w:id="1127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</w:t>
        </w:r>
        <w:proofErr w:type="spellStart"/>
        <w:r w:rsidRPr="00C4010E">
          <w:rPr>
            <w:rFonts w:eastAsia="Times New Roman" w:cstheme="minorHAnsi"/>
            <w:sz w:val="23"/>
            <w:szCs w:val="23"/>
          </w:rPr>
          <w:t>FoM</w:t>
        </w:r>
        <w:proofErr w:type="spellEnd"/>
        <w:r w:rsidRPr="00C4010E">
          <w:rPr>
            <w:rFonts w:eastAsia="Times New Roman" w:cstheme="minorHAnsi"/>
            <w:sz w:val="23"/>
            <w:szCs w:val="23"/>
          </w:rPr>
          <w:t xml:space="preserve"> in this study</w:t>
        </w:r>
        <w:del w:id="1128" w:author="Brett Bryan" w:date="2022-04-28T16:36:00Z">
          <w:r w:rsidRPr="00C4010E" w:rsidDel="0024048B">
            <w:rPr>
              <w:rFonts w:eastAsia="Times New Roman" w:cstheme="minorHAnsi"/>
              <w:sz w:val="23"/>
              <w:szCs w:val="23"/>
            </w:rPr>
            <w:delText>,</w:delText>
          </w:r>
        </w:del>
        <w:r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ins w:id="1129" w:author="Brett Bryan" w:date="2022-04-28T16:38:00Z">
        <w:r w:rsidR="00287DB9" w:rsidRPr="00C4010E">
          <w:rPr>
            <w:rFonts w:eastAsia="Times New Roman" w:cstheme="minorHAnsi"/>
            <w:sz w:val="23"/>
            <w:szCs w:val="23"/>
          </w:rPr>
          <w:t>of 0.197</w:t>
        </w:r>
        <w:r w:rsidR="00287DB9">
          <w:rPr>
            <w:rFonts w:eastAsia="Times New Roman" w:cstheme="minorHAnsi"/>
            <w:sz w:val="23"/>
            <w:szCs w:val="23"/>
          </w:rPr>
          <w:t xml:space="preserve"> </w:t>
        </w:r>
        <w:commentRangeStart w:id="1130"/>
        <w:r w:rsidR="00287DB9">
          <w:rPr>
            <w:rFonts w:eastAsia="Times New Roman" w:cstheme="minorHAnsi"/>
            <w:sz w:val="23"/>
            <w:szCs w:val="23"/>
          </w:rPr>
          <w:t>(interquartile range</w:t>
        </w:r>
        <w:r w:rsidR="00287DB9" w:rsidRPr="00C4010E">
          <w:rPr>
            <w:rFonts w:eastAsia="Times New Roman" w:cstheme="minorHAnsi"/>
            <w:sz w:val="23"/>
            <w:szCs w:val="23"/>
          </w:rPr>
          <w:t xml:space="preserve"> 0.177</w:t>
        </w:r>
        <w:r w:rsidR="00287DB9">
          <w:rPr>
            <w:rFonts w:eastAsia="Times New Roman" w:cstheme="minorHAnsi"/>
            <w:sz w:val="23"/>
            <w:szCs w:val="23"/>
          </w:rPr>
          <w:t xml:space="preserve"> - </w:t>
        </w:r>
        <w:r w:rsidR="00287DB9" w:rsidRPr="00C4010E">
          <w:rPr>
            <w:rFonts w:eastAsia="Times New Roman" w:cstheme="minorHAnsi"/>
            <w:sz w:val="23"/>
            <w:szCs w:val="23"/>
          </w:rPr>
          <w:t>0.215</w:t>
        </w:r>
        <w:commentRangeEnd w:id="1130"/>
        <w:r w:rsidR="00287DB9">
          <w:rPr>
            <w:rStyle w:val="CommentReference"/>
            <w:rFonts w:ascii="Times New Roman" w:hAnsi="Times New Roman"/>
            <w:lang w:val="en-GB"/>
          </w:rPr>
          <w:commentReference w:id="1130"/>
        </w:r>
        <w:r w:rsidR="00287DB9"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ins w:id="1131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>computed from 76 prefectures</w:t>
        </w:r>
      </w:ins>
      <w:ins w:id="1132" w:author="Brett Bryan" w:date="2022-04-28T16:38:00Z">
        <w:r w:rsidR="005D5F32">
          <w:rPr>
            <w:rFonts w:eastAsia="Times New Roman" w:cstheme="minorHAnsi"/>
            <w:sz w:val="23"/>
            <w:szCs w:val="23"/>
          </w:rPr>
          <w:t>)</w:t>
        </w:r>
      </w:ins>
      <w:ins w:id="1133" w:author="JINZHU WANG" w:date="2022-04-27T10:55:00Z">
        <w:del w:id="1134" w:author="Brett Bryan" w:date="2022-04-28T16:37:00Z">
          <w:r w:rsidRPr="00C4010E" w:rsidDel="0024048B">
            <w:rPr>
              <w:rFonts w:eastAsia="Times New Roman" w:cstheme="minorHAnsi"/>
              <w:sz w:val="23"/>
              <w:szCs w:val="23"/>
            </w:rPr>
            <w:delText xml:space="preserve">, with the </w:delText>
          </w:r>
          <w:r w:rsidRPr="00C4010E" w:rsidDel="0024048B">
            <w:rPr>
              <w:rFonts w:eastAsia="Times New Roman" w:cstheme="minorHAnsi"/>
            </w:rPr>
            <w:delText>1</w:delText>
          </w:r>
          <w:r w:rsidRPr="00C4010E" w:rsidDel="0024048B">
            <w:rPr>
              <w:rFonts w:eastAsia="Times New Roman" w:cstheme="minorHAnsi"/>
              <w:vertAlign w:val="superscript"/>
            </w:rPr>
            <w:delText>st</w:delText>
          </w:r>
          <w:r w:rsidRPr="00C4010E" w:rsidDel="0024048B">
            <w:rPr>
              <w:rFonts w:eastAsia="Times New Roman" w:cstheme="minorHAnsi"/>
              <w:sz w:val="23"/>
              <w:szCs w:val="23"/>
            </w:rPr>
            <w:delText xml:space="preserve"> quantile to be 0.177, the </w:delText>
          </w:r>
          <w:r w:rsidRPr="00C4010E" w:rsidDel="0024048B">
            <w:rPr>
              <w:rFonts w:eastAsia="Times New Roman" w:cstheme="minorHAnsi"/>
            </w:rPr>
            <w:delText>3</w:delText>
          </w:r>
          <w:r w:rsidRPr="00C4010E" w:rsidDel="0024048B">
            <w:rPr>
              <w:rFonts w:eastAsia="Times New Roman" w:cstheme="minorHAnsi"/>
              <w:vertAlign w:val="superscript"/>
            </w:rPr>
            <w:delText>rd</w:delText>
          </w:r>
          <w:r w:rsidRPr="00C4010E" w:rsidDel="0024048B">
            <w:rPr>
              <w:rFonts w:eastAsia="Times New Roman" w:cstheme="minorHAnsi"/>
              <w:sz w:val="23"/>
              <w:szCs w:val="23"/>
            </w:rPr>
            <w:delText xml:space="preserve"> quantile of 0.215, and the median</w:delText>
          </w:r>
        </w:del>
        <w:r w:rsidRPr="00C4010E">
          <w:rPr>
            <w:rFonts w:eastAsia="Times New Roman" w:cstheme="minorHAnsi"/>
            <w:sz w:val="23"/>
            <w:szCs w:val="23"/>
          </w:rPr>
          <w:t xml:space="preserve"> </w:t>
        </w:r>
        <w:del w:id="1135" w:author="Brett Bryan" w:date="2022-04-28T16:38:00Z">
          <w:r w:rsidRPr="00C4010E" w:rsidDel="00287DB9">
            <w:rPr>
              <w:rFonts w:eastAsia="Times New Roman" w:cstheme="minorHAnsi"/>
              <w:sz w:val="23"/>
              <w:szCs w:val="23"/>
            </w:rPr>
            <w:delText>of 0.197</w:delText>
          </w:r>
        </w:del>
        <w:del w:id="1136" w:author="Brett Bryan" w:date="2022-04-28T16:37:00Z">
          <w:r w:rsidRPr="00C4010E" w:rsidDel="0024048B">
            <w:rPr>
              <w:rFonts w:eastAsia="Times New Roman" w:cstheme="minorHAnsi"/>
              <w:sz w:val="23"/>
              <w:szCs w:val="23"/>
            </w:rPr>
            <w:delText>,</w:delText>
          </w:r>
        </w:del>
        <w:del w:id="1137" w:author="Brett Bryan" w:date="2022-04-28T16:38:00Z">
          <w:r w:rsidRPr="00C4010E" w:rsidDel="00287DB9">
            <w:rPr>
              <w:rFonts w:eastAsia="Times New Roman" w:cstheme="minorHAnsi"/>
              <w:sz w:val="23"/>
              <w:szCs w:val="23"/>
            </w:rPr>
            <w:delText xml:space="preserve"> </w:delText>
          </w:r>
        </w:del>
        <w:r w:rsidRPr="00C4010E">
          <w:rPr>
            <w:rFonts w:eastAsia="Times New Roman" w:cstheme="minorHAnsi"/>
            <w:sz w:val="23"/>
            <w:szCs w:val="23"/>
          </w:rPr>
          <w:t>was close to 0.193 reported by Wang et al. (2021c), but slightly lower than 0.219 found by Wang et al. (2021a).</w:t>
        </w:r>
        <w:r w:rsidRPr="00C4010E">
          <w:rPr>
            <w:rFonts w:eastAsia="Times New Roman" w:cstheme="minorHAnsi"/>
          </w:rPr>
          <w:t xml:space="preserve"> </w:t>
        </w:r>
        <w:commentRangeStart w:id="1138"/>
        <w:r w:rsidRPr="00C4010E">
          <w:rPr>
            <w:rFonts w:eastAsia="Times New Roman" w:cstheme="minorHAnsi"/>
          </w:rPr>
          <w:t xml:space="preserve">The lower </w:t>
        </w:r>
        <w:proofErr w:type="spellStart"/>
        <w:r w:rsidRPr="00C4010E">
          <w:rPr>
            <w:rFonts w:eastAsia="Times New Roman" w:cstheme="minorHAnsi"/>
          </w:rPr>
          <w:t>FoM</w:t>
        </w:r>
        <w:proofErr w:type="spellEnd"/>
        <w:r w:rsidRPr="00C4010E">
          <w:rPr>
            <w:rFonts w:eastAsia="Times New Roman" w:cstheme="minorHAnsi"/>
          </w:rPr>
          <w:t xml:space="preserve"> of our study is because </w:t>
        </w:r>
        <w:del w:id="1139" w:author="Brett Bryan" w:date="2022-04-28T16:39:00Z">
          <w:r w:rsidRPr="00C4010E" w:rsidDel="00AD1263">
            <w:rPr>
              <w:rFonts w:eastAsia="Times New Roman" w:cstheme="minorHAnsi"/>
              <w:sz w:val="23"/>
              <w:szCs w:val="23"/>
            </w:rPr>
            <w:delText>Beijing is one of the most</w:delText>
          </w:r>
        </w:del>
      </w:ins>
      <w:commentRangeEnd w:id="1138"/>
      <w:del w:id="1140" w:author="Brett Bryan" w:date="2022-04-28T16:39:00Z">
        <w:r w:rsidR="00B437E6" w:rsidDel="00AD1263">
          <w:rPr>
            <w:rStyle w:val="CommentReference"/>
            <w:rFonts w:ascii="Times New Roman" w:hAnsi="Times New Roman"/>
            <w:lang w:val="en-GB"/>
          </w:rPr>
          <w:commentReference w:id="1138"/>
        </w:r>
      </w:del>
      <w:ins w:id="1141" w:author="JINZHU WANG" w:date="2022-04-27T10:55:00Z">
        <w:del w:id="1142" w:author="Brett Bryan" w:date="2022-04-28T16:39:00Z">
          <w:r w:rsidRPr="00C4010E" w:rsidDel="00AD1263">
            <w:rPr>
              <w:rFonts w:eastAsia="Times New Roman" w:cstheme="minorHAnsi"/>
              <w:sz w:val="23"/>
              <w:szCs w:val="23"/>
            </w:rPr>
            <w:delText xml:space="preserve"> rapidly urbanized regions in China </w:delText>
          </w:r>
        </w:del>
      </w:ins>
      <w:ins w:id="1143" w:author="Brett Bryan" w:date="2022-04-28T16:39:00Z">
        <w:r w:rsidR="00AD1263">
          <w:rPr>
            <w:rFonts w:eastAsia="Times New Roman" w:cstheme="minorHAnsi"/>
            <w:sz w:val="23"/>
            <w:szCs w:val="23"/>
          </w:rPr>
          <w:t xml:space="preserve">the </w:t>
        </w:r>
        <w:r w:rsidR="00D11151">
          <w:rPr>
            <w:rFonts w:eastAsia="Times New Roman" w:cstheme="minorHAnsi"/>
            <w:sz w:val="23"/>
            <w:szCs w:val="23"/>
          </w:rPr>
          <w:t xml:space="preserve">study </w:t>
        </w:r>
      </w:ins>
      <w:ins w:id="1144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 xml:space="preserve">area is one of the most </w:t>
        </w:r>
      </w:ins>
      <w:ins w:id="1145" w:author="JINZHU WANG" w:date="2022-04-27T10:55:00Z">
        <w:del w:id="1146" w:author="Brett Bryan" w:date="2022-04-28T16:40:00Z">
          <w:r w:rsidRPr="00C4010E" w:rsidDel="00D11151">
            <w:rPr>
              <w:rFonts w:eastAsia="Times New Roman" w:cstheme="minorHAnsi"/>
              <w:sz w:val="23"/>
              <w:szCs w:val="23"/>
            </w:rPr>
            <w:delText xml:space="preserve">and a </w:delText>
          </w:r>
        </w:del>
        <w:del w:id="1147" w:author="Brett Bryan" w:date="2022-04-28T16:39:00Z">
          <w:r w:rsidRPr="00C4010E" w:rsidDel="003D0984">
            <w:rPr>
              <w:rFonts w:eastAsia="Times New Roman" w:cstheme="minorHAnsi"/>
              <w:sz w:val="23"/>
              <w:szCs w:val="23"/>
            </w:rPr>
            <w:delText>fast</w:delText>
          </w:r>
        </w:del>
      </w:ins>
      <w:ins w:id="1148" w:author="Brett Bryan" w:date="2022-04-28T16:39:00Z">
        <w:r w:rsidR="003D0984">
          <w:rPr>
            <w:rFonts w:eastAsia="Times New Roman" w:cstheme="minorHAnsi"/>
            <w:sz w:val="23"/>
            <w:szCs w:val="23"/>
          </w:rPr>
          <w:t>rapidl</w:t>
        </w:r>
      </w:ins>
      <w:ins w:id="1149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>y</w:t>
        </w:r>
      </w:ins>
      <w:ins w:id="1150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urbaniz</w:t>
        </w:r>
      </w:ins>
      <w:ins w:id="1151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>ing</w:t>
        </w:r>
      </w:ins>
      <w:ins w:id="1152" w:author="JINZHU WANG" w:date="2022-04-27T10:55:00Z">
        <w:del w:id="1153" w:author="Brett Bryan" w:date="2022-04-28T16:40:00Z">
          <w:r w:rsidRPr="00C4010E" w:rsidDel="00D11151">
            <w:rPr>
              <w:rFonts w:eastAsia="Times New Roman" w:cstheme="minorHAnsi"/>
              <w:sz w:val="23"/>
              <w:szCs w:val="23"/>
            </w:rPr>
            <w:delText>ation</w:delText>
          </w:r>
        </w:del>
        <w:r w:rsidRPr="00C4010E">
          <w:rPr>
            <w:rFonts w:eastAsia="Times New Roman" w:cstheme="minorHAnsi"/>
            <w:sz w:val="23"/>
            <w:szCs w:val="23"/>
          </w:rPr>
          <w:t xml:space="preserve"> region</w:t>
        </w:r>
      </w:ins>
      <w:ins w:id="1154" w:author="Brett Bryan" w:date="2022-04-28T16:40:00Z">
        <w:r w:rsidR="00D11151">
          <w:rPr>
            <w:rFonts w:eastAsia="Times New Roman" w:cstheme="minorHAnsi"/>
            <w:sz w:val="23"/>
            <w:szCs w:val="23"/>
          </w:rPr>
          <w:t>s</w:t>
        </w:r>
      </w:ins>
      <w:ins w:id="1155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ins w:id="1156" w:author="Brett Bryan" w:date="2022-04-28T16:40:00Z">
        <w:r w:rsidR="00243F1C">
          <w:rPr>
            <w:rFonts w:eastAsia="Times New Roman" w:cstheme="minorHAnsi"/>
            <w:sz w:val="23"/>
            <w:szCs w:val="23"/>
          </w:rPr>
          <w:t xml:space="preserve">in the world </w:t>
        </w:r>
        <w:commentRangeStart w:id="1157"/>
        <w:r w:rsidR="00243F1C">
          <w:rPr>
            <w:rFonts w:eastAsia="Times New Roman" w:cstheme="minorHAnsi"/>
            <w:sz w:val="23"/>
            <w:szCs w:val="23"/>
          </w:rPr>
          <w:t xml:space="preserve">which </w:t>
        </w:r>
      </w:ins>
      <w:ins w:id="1158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is more likely to lead to a higher </w:t>
        </w:r>
        <w:proofErr w:type="spellStart"/>
        <w:r w:rsidRPr="00C4010E">
          <w:rPr>
            <w:rFonts w:eastAsia="Times New Roman" w:cstheme="minorHAnsi"/>
            <w:sz w:val="23"/>
            <w:szCs w:val="23"/>
          </w:rPr>
          <w:t>FoM</w:t>
        </w:r>
        <w:proofErr w:type="spellEnd"/>
        <w:r w:rsidRPr="00C4010E">
          <w:rPr>
            <w:rFonts w:eastAsia="Times New Roman" w:cstheme="minorHAnsi"/>
            <w:sz w:val="23"/>
            <w:szCs w:val="23"/>
          </w:rPr>
          <w:t xml:space="preserve"> </w:t>
        </w:r>
      </w:ins>
      <w:commentRangeEnd w:id="1157"/>
      <w:r w:rsidR="00A33F27">
        <w:rPr>
          <w:rStyle w:val="CommentReference"/>
          <w:rFonts w:ascii="Times New Roman" w:hAnsi="Times New Roman"/>
          <w:lang w:val="en-GB"/>
        </w:rPr>
        <w:commentReference w:id="1157"/>
      </w:r>
      <w:ins w:id="1159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in urban land-use simulation </w:t>
        </w:r>
      </w:ins>
      <w:customXmlInsRangeStart w:id="1160" w:author="JINZHU WANG" w:date="2022-04-27T10:55:00Z"/>
      <w:sdt>
        <w:sdtPr>
          <w:rPr>
            <w:rFonts w:eastAsia="Times New Roman" w:cstheme="minorHAnsi"/>
            <w:sz w:val="23"/>
            <w:szCs w:val="23"/>
          </w:rPr>
          <w:alias w:val="To edit, see citavi.com/edit"/>
          <w:tag w:val="CitaviPlaceholder#d3cd66a9-d139-4305-9b16-db34b79f7a1e"/>
          <w:id w:val="1639218904"/>
          <w:placeholder>
            <w:docPart w:val="DF1B423DA7704E679B5AFBD34634C955"/>
          </w:placeholder>
        </w:sdtPr>
        <w:sdtEndPr/>
        <w:sdtContent>
          <w:customXmlInsRangeEnd w:id="1160"/>
          <w:ins w:id="1161" w:author="JINZHU WANG" w:date="2022-04-27T10:55:00Z">
            <w:r w:rsidRPr="00C4010E">
              <w:rPr>
                <w:rFonts w:eastAsia="Times New Roman" w:cstheme="minorHAnsi"/>
                <w:sz w:val="23"/>
                <w:szCs w:val="23"/>
              </w:rPr>
              <w:fldChar w:fldCharType="begin"/>
            </w:r>
            <w:r>
              <w:rPr>
                <w:rFonts w:eastAsia="Times New Roman" w:cstheme="minorHAnsi"/>
                <w:sz w:val="23"/>
                <w:szCs w:val="23"/>
              </w:rPr>
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NjZDY2YTktZDEzOS00MzA1LTliMTYtZGIzNGI3OWY3YTFlIiwiVGV4dCI6IihQb250aXVzIGV0IGFsLiwgMjAwOCkiLCJXQUlWZXJzaW9uIjoiNi4xMS4wLjAifQ==}</w:instrText>
            </w:r>
            <w:r w:rsidRPr="00C4010E">
              <w:rPr>
                <w:rFonts w:eastAsia="Times New Roman" w:cstheme="minorHAnsi"/>
                <w:sz w:val="23"/>
                <w:szCs w:val="23"/>
              </w:rPr>
              <w:fldChar w:fldCharType="separate"/>
            </w:r>
          </w:ins>
          <w:r w:rsidR="00324296">
            <w:rPr>
              <w:rFonts w:eastAsia="Times New Roman" w:cstheme="minorHAnsi"/>
              <w:sz w:val="23"/>
              <w:szCs w:val="23"/>
            </w:rPr>
            <w:t>(Pontius et al., 2008)</w:t>
          </w:r>
          <w:ins w:id="1162" w:author="JINZHU WANG" w:date="2022-04-27T10:55:00Z">
            <w:r w:rsidRPr="00C4010E">
              <w:rPr>
                <w:rFonts w:eastAsia="Times New Roman" w:cstheme="minorHAnsi"/>
                <w:sz w:val="23"/>
                <w:szCs w:val="23"/>
              </w:rPr>
              <w:fldChar w:fldCharType="end"/>
            </w:r>
          </w:ins>
          <w:customXmlInsRangeStart w:id="1163" w:author="JINZHU WANG" w:date="2022-04-27T10:55:00Z"/>
        </w:sdtContent>
      </w:sdt>
      <w:customXmlInsRangeEnd w:id="1163"/>
      <w:ins w:id="1164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. </w:t>
        </w:r>
      </w:ins>
      <w:ins w:id="1165" w:author="Brett Bryan" w:date="2022-04-28T16:41:00Z">
        <w:r w:rsidR="00050819">
          <w:rPr>
            <w:rFonts w:eastAsia="Times New Roman" w:cstheme="minorHAnsi"/>
            <w:sz w:val="23"/>
            <w:szCs w:val="23"/>
          </w:rPr>
          <w:t>We t</w:t>
        </w:r>
      </w:ins>
      <w:ins w:id="1166" w:author="JINZHU WANG" w:date="2022-04-27T10:55:00Z">
        <w:del w:id="1167" w:author="Brett Bryan" w:date="2022-04-28T16:41:00Z">
          <w:r w:rsidRPr="00C4010E" w:rsidDel="00050819">
            <w:rPr>
              <w:rFonts w:eastAsia="Times New Roman" w:cstheme="minorHAnsi"/>
              <w:sz w:val="23"/>
              <w:szCs w:val="23"/>
            </w:rPr>
            <w:delText>T</w:delText>
          </w:r>
        </w:del>
        <w:r w:rsidRPr="00C4010E">
          <w:rPr>
            <w:rFonts w:eastAsia="Times New Roman" w:cstheme="minorHAnsi"/>
            <w:sz w:val="23"/>
            <w:szCs w:val="23"/>
          </w:rPr>
          <w:t>herefore</w:t>
        </w:r>
        <w:del w:id="1168" w:author="Brett Bryan" w:date="2022-04-28T16:41:00Z">
          <w:r w:rsidRPr="00C4010E" w:rsidDel="00050819">
            <w:rPr>
              <w:rFonts w:eastAsia="Times New Roman" w:cstheme="minorHAnsi"/>
              <w:sz w:val="23"/>
              <w:szCs w:val="23"/>
            </w:rPr>
            <w:delText>,</w:delText>
          </w:r>
        </w:del>
      </w:ins>
      <w:ins w:id="1169" w:author="Brett Bryan" w:date="2022-04-28T16:41:00Z">
        <w:r w:rsidR="00050819">
          <w:rPr>
            <w:rFonts w:eastAsia="Times New Roman" w:cstheme="minorHAnsi"/>
            <w:sz w:val="23"/>
            <w:szCs w:val="23"/>
          </w:rPr>
          <w:t xml:space="preserve"> conclude that</w:t>
        </w:r>
      </w:ins>
      <w:ins w:id="1170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U-Net achieve</w:t>
        </w:r>
        <w:del w:id="1171" w:author="Brett Bryan" w:date="2022-04-28T16:42:00Z">
          <w:r w:rsidRPr="00C4010E" w:rsidDel="00050819">
            <w:rPr>
              <w:rFonts w:eastAsia="Times New Roman" w:cstheme="minorHAnsi"/>
              <w:sz w:val="23"/>
              <w:szCs w:val="23"/>
            </w:rPr>
            <w:delText>s</w:delText>
          </w:r>
        </w:del>
      </w:ins>
      <w:ins w:id="1172" w:author="Brett Bryan" w:date="2022-04-28T16:42:00Z">
        <w:r w:rsidR="00050819">
          <w:rPr>
            <w:rFonts w:eastAsia="Times New Roman" w:cstheme="minorHAnsi"/>
            <w:sz w:val="23"/>
            <w:szCs w:val="23"/>
          </w:rPr>
          <w:t>d</w:t>
        </w:r>
      </w:ins>
      <w:ins w:id="1173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</w:t>
        </w:r>
        <w:del w:id="1174" w:author="Brett Bryan" w:date="2022-04-28T16:42:00Z">
          <w:r w:rsidRPr="00C4010E" w:rsidDel="00050819">
            <w:rPr>
              <w:rFonts w:eastAsia="Times New Roman" w:cstheme="minorHAnsi"/>
              <w:sz w:val="23"/>
              <w:szCs w:val="23"/>
            </w:rPr>
            <w:delText>similar</w:delText>
          </w:r>
        </w:del>
      </w:ins>
      <w:ins w:id="1175" w:author="Brett Bryan" w:date="2022-04-28T16:42:00Z">
        <w:r w:rsidR="00050819">
          <w:rPr>
            <w:rFonts w:eastAsia="Times New Roman" w:cstheme="minorHAnsi"/>
            <w:sz w:val="23"/>
            <w:szCs w:val="23"/>
          </w:rPr>
          <w:t>comparable</w:t>
        </w:r>
      </w:ins>
      <w:ins w:id="1176" w:author="JINZHU WANG" w:date="2022-04-27T10:55:00Z">
        <w:r w:rsidRPr="00C4010E">
          <w:rPr>
            <w:rFonts w:eastAsia="Times New Roman" w:cstheme="minorHAnsi"/>
            <w:sz w:val="23"/>
            <w:szCs w:val="23"/>
          </w:rPr>
          <w:t xml:space="preserve"> accuracies to </w:t>
        </w:r>
        <w:del w:id="1177" w:author="Brett Bryan" w:date="2022-04-28T16:42:00Z">
          <w:r w:rsidRPr="00C4010E" w:rsidDel="00050819">
            <w:rPr>
              <w:rFonts w:eastAsia="Times New Roman" w:cstheme="minorHAnsi"/>
              <w:sz w:val="23"/>
              <w:szCs w:val="23"/>
            </w:rPr>
            <w:delText xml:space="preserve">those </w:delText>
          </w:r>
        </w:del>
        <w:r w:rsidRPr="00C4010E">
          <w:rPr>
            <w:rFonts w:eastAsia="Times New Roman" w:cstheme="minorHAnsi"/>
            <w:sz w:val="23"/>
            <w:szCs w:val="23"/>
          </w:rPr>
          <w:t>CA-based models</w:t>
        </w:r>
        <w:del w:id="1178" w:author="Brett Bryan" w:date="2022-04-28T16:42:00Z">
          <w:r w:rsidRPr="00C4010E" w:rsidDel="00582B57">
            <w:rPr>
              <w:rFonts w:eastAsia="Times New Roman" w:cstheme="minorHAnsi"/>
              <w:sz w:val="23"/>
              <w:szCs w:val="23"/>
            </w:rPr>
            <w:delText xml:space="preserve"> underthought a length calibration process</w:delText>
          </w:r>
        </w:del>
        <w:r w:rsidRPr="00C4010E">
          <w:rPr>
            <w:rFonts w:eastAsia="Times New Roman" w:cstheme="minorHAnsi"/>
            <w:sz w:val="23"/>
            <w:szCs w:val="23"/>
          </w:rPr>
          <w:t>.</w:t>
        </w:r>
      </w:ins>
    </w:p>
    <w:p w14:paraId="4A950176" w14:textId="7AB720E8" w:rsidR="00DB05F4" w:rsidRPr="00424860" w:rsidDel="00707EDE" w:rsidRDefault="003F2D61" w:rsidP="00D71802">
      <w:pPr>
        <w:spacing w:line="276" w:lineRule="auto"/>
        <w:rPr>
          <w:del w:id="1179" w:author="JINZHU WANG" w:date="2022-04-25T11:30:00Z"/>
        </w:rPr>
      </w:pPr>
      <w:del w:id="1180" w:author="JINZHU WANG" w:date="2022-04-25T11:30:00Z">
        <w:r w:rsidRPr="00424860" w:rsidDel="00707EDE">
          <w:delText>The FoM in this study</w:delText>
        </w:r>
        <w:r w:rsidR="00892888" w:rsidRPr="00424860" w:rsidDel="00707EDE">
          <w:delText>,</w:delText>
        </w:r>
        <w:r w:rsidRPr="00424860" w:rsidDel="00707EDE">
          <w:delText xml:space="preserve"> </w:delText>
        </w:r>
        <w:bookmarkStart w:id="1181" w:name="_Hlk101530979"/>
        <w:r w:rsidRPr="00424860" w:rsidDel="00707EDE">
          <w:delText>rang</w:delText>
        </w:r>
        <w:r w:rsidR="00D128A7" w:rsidRPr="00424860" w:rsidDel="00707EDE">
          <w:delText>ing</w:delText>
        </w:r>
        <w:r w:rsidRPr="00424860" w:rsidDel="00707EDE">
          <w:delText xml:space="preserve"> from 0.12 to </w:delText>
        </w:r>
        <w:r w:rsidR="00A614A0" w:rsidRPr="00424860" w:rsidDel="00707EDE">
          <w:delText>0</w:delText>
        </w:r>
        <w:r w:rsidRPr="00424860" w:rsidDel="00707EDE">
          <w:delText>.27</w:delText>
        </w:r>
        <w:bookmarkEnd w:id="1181"/>
        <w:r w:rsidR="00634A6C" w:rsidDel="00707EDE">
          <w:delText>,</w:delText>
        </w:r>
        <w:r w:rsidRPr="00424860" w:rsidDel="00707EDE">
          <w:delText xml:space="preserve"> with </w:delText>
        </w:r>
        <w:r w:rsidR="00634A6C" w:rsidDel="00707EDE">
          <w:delText>a</w:delText>
        </w:r>
        <w:r w:rsidRPr="00424860" w:rsidDel="00707EDE">
          <w:delText xml:space="preserve"> median value of 0.19</w:delText>
        </w:r>
        <w:r w:rsidR="00B92B7E" w:rsidRPr="00424860" w:rsidDel="00707EDE">
          <w:delText xml:space="preserve">, </w:delText>
        </w:r>
        <w:r w:rsidR="00DD63A0" w:rsidRPr="00424860" w:rsidDel="00707EDE">
          <w:delText>was</w:delText>
        </w:r>
        <w:r w:rsidR="001879CE" w:rsidRPr="00424860" w:rsidDel="00707EDE">
          <w:delText xml:space="preserve"> </w:delText>
        </w:r>
        <w:r w:rsidR="00364460" w:rsidDel="00707EDE">
          <w:delText>similar</w:delText>
        </w:r>
        <w:r w:rsidR="00364460" w:rsidRPr="00424860" w:rsidDel="00707EDE">
          <w:delText xml:space="preserve"> </w:delText>
        </w:r>
        <w:r w:rsidR="00B92B7E" w:rsidRPr="00424860" w:rsidDel="00707EDE">
          <w:delText xml:space="preserve">to </w:delText>
        </w:r>
        <w:r w:rsidR="00634A6C" w:rsidDel="00707EDE">
          <w:delText>the values reported in previous</w:delText>
        </w:r>
        <w:r w:rsidR="00B92B7E" w:rsidRPr="00424860" w:rsidDel="00707EDE">
          <w:delText xml:space="preserve"> studies</w:delText>
        </w:r>
        <w:r w:rsidR="00DA3B18" w:rsidRPr="00424860" w:rsidDel="00707EDE">
          <w:delText xml:space="preserve">: </w:delText>
        </w:r>
        <w:bookmarkStart w:id="1182" w:name="_Hlk101530909"/>
        <w:r w:rsidR="00DA3B18" w:rsidRPr="00424860" w:rsidDel="00707EDE">
          <w:delText>t</w:delText>
        </w:r>
        <w:r w:rsidR="00467619" w:rsidRPr="00424860" w:rsidDel="00707EDE">
          <w:delText xml:space="preserve">he FoM of </w:delText>
        </w:r>
        <w:r w:rsidR="00F27416" w:rsidRPr="00424860" w:rsidDel="00707EDE">
          <w:delText xml:space="preserve">the best </w:delText>
        </w:r>
        <w:r w:rsidR="00B6372F" w:rsidRPr="00424860" w:rsidDel="00707EDE">
          <w:delText xml:space="preserve">urban simulation </w:delText>
        </w:r>
        <w:r w:rsidR="00F27416" w:rsidRPr="00424860" w:rsidDel="00707EDE">
          <w:delText xml:space="preserve">map </w:delText>
        </w:r>
        <w:r w:rsidR="00634A6C" w:rsidDel="00707EDE">
          <w:delText>for</w:delText>
        </w:r>
        <w:r w:rsidR="00B6372F" w:rsidRPr="00424860" w:rsidDel="00707EDE">
          <w:delText xml:space="preserve"> Zhuji </w:delText>
        </w:r>
        <w:r w:rsidR="00F27416" w:rsidRPr="00424860" w:rsidDel="00707EDE">
          <w:delText>was</w:delText>
        </w:r>
        <w:r w:rsidR="00B6372F" w:rsidRPr="00424860" w:rsidDel="00707EDE">
          <w:delText xml:space="preserve"> 0.19</w:delText>
        </w:r>
        <w:r w:rsidR="00BF34F9" w:rsidRPr="00424860" w:rsidDel="00707EDE">
          <w:delText xml:space="preserve"> </w:delText>
        </w:r>
      </w:del>
      <w:customXmlDelRangeStart w:id="1183" w:author="JINZHU WANG" w:date="2022-04-25T11:30:00Z"/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customXmlDelRangeEnd w:id="1183"/>
          <w:del w:id="1184" w:author="JINZHU WANG" w:date="2022-04-25T11:30:00Z">
            <w:r w:rsidR="00BF34F9" w:rsidRPr="00424860" w:rsidDel="00707EDE">
              <w:rPr>
                <w:noProof/>
              </w:rPr>
              <w:fldChar w:fldCharType="begin"/>
            </w:r>
          </w:del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1QxMToxNzo0NS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EuMC4wIn0=}</w:instrText>
          </w:r>
          <w:del w:id="1185" w:author="JINZHU WANG" w:date="2022-04-25T11:30:00Z">
            <w:r w:rsidR="00BF34F9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R. Wang et al., 2021)</w:t>
          </w:r>
          <w:del w:id="1186" w:author="JINZHU WANG" w:date="2022-04-25T11:30:00Z">
            <w:r w:rsidR="00BF34F9" w:rsidRPr="00424860" w:rsidDel="00707EDE">
              <w:rPr>
                <w:noProof/>
              </w:rPr>
              <w:fldChar w:fldCharType="end"/>
            </w:r>
          </w:del>
          <w:customXmlDelRangeStart w:id="1187" w:author="JINZHU WANG" w:date="2022-04-25T11:30:00Z"/>
        </w:sdtContent>
      </w:sdt>
      <w:customXmlDelRangeEnd w:id="1187"/>
      <w:del w:id="1188" w:author="JINZHU WANG" w:date="2022-04-25T11:30:00Z">
        <w:r w:rsidR="00B6372F" w:rsidRPr="00424860" w:rsidDel="00707EDE">
          <w:delText xml:space="preserve"> </w:delText>
        </w:r>
        <w:r w:rsidR="00634A6C" w:rsidDel="00707EDE">
          <w:delText xml:space="preserve">and </w:delText>
        </w:r>
        <w:bookmarkStart w:id="1189" w:name="_Hlk101530525"/>
        <w:r w:rsidR="00DD2DBD" w:rsidRPr="00424860" w:rsidDel="00707EDE">
          <w:delText xml:space="preserve">0.21 </w:delText>
        </w:r>
        <w:bookmarkEnd w:id="1189"/>
        <w:r w:rsidR="00634A6C" w:rsidDel="00707EDE">
          <w:delText>for</w:delText>
        </w:r>
        <w:r w:rsidR="00DD2DBD" w:rsidRPr="00424860" w:rsidDel="00707EDE">
          <w:delText xml:space="preserve"> </w:delText>
        </w:r>
        <w:r w:rsidR="00970D9F" w:rsidRPr="00424860" w:rsidDel="00707EDE">
          <w:delText>Beijing</w:delText>
        </w:r>
        <w:r w:rsidR="00DD2DBD" w:rsidRPr="00424860" w:rsidDel="00707EDE">
          <w:delText xml:space="preserve"> </w:delText>
        </w:r>
      </w:del>
      <w:customXmlDelRangeStart w:id="1190" w:author="JINZHU WANG" w:date="2022-04-25T11:30:00Z"/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customXmlDelRangeEnd w:id="1190"/>
          <w:del w:id="1191" w:author="JINZHU WANG" w:date="2022-04-25T11:30:00Z">
            <w:r w:rsidR="00D62C45" w:rsidRPr="00424860" w:rsidDel="00707EDE">
              <w:rPr>
                <w:noProof/>
              </w:rPr>
              <w:fldChar w:fldCharType="begin"/>
            </w:r>
          </w:del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1QxMToxNzo0NS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EuMC4wIn0=}</w:instrText>
          </w:r>
          <w:del w:id="1192" w:author="JINZHU WANG" w:date="2022-04-25T11:30:00Z">
            <w:r w:rsidR="00D62C45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H. Wang et al., 2021)</w:t>
          </w:r>
          <w:del w:id="1193" w:author="JINZHU WANG" w:date="2022-04-25T11:30:00Z">
            <w:r w:rsidR="00D62C45" w:rsidRPr="00424860" w:rsidDel="00707EDE">
              <w:rPr>
                <w:noProof/>
              </w:rPr>
              <w:fldChar w:fldCharType="end"/>
            </w:r>
          </w:del>
          <w:customXmlDelRangeStart w:id="1194" w:author="JINZHU WANG" w:date="2022-04-25T11:30:00Z"/>
        </w:sdtContent>
      </w:sdt>
      <w:customXmlDelRangeEnd w:id="1194"/>
      <w:bookmarkEnd w:id="1182"/>
      <w:del w:id="1195" w:author="JINZHU WANG" w:date="2022-04-25T11:30:00Z">
        <w:r w:rsidR="00EC07BE" w:rsidRPr="00424860" w:rsidDel="00707EDE">
          <w:delText xml:space="preserve">. </w:delText>
        </w:r>
        <w:r w:rsidR="00634A6C" w:rsidDel="00707EDE">
          <w:delText>Several</w:delText>
        </w:r>
        <w:r w:rsidR="00B24D2C" w:rsidRPr="00424860" w:rsidDel="00707EDE">
          <w:delText xml:space="preserve"> studies reported a </w:delText>
        </w:r>
        <w:r w:rsidR="00D02256" w:rsidRPr="00424860" w:rsidDel="00707EDE">
          <w:delText>higher</w:delText>
        </w:r>
        <w:r w:rsidR="00676BE9" w:rsidRPr="00424860" w:rsidDel="00707EDE">
          <w:delText xml:space="preserve"> FoM because </w:delText>
        </w:r>
        <w:r w:rsidR="006049AA" w:rsidRPr="00424860" w:rsidDel="00707EDE">
          <w:delText xml:space="preserve">urban development was simulated </w:delText>
        </w:r>
        <w:r w:rsidR="0003777C" w:rsidRPr="00424860" w:rsidDel="00707EDE">
          <w:delText xml:space="preserve">with </w:delText>
        </w:r>
        <w:r w:rsidR="006049AA" w:rsidRPr="00424860" w:rsidDel="00707EDE">
          <w:delText xml:space="preserve">a </w:delText>
        </w:r>
        <w:r w:rsidR="0003777C" w:rsidRPr="00424860" w:rsidDel="00707EDE">
          <w:delText>coarser</w:delText>
        </w:r>
        <w:r w:rsidR="006049AA" w:rsidRPr="00424860" w:rsidDel="00707EDE">
          <w:delText xml:space="preserve"> resolution</w:delText>
        </w:r>
        <w:r w:rsidR="005F18B0" w:rsidRPr="00424860" w:rsidDel="00707EDE">
          <w:delText xml:space="preserve"> </w:delText>
        </w:r>
      </w:del>
      <w:customXmlDelRangeStart w:id="1196" w:author="JINZHU WANG" w:date="2022-04-25T11:30:00Z"/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customXmlDelRangeEnd w:id="1196"/>
          <w:del w:id="1197" w:author="JINZHU WANG" w:date="2022-04-25T11:30:00Z">
            <w:r w:rsidR="005F18B0" w:rsidRPr="00424860" w:rsidDel="00707EDE">
              <w:rPr>
                <w:noProof/>
              </w:rPr>
              <w:fldChar w:fldCharType="begin"/>
            </w:r>
          </w:del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xOjE3OjQ1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yLTA0LTI3VDExOjE3OjQ1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S4wLjAifQ==}</w:instrText>
          </w:r>
          <w:del w:id="1198" w:author="JINZHU WANG" w:date="2022-04-25T11:30:00Z">
            <w:r w:rsidR="005F18B0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Peng et al., 2020; Pontius et al., 2008; Valencia et al., 2020)</w:t>
          </w:r>
          <w:del w:id="1199" w:author="JINZHU WANG" w:date="2022-04-25T11:30:00Z">
            <w:r w:rsidR="005F18B0" w:rsidRPr="00424860" w:rsidDel="00707EDE">
              <w:rPr>
                <w:noProof/>
              </w:rPr>
              <w:fldChar w:fldCharType="end"/>
            </w:r>
          </w:del>
          <w:customXmlDelRangeStart w:id="1200" w:author="JINZHU WANG" w:date="2022-04-25T11:30:00Z"/>
        </w:sdtContent>
      </w:sdt>
      <w:customXmlDelRangeEnd w:id="1200"/>
      <w:del w:id="1201" w:author="JINZHU WANG" w:date="2022-04-25T11:30:00Z">
        <w:r w:rsidR="00207D8B" w:rsidRPr="00424860" w:rsidDel="00707EDE">
          <w:delText xml:space="preserve"> or the simulation was performed </w:delText>
        </w:r>
        <w:r w:rsidR="00634A6C" w:rsidDel="00707EDE">
          <w:delText>on</w:delText>
        </w:r>
        <w:r w:rsidR="00207D8B" w:rsidRPr="00424860" w:rsidDel="00707EDE">
          <w:delText xml:space="preserve"> a smaller area </w:delText>
        </w:r>
      </w:del>
      <w:customXmlDelRangeStart w:id="1202" w:author="JINZHU WANG" w:date="2022-04-25T11:30:00Z"/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customXmlDelRangeEnd w:id="1202"/>
          <w:del w:id="1203" w:author="JINZHU WANG" w:date="2022-04-25T11:30:00Z">
            <w:r w:rsidR="00AA4F5F" w:rsidRPr="00424860" w:rsidDel="00707EDE">
              <w:rPr>
                <w:noProof/>
              </w:rPr>
              <w:fldChar w:fldCharType="begin"/>
            </w:r>
          </w:del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i0wNC0yN1QxMToxNzo0NS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xLjAuMCJ9}</w:instrText>
          </w:r>
          <w:del w:id="1204" w:author="JINZHU WANG" w:date="2022-04-25T11:30:00Z">
            <w:r w:rsidR="00AA4F5F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Pramanik, Butsch, &amp; Punia, 2021)</w:t>
          </w:r>
          <w:del w:id="1205" w:author="JINZHU WANG" w:date="2022-04-25T11:30:00Z">
            <w:r w:rsidR="00AA4F5F" w:rsidRPr="00424860" w:rsidDel="00707EDE">
              <w:rPr>
                <w:noProof/>
              </w:rPr>
              <w:fldChar w:fldCharType="end"/>
            </w:r>
          </w:del>
          <w:customXmlDelRangeStart w:id="1206" w:author="JINZHU WANG" w:date="2022-04-25T11:30:00Z"/>
        </w:sdtContent>
      </w:sdt>
      <w:customXmlDelRangeEnd w:id="1206"/>
      <w:del w:id="1207" w:author="JINZHU WANG" w:date="2022-04-25T11:30:00Z">
        <w:r w:rsidR="006049AA" w:rsidRPr="00424860" w:rsidDel="00707EDE">
          <w:delText>.</w:delText>
        </w:r>
        <w:r w:rsidR="002F7EB8" w:rsidRPr="00424860" w:rsidDel="00707EDE">
          <w:delText xml:space="preserve"> </w:delText>
        </w:r>
        <w:r w:rsidR="00364460" w:rsidDel="00707EDE">
          <w:delText>L</w:delText>
        </w:r>
        <w:r w:rsidR="00DB05F4" w:rsidRPr="00424860" w:rsidDel="00707EDE">
          <w:delText>andscape metrics revealed that</w:delText>
        </w:r>
        <w:r w:rsidR="005C7505" w:rsidRPr="00424860" w:rsidDel="00707EDE">
          <w:delText xml:space="preserve"> the simulation map produced by </w:delText>
        </w:r>
        <w:r w:rsidR="00CD71CA" w:rsidRPr="00424860" w:rsidDel="00707EDE">
          <w:delText>U-Net</w:delText>
        </w:r>
        <w:r w:rsidR="00F0711E" w:rsidRPr="00424860" w:rsidDel="00707EDE">
          <w:delText xml:space="preserve"> </w:delText>
        </w:r>
        <w:r w:rsidR="005C7505" w:rsidRPr="00424860" w:rsidDel="00707EDE">
          <w:delText xml:space="preserve">aligned well </w:delText>
        </w:r>
        <w:r w:rsidR="00C2211E" w:rsidRPr="00424860" w:rsidDel="00707EDE">
          <w:delText>with</w:delText>
        </w:r>
        <w:r w:rsidR="005C7505" w:rsidRPr="00424860" w:rsidDel="00707EDE">
          <w:delText xml:space="preserve"> the reference map. </w:delText>
        </w:r>
        <w:r w:rsidR="00923295" w:rsidRPr="00424860" w:rsidDel="00707EDE">
          <w:delText xml:space="preserve">The </w:delText>
        </w:r>
        <w:r w:rsidR="00634A6C" w:rsidDel="00707EDE">
          <w:delText>LSI</w:delText>
        </w:r>
        <w:r w:rsidR="00923295" w:rsidRPr="00424860" w:rsidDel="00707EDE">
          <w:delText xml:space="preserve"> </w:delText>
        </w:r>
        <w:r w:rsidR="000F14C6" w:rsidDel="00707EDE">
          <w:delText>of</w:delText>
        </w:r>
        <w:r w:rsidR="000F14C6" w:rsidRPr="00424860" w:rsidDel="00707EDE">
          <w:delText xml:space="preserve"> </w:delText>
        </w:r>
        <w:r w:rsidR="00D668E7" w:rsidRPr="00424860" w:rsidDel="00707EDE">
          <w:delText xml:space="preserve">the </w:delText>
        </w:r>
        <w:r w:rsidR="005F0A6D" w:rsidRPr="00424860" w:rsidDel="00707EDE">
          <w:delText>simulat</w:delText>
        </w:r>
        <w:r w:rsidR="005F0A6D" w:rsidDel="00707EDE">
          <w:delText>ed</w:delText>
        </w:r>
        <w:r w:rsidR="005F0A6D" w:rsidRPr="00424860" w:rsidDel="00707EDE">
          <w:delText xml:space="preserve"> </w:delText>
        </w:r>
        <w:r w:rsidR="007C4CBE" w:rsidRPr="00424860" w:rsidDel="00707EDE">
          <w:delText xml:space="preserve">and the reference </w:delText>
        </w:r>
        <w:r w:rsidR="000F14C6" w:rsidDel="00707EDE">
          <w:delText xml:space="preserve">maps </w:delText>
        </w:r>
        <w:r w:rsidR="000F14C6" w:rsidRPr="00424860" w:rsidDel="00707EDE">
          <w:delText>w</w:delText>
        </w:r>
        <w:r w:rsidR="000F14C6" w:rsidDel="00707EDE">
          <w:delText>ere</w:delText>
        </w:r>
        <w:r w:rsidR="000F14C6" w:rsidRPr="00424860" w:rsidDel="00707EDE">
          <w:delText xml:space="preserve"> </w:delText>
        </w:r>
        <w:r w:rsidR="00450842" w:rsidRPr="00424860" w:rsidDel="00707EDE">
          <w:delText xml:space="preserve">very </w:delText>
        </w:r>
        <w:r w:rsidR="000F14C6" w:rsidDel="00707EDE">
          <w:delText>similar</w:delText>
        </w:r>
        <w:r w:rsidR="000F14C6" w:rsidRPr="00424860" w:rsidDel="00707EDE">
          <w:delText xml:space="preserve"> a</w:delText>
        </w:r>
        <w:r w:rsidR="000F14C6" w:rsidDel="00707EDE">
          <w:delText>nd</w:delText>
        </w:r>
        <w:r w:rsidR="000F14C6" w:rsidRPr="00424860" w:rsidDel="00707EDE">
          <w:delText xml:space="preserve"> </w:delText>
        </w:r>
        <w:r w:rsidR="007C4CBE" w:rsidRPr="00424860" w:rsidDel="00707EDE">
          <w:delText xml:space="preserve">the </w:delText>
        </w:r>
        <w:r w:rsidR="004674E5" w:rsidRPr="00424860" w:rsidDel="00707EDE">
          <w:delText>linear regression slope</w:delText>
        </w:r>
        <w:r w:rsidR="00126EB9" w:rsidRPr="00424860" w:rsidDel="00707EDE">
          <w:delText xml:space="preserve"> </w:delText>
        </w:r>
        <w:r w:rsidR="001625A3" w:rsidDel="00707EDE">
          <w:delText>was</w:delText>
        </w:r>
        <w:r w:rsidR="00126EB9" w:rsidRPr="00424860" w:rsidDel="00707EDE">
          <w:delText xml:space="preserve"> close to 1</w:delText>
        </w:r>
        <w:r w:rsidR="672BAB8C" w:rsidRPr="00424860" w:rsidDel="00707EDE">
          <w:delText xml:space="preserve">, indicating the suitability of the approach </w:delText>
        </w:r>
        <w:r w:rsidR="001625A3" w:rsidDel="00707EDE">
          <w:delText>for</w:delText>
        </w:r>
        <w:r w:rsidR="672BAB8C" w:rsidRPr="00424860" w:rsidDel="00707EDE">
          <w:delText xml:space="preserve"> capturing </w:delText>
        </w:r>
        <w:r w:rsidR="1988A585" w:rsidRPr="00424860" w:rsidDel="00707EDE">
          <w:delText xml:space="preserve">the subtleties in </w:delText>
        </w:r>
        <w:r w:rsidR="00E011C1" w:rsidDel="00707EDE">
          <w:delText xml:space="preserve">urban </w:delText>
        </w:r>
        <w:r w:rsidR="1988A585" w:rsidRPr="00424860" w:rsidDel="00707EDE">
          <w:delText>transition patterns</w:delText>
        </w:r>
        <w:r w:rsidR="00833B4B" w:rsidRPr="00424860" w:rsidDel="00707EDE">
          <w:delText xml:space="preserve"> </w:delText>
        </w:r>
        <w:r w:rsidR="00126EB9" w:rsidRPr="00424860" w:rsidDel="00707EDE">
          <w:delText>(</w:delText>
        </w:r>
        <w:r w:rsidR="00833B4B" w:rsidRPr="00424860" w:rsidDel="00707EDE">
          <w:fldChar w:fldCharType="begin"/>
        </w:r>
        <w:r w:rsidR="00833B4B" w:rsidRPr="00424860" w:rsidDel="00707EDE">
          <w:delInstrText xml:space="preserve"> REF _Ref81460956 \h </w:delInstrText>
        </w:r>
        <w:r w:rsidR="00833B4B" w:rsidRPr="00424860" w:rsidDel="00707EDE">
          <w:fldChar w:fldCharType="separate"/>
        </w:r>
      </w:del>
      <w:ins w:id="1208" w:author="JINZHU WANG" w:date="2022-04-22T14:55:00Z">
        <w:del w:id="1209" w:author="JINZHU WANG" w:date="2022-04-25T11:30:00Z">
          <w:r w:rsidR="00E3427C" w:rsidRPr="00697141" w:rsidDel="00707EDE">
            <w:delText>Fig</w:delText>
          </w:r>
          <w:r w:rsidR="00E3427C" w:rsidDel="00707EDE">
            <w:delText>.</w:delText>
          </w:r>
          <w:r w:rsidR="00E3427C" w:rsidRPr="00697141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2</w:delText>
          </w:r>
        </w:del>
      </w:ins>
      <w:del w:id="1210" w:author="JINZHU WANG" w:date="2022-04-25T11:30:00Z">
        <w:r w:rsidR="0097057B" w:rsidRPr="00697141" w:rsidDel="00707EDE">
          <w:delText>Fig</w:delText>
        </w:r>
        <w:r w:rsidR="0097057B" w:rsidDel="00707EDE">
          <w:delText>.</w:delText>
        </w:r>
        <w:r w:rsidR="0097057B" w:rsidRPr="00697141" w:rsidDel="00707EDE">
          <w:delText xml:space="preserve"> </w:delText>
        </w:r>
        <w:r w:rsidR="0097057B" w:rsidDel="00707EDE">
          <w:rPr>
            <w:i/>
            <w:iCs/>
            <w:noProof/>
          </w:rPr>
          <w:delText>12</w:delText>
        </w:r>
        <w:r w:rsidR="00833B4B" w:rsidRPr="00424860" w:rsidDel="00707EDE">
          <w:fldChar w:fldCharType="end"/>
        </w:r>
        <w:r w:rsidR="00126EB9" w:rsidRPr="00424860" w:rsidDel="00707EDE">
          <w:delText>).</w:delText>
        </w:r>
        <w:r w:rsidR="00B45EF5" w:rsidRPr="00424860" w:rsidDel="00707EDE">
          <w:delText xml:space="preserve"> Such </w:delText>
        </w:r>
        <w:r w:rsidR="00533D63" w:rsidRPr="00424860" w:rsidDel="00707EDE">
          <w:delText xml:space="preserve">correlation </w:delText>
        </w:r>
        <w:r w:rsidR="004674E5" w:rsidRPr="00424860" w:rsidDel="00707EDE">
          <w:delText xml:space="preserve">was </w:delText>
        </w:r>
        <w:r w:rsidR="00346485" w:rsidRPr="00424860" w:rsidDel="00707EDE">
          <w:delText xml:space="preserve">also embodied in the </w:delText>
        </w:r>
        <w:r w:rsidR="00204979" w:rsidRPr="00424860" w:rsidDel="00707EDE">
          <w:delText xml:space="preserve">classified </w:delText>
        </w:r>
        <w:r w:rsidR="00450842" w:rsidRPr="00424860" w:rsidDel="00707EDE">
          <w:delText>urban</w:delText>
        </w:r>
        <w:r w:rsidR="00346485" w:rsidRPr="00424860" w:rsidDel="00707EDE">
          <w:delText xml:space="preserve"> maps, where </w:delText>
        </w:r>
        <w:r w:rsidR="008E2CB4" w:rsidRPr="00424860" w:rsidDel="00707EDE">
          <w:delText>linear structure</w:delText>
        </w:r>
        <w:r w:rsidR="000A2B47" w:rsidRPr="00424860" w:rsidDel="00707EDE">
          <w:delText>s</w:delText>
        </w:r>
        <w:r w:rsidR="008E2CB4" w:rsidRPr="00424860" w:rsidDel="00707EDE">
          <w:delText xml:space="preserve"> </w:delText>
        </w:r>
        <w:r w:rsidR="001625A3" w:rsidDel="00707EDE">
          <w:delText>such as</w:delText>
        </w:r>
        <w:r w:rsidR="000A2B47" w:rsidRPr="00424860" w:rsidDel="00707EDE">
          <w:delText xml:space="preserve"> </w:delText>
        </w:r>
        <w:r w:rsidR="003E52CE" w:rsidRPr="00424860" w:rsidDel="00707EDE">
          <w:delText xml:space="preserve">roads </w:delText>
        </w:r>
        <w:r w:rsidR="00645FBA" w:rsidRPr="00424860" w:rsidDel="00707EDE">
          <w:delText xml:space="preserve">and the </w:delText>
        </w:r>
        <w:r w:rsidR="00971C8F" w:rsidRPr="00424860" w:rsidDel="00707EDE">
          <w:delText xml:space="preserve">general development trend of cities </w:delText>
        </w:r>
        <w:r w:rsidR="000A2B47" w:rsidRPr="00424860" w:rsidDel="00707EDE">
          <w:delText xml:space="preserve">were </w:delText>
        </w:r>
        <w:r w:rsidR="003E52CE" w:rsidRPr="00424860" w:rsidDel="00707EDE">
          <w:delText xml:space="preserve">captured in the simulation </w:delText>
        </w:r>
        <w:r w:rsidR="00F41160" w:rsidRPr="00424860" w:rsidDel="00707EDE">
          <w:delText>map (</w:delText>
        </w:r>
        <w:r w:rsidR="00F41160" w:rsidRPr="00424860" w:rsidDel="00707EDE">
          <w:fldChar w:fldCharType="begin"/>
        </w:r>
        <w:r w:rsidR="00F41160" w:rsidRPr="00424860" w:rsidDel="00707EDE">
          <w:delInstrText xml:space="preserve"> REF _Ref81460881 \h </w:delInstrText>
        </w:r>
        <w:r w:rsidR="00F41160" w:rsidRPr="00424860" w:rsidDel="00707EDE">
          <w:fldChar w:fldCharType="separate"/>
        </w:r>
      </w:del>
      <w:ins w:id="1211" w:author="JINZHU WANG" w:date="2022-04-22T14:55:00Z">
        <w:del w:id="1212" w:author="JINZHU WANG" w:date="2022-04-25T11:30:00Z">
          <w:r w:rsidR="00E3427C" w:rsidRPr="00B13156" w:rsidDel="00707EDE">
            <w:delText>Fig</w:delText>
          </w:r>
          <w:r w:rsidR="00E3427C" w:rsidDel="00707EDE">
            <w:delText>.</w:delText>
          </w:r>
          <w:r w:rsidR="00E3427C" w:rsidRPr="00B13156" w:rsidDel="00707EDE">
            <w:delText xml:space="preserve"> </w:delText>
          </w:r>
          <w:r w:rsidR="00E3427C" w:rsidDel="00707EDE">
            <w:rPr>
              <w:i/>
              <w:iCs/>
              <w:noProof/>
            </w:rPr>
            <w:delText>11</w:delText>
          </w:r>
        </w:del>
      </w:ins>
      <w:del w:id="1213" w:author="JINZHU WANG" w:date="2022-04-25T11:30:00Z">
        <w:r w:rsidR="0097057B" w:rsidRPr="00B13156" w:rsidDel="00707EDE">
          <w:delText>Fig</w:delText>
        </w:r>
        <w:r w:rsidR="0097057B" w:rsidDel="00707EDE">
          <w:delText>.</w:delText>
        </w:r>
        <w:r w:rsidR="0097057B" w:rsidRPr="00B13156" w:rsidDel="00707EDE">
          <w:delText xml:space="preserve"> </w:delText>
        </w:r>
        <w:r w:rsidR="0097057B" w:rsidDel="00707EDE">
          <w:rPr>
            <w:i/>
            <w:iCs/>
            <w:noProof/>
          </w:rPr>
          <w:delText>11</w:delText>
        </w:r>
        <w:r w:rsidR="00F41160" w:rsidRPr="00424860" w:rsidDel="00707EDE">
          <w:fldChar w:fldCharType="end"/>
        </w:r>
        <w:r w:rsidR="00F41160" w:rsidRPr="00424860" w:rsidDel="00707EDE">
          <w:delText>)</w:delText>
        </w:r>
        <w:r w:rsidR="003E52CE" w:rsidRPr="00424860" w:rsidDel="00707EDE">
          <w:delText>.</w:delText>
        </w:r>
        <w:r w:rsidR="008A7D79" w:rsidRPr="00424860" w:rsidDel="00707EDE">
          <w:delText xml:space="preserve"> </w:delText>
        </w:r>
        <w:r w:rsidR="00E16687" w:rsidDel="00707EDE">
          <w:delText>Although i</w:delText>
        </w:r>
        <w:r w:rsidR="00E16687" w:rsidRPr="00424860" w:rsidDel="00707EDE">
          <w:delText xml:space="preserve">t </w:delText>
        </w:r>
        <w:r w:rsidR="00846A16" w:rsidRPr="00424860" w:rsidDel="00707EDE">
          <w:delText>i</w:delText>
        </w:r>
        <w:r w:rsidR="008A7D79" w:rsidRPr="00424860" w:rsidDel="00707EDE">
          <w:delText xml:space="preserve">s </w:delText>
        </w:r>
        <w:r w:rsidR="001625A3" w:rsidDel="00707EDE">
          <w:delText>difficult</w:delText>
        </w:r>
        <w:r w:rsidR="008A7D79" w:rsidRPr="00424860" w:rsidDel="00707EDE">
          <w:delText xml:space="preserve"> to </w:delText>
        </w:r>
        <w:r w:rsidR="00DD459C" w:rsidRPr="00424860" w:rsidDel="00707EDE">
          <w:delText xml:space="preserve">compare </w:delText>
        </w:r>
        <w:r w:rsidR="005A590E" w:rsidRPr="00424860" w:rsidDel="00707EDE">
          <w:delText xml:space="preserve">landscape metrics </w:delText>
        </w:r>
        <w:r w:rsidR="00764484" w:rsidRPr="00424860" w:rsidDel="00707EDE">
          <w:delText xml:space="preserve">across </w:delText>
        </w:r>
        <w:r w:rsidR="001625A3" w:rsidDel="00707EDE">
          <w:delText xml:space="preserve">different </w:delText>
        </w:r>
        <w:r w:rsidR="00764484" w:rsidRPr="00424860" w:rsidDel="00707EDE">
          <w:delText>studies</w:delText>
        </w:r>
        <w:r w:rsidR="00A87F01" w:rsidRPr="00424860" w:rsidDel="00707EDE">
          <w:delText xml:space="preserve"> because </w:delText>
        </w:r>
        <w:r w:rsidR="00B624C2" w:rsidRPr="00424860" w:rsidDel="00707EDE">
          <w:delText>the metric</w:delText>
        </w:r>
        <w:r w:rsidR="001625A3" w:rsidDel="00707EDE">
          <w:delText>s</w:delText>
        </w:r>
        <w:r w:rsidR="00B624C2" w:rsidRPr="00424860" w:rsidDel="00707EDE">
          <w:delText xml:space="preserve"> </w:delText>
        </w:r>
        <w:r w:rsidR="00E16687" w:rsidDel="00707EDE">
          <w:delText xml:space="preserve">are </w:delText>
        </w:r>
        <w:r w:rsidR="008C26C5" w:rsidRPr="00424860" w:rsidDel="00707EDE">
          <w:delText>susceptible to</w:delText>
        </w:r>
        <w:r w:rsidR="00926603" w:rsidRPr="00424860" w:rsidDel="00707EDE">
          <w:delText xml:space="preserve"> the specific </w:delText>
        </w:r>
        <w:r w:rsidR="00442639" w:rsidRPr="00424860" w:rsidDel="00707EDE">
          <w:delText>setting</w:delText>
        </w:r>
        <w:r w:rsidR="001625A3" w:rsidDel="00707EDE">
          <w:delText>s</w:delText>
        </w:r>
        <w:r w:rsidR="00442639" w:rsidRPr="00424860" w:rsidDel="00707EDE">
          <w:delText xml:space="preserve"> of </w:delText>
        </w:r>
        <w:r w:rsidR="006015A1" w:rsidRPr="00424860" w:rsidDel="00707EDE">
          <w:delText>each</w:delText>
        </w:r>
        <w:r w:rsidR="000617D8" w:rsidDel="00707EDE">
          <w:delText xml:space="preserve"> </w:delText>
        </w:r>
        <w:r w:rsidR="001625A3" w:rsidDel="00707EDE">
          <w:delText>study</w:delText>
        </w:r>
        <w:r w:rsidR="00442639" w:rsidRPr="00424860" w:rsidDel="00707EDE">
          <w:delText xml:space="preserve">, </w:delText>
        </w:r>
        <w:r w:rsidR="00C7680E" w:rsidRPr="00424860" w:rsidDel="00707EDE">
          <w:rPr>
            <w:rFonts w:hint="eastAsia"/>
          </w:rPr>
          <w:delText>m</w:delText>
        </w:r>
        <w:r w:rsidR="00C7680E" w:rsidRPr="00424860" w:rsidDel="00707EDE">
          <w:delText xml:space="preserve">any studies </w:delText>
        </w:r>
        <w:r w:rsidR="009A43A6" w:rsidDel="00707EDE">
          <w:delText xml:space="preserve">have </w:delText>
        </w:r>
        <w:r w:rsidR="001552F4" w:rsidRPr="00424860" w:rsidDel="00707EDE">
          <w:delText xml:space="preserve">simulated urban </w:delText>
        </w:r>
        <w:r w:rsidR="00B62DD9" w:rsidDel="00707EDE">
          <w:delText>land-use</w:delText>
        </w:r>
      </w:del>
      <w:ins w:id="1214" w:author="an" w:date="2022-04-25T09:57:00Z">
        <w:del w:id="1215" w:author="JINZHU WANG" w:date="2022-04-25T11:30:00Z">
          <w:r w:rsidR="008F0A4B" w:rsidDel="00707EDE">
            <w:delText>land use</w:delText>
          </w:r>
        </w:del>
      </w:ins>
      <w:del w:id="1216" w:author="JINZHU WANG" w:date="2022-04-25T11:30:00Z">
        <w:r w:rsidR="00B62DD9" w:rsidDel="00707EDE">
          <w:delText xml:space="preserve"> </w:delText>
        </w:r>
        <w:r w:rsidR="001625A3" w:rsidDel="00707EDE">
          <w:delText>pattern</w:delText>
        </w:r>
        <w:r w:rsidR="009A43A6" w:rsidDel="00707EDE">
          <w:delText>s</w:delText>
        </w:r>
        <w:r w:rsidR="001625A3" w:rsidDel="00707EDE">
          <w:delText xml:space="preserve"> which</w:delText>
        </w:r>
        <w:r w:rsidR="001552F4" w:rsidRPr="00424860" w:rsidDel="00707EDE">
          <w:delText xml:space="preserve"> </w:delText>
        </w:r>
        <w:r w:rsidR="006524AA" w:rsidDel="00707EDE">
          <w:delText>tend to simply buffer existing urban areas</w:delText>
        </w:r>
        <w:r w:rsidR="00CE1D95" w:rsidDel="00707EDE">
          <w:delText xml:space="preserve"> and transport routes</w:delText>
        </w:r>
        <w:r w:rsidR="001625A3" w:rsidDel="00707EDE">
          <w:delText xml:space="preserve">, </w:delText>
        </w:r>
        <w:r w:rsidR="00585AD7" w:rsidRPr="00424860" w:rsidDel="00707EDE">
          <w:delText xml:space="preserve">rather than </w:delText>
        </w:r>
        <w:r w:rsidR="00BD150C" w:rsidDel="00707EDE">
          <w:delText>mimic the specific</w:delText>
        </w:r>
        <w:r w:rsidR="00CE1D95" w:rsidDel="00707EDE">
          <w:delText xml:space="preserve"> and complex</w:delText>
        </w:r>
        <w:r w:rsidR="00BD150C" w:rsidDel="00707EDE">
          <w:delText xml:space="preserve"> shapes and</w:delText>
        </w:r>
        <w:r w:rsidR="00585AD7" w:rsidRPr="00424860" w:rsidDel="00707EDE">
          <w:delText xml:space="preserve"> pattern</w:delText>
        </w:r>
        <w:r w:rsidR="00B5307D" w:rsidRPr="00424860" w:rsidDel="00707EDE">
          <w:delText>s</w:delText>
        </w:r>
        <w:r w:rsidR="00BD150C" w:rsidDel="00707EDE">
          <w:delText xml:space="preserve"> </w:delText>
        </w:r>
        <w:r w:rsidR="00CE1D95" w:rsidDel="00707EDE">
          <w:delText>of urban</w:delText>
        </w:r>
        <w:r w:rsidR="00BD150C" w:rsidDel="00707EDE">
          <w:delText xml:space="preserve"> development</w:delText>
        </w:r>
        <w:r w:rsidR="00B5307D" w:rsidRPr="00424860" w:rsidDel="00707EDE">
          <w:delText xml:space="preserve"> </w:delText>
        </w:r>
      </w:del>
      <w:customXmlDelRangeStart w:id="1217" w:author="JINZHU WANG" w:date="2022-04-25T11:30:00Z"/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customXmlDelRangeEnd w:id="1217"/>
          <w:del w:id="1218" w:author="JINZHU WANG" w:date="2022-04-25T11:30:00Z">
            <w:r w:rsidR="00F9625D" w:rsidRPr="00424860" w:rsidDel="00707EDE">
              <w:rPr>
                <w:noProof/>
              </w:rPr>
              <w:fldChar w:fldCharType="begin"/>
            </w:r>
          </w:del>
          <w:r w:rsidR="002673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i0wNC0yN1QxMToxNzo0N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ItMDQtMjdUMTE6MTc6NDU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i0wNC0yN1QxMToxNzo0NS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EuMC4wIn0=}</w:instrText>
          </w:r>
          <w:del w:id="1219" w:author="JINZHU WANG" w:date="2022-04-25T11:30:00Z">
            <w:r w:rsidR="00F9625D" w:rsidRPr="00424860" w:rsidDel="00707EDE">
              <w:rPr>
                <w:noProof/>
              </w:rPr>
              <w:fldChar w:fldCharType="separate"/>
            </w:r>
          </w:del>
          <w:r w:rsidR="00324296">
            <w:rPr>
              <w:noProof/>
            </w:rPr>
            <w:t>(Gao et al., 2020; Pérez-Molina, Sliuzas, Flacke, &amp; Jetten, 2017; Shafizadeh-Moghadam et al., 2017)</w:t>
          </w:r>
          <w:del w:id="1220" w:author="JINZHU WANG" w:date="2022-04-25T11:30:00Z">
            <w:r w:rsidR="00F9625D" w:rsidRPr="00424860" w:rsidDel="00707EDE">
              <w:rPr>
                <w:noProof/>
              </w:rPr>
              <w:fldChar w:fldCharType="end"/>
            </w:r>
          </w:del>
          <w:customXmlDelRangeStart w:id="1221" w:author="JINZHU WANG" w:date="2022-04-25T11:30:00Z"/>
        </w:sdtContent>
      </w:sdt>
      <w:customXmlDelRangeEnd w:id="1221"/>
      <w:del w:id="1222" w:author="JINZHU WANG" w:date="2022-04-25T11:30:00Z">
        <w:r w:rsidR="0004752D" w:rsidRPr="00D212D9" w:rsidDel="00707EDE">
          <w:rPr>
            <w:lang w:val="es-ES"/>
          </w:rPr>
          <w:delText>.</w:delText>
        </w:r>
        <w:r w:rsidR="009308AA" w:rsidRPr="00D212D9" w:rsidDel="00707EDE">
          <w:rPr>
            <w:lang w:val="es-ES"/>
          </w:rPr>
          <w:delText xml:space="preserve"> </w:delText>
        </w:r>
      </w:del>
    </w:p>
    <w:p w14:paraId="36DA846E" w14:textId="79C49AFE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ins w:id="1223" w:author="an" w:date="2022-04-25T09:57:00Z">
        <w:del w:id="1224" w:author="JINZHU WANG" w:date="2022-04-26T15:34:00Z">
          <w:r w:rsidR="008F0A4B" w:rsidDel="00BA76D7">
            <w:rPr>
              <w:rFonts w:cstheme="majorHAnsi"/>
            </w:rPr>
            <w:delText>land use</w:delText>
          </w:r>
        </w:del>
      </w:ins>
      <w:ins w:id="1225" w:author="JINZHU WANG" w:date="2022-04-26T15:34:00Z">
        <w:r w:rsidR="00BA76D7">
          <w:rPr>
            <w:rFonts w:cstheme="majorHAnsi"/>
          </w:rPr>
          <w:t>land-use</w:t>
        </w:r>
      </w:ins>
      <w:r w:rsidR="00B62D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>change</w:t>
      </w:r>
      <w:del w:id="1226" w:author="Brett Bryan" w:date="2022-04-28T16:42:00Z">
        <w:r w:rsidR="001625A3" w:rsidDel="00454ADF">
          <w:rPr>
            <w:rFonts w:cstheme="majorHAnsi"/>
          </w:rPr>
          <w:delText>s</w:delText>
        </w:r>
      </w:del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2EC53303" w:rsidR="00A34BCE" w:rsidRPr="00424860" w:rsidRDefault="009867A9" w:rsidP="00400F8F">
      <w:pPr>
        <w:spacing w:line="276" w:lineRule="auto"/>
      </w:pPr>
      <w:r w:rsidRPr="00424860">
        <w:t>A total area of 4.67 × 10</w:t>
      </w:r>
      <w:r w:rsidRPr="00424860">
        <w:rPr>
          <w:vertAlign w:val="superscript"/>
        </w:rPr>
        <w:t>4</w:t>
      </w:r>
      <w:r w:rsidRPr="00424860">
        <w:t xml:space="preserve"> km</w:t>
      </w:r>
      <w:r w:rsidRPr="00424860">
        <w:rPr>
          <w:vertAlign w:val="superscript"/>
        </w:rPr>
        <w:t>2</w:t>
      </w:r>
      <w:r w:rsidRPr="00424860">
        <w:t xml:space="preserve"> is predicted to be urbanized in the North China Plain </w:t>
      </w:r>
      <w:r>
        <w:t>between</w:t>
      </w:r>
      <w:r w:rsidRPr="00424860">
        <w:t xml:space="preserve"> 2018 </w:t>
      </w:r>
      <w:r>
        <w:t>and</w:t>
      </w:r>
      <w:r w:rsidRPr="00424860">
        <w:t xml:space="preserve"> 2030 (</w:t>
      </w:r>
      <w:r w:rsidRPr="00424860">
        <w:rPr>
          <w:highlight w:val="yellow"/>
        </w:rPr>
        <w:fldChar w:fldCharType="begin"/>
      </w:r>
      <w:r w:rsidRPr="00424860">
        <w:instrText xml:space="preserve"> REF _Ref82635902 \h </w:instrText>
      </w:r>
      <w:r w:rsidR="00400F8F">
        <w:rPr>
          <w:highlight w:val="yellow"/>
        </w:rPr>
        <w:instrText xml:space="preserve"> \* MERGEFORMAT </w:instrText>
      </w:r>
      <w:r w:rsidRPr="00424860">
        <w:rPr>
          <w:highlight w:val="yellow"/>
        </w:rPr>
      </w:r>
      <w:r w:rsidRPr="00424860">
        <w:rPr>
          <w:highlight w:val="yellow"/>
        </w:rPr>
        <w:fldChar w:fldCharType="separate"/>
      </w:r>
      <w:r w:rsidR="004C30F2" w:rsidRPr="002254FA">
        <w:t xml:space="preserve">Table </w:t>
      </w:r>
      <w:r w:rsidR="004C30F2">
        <w:rPr>
          <w:i/>
          <w:iCs/>
          <w:noProof/>
        </w:rPr>
        <w:t>5</w:t>
      </w:r>
      <w:r w:rsidRPr="00424860">
        <w:rPr>
          <w:highlight w:val="yellow"/>
        </w:rPr>
        <w:fldChar w:fldCharType="end"/>
      </w:r>
      <w:r w:rsidRPr="00424860">
        <w:t xml:space="preserve">). The three provinces with the highest </w:t>
      </w:r>
      <w:r>
        <w:t xml:space="preserve">rates of </w:t>
      </w:r>
      <w:r w:rsidRPr="00424860">
        <w:t xml:space="preserve">urban area increase (Anhui, Jiangsu, and Henan) were all in the southern part </w:t>
      </w:r>
      <w:r>
        <w:t xml:space="preserve">of the region </w:t>
      </w:r>
      <w:r w:rsidRPr="00424860">
        <w:t>(</w:t>
      </w:r>
      <w:r w:rsidRPr="00424860">
        <w:fldChar w:fldCharType="begin"/>
      </w:r>
      <w:r w:rsidRPr="00424860">
        <w:instrText xml:space="preserve"> REF _Ref81459809 \h </w:instrText>
      </w:r>
      <w:r w:rsidR="00400F8F">
        <w:instrText xml:space="preserve"> \* MERGEFORMAT </w:instrText>
      </w:r>
      <w:r w:rsidRPr="00424860">
        <w:fldChar w:fldCharType="separate"/>
      </w:r>
      <w:r w:rsidR="004C30F2" w:rsidRPr="00B06860">
        <w:t>Fig</w:t>
      </w:r>
      <w:r w:rsidR="004C30F2">
        <w:t>.</w:t>
      </w:r>
      <w:r w:rsidR="004C30F2" w:rsidRPr="00B06860">
        <w:t xml:space="preserve"> </w:t>
      </w:r>
      <w:r w:rsidR="004C30F2">
        <w:rPr>
          <w:i/>
          <w:iCs/>
          <w:noProof/>
        </w:rPr>
        <w:t>2</w:t>
      </w:r>
      <w:r w:rsidRPr="00424860">
        <w:fldChar w:fldCharType="end"/>
      </w:r>
      <w:r w:rsidRPr="00424860">
        <w:t xml:space="preserve">). Our </w:t>
      </w:r>
      <w:r>
        <w:t xml:space="preserve">projections for 2030 also capture urban development in the </w:t>
      </w:r>
      <w:r w:rsidRPr="00424860">
        <w:t>three megacity</w:t>
      </w:r>
      <w:r>
        <w:t xml:space="preserve"> </w:t>
      </w:r>
      <w:r w:rsidRPr="00424860">
        <w:t>group</w:t>
      </w:r>
      <w:r>
        <w:t>s</w:t>
      </w:r>
      <w:r w:rsidRPr="00424860">
        <w:t xml:space="preserve"> (Beijing-Tianjin-Hebei, the Yangtze River Delta, and the Central Plains) that account for one-third of </w:t>
      </w:r>
      <w:r>
        <w:t xml:space="preserve">China’s </w:t>
      </w:r>
      <w:r w:rsidRPr="00424860">
        <w:t xml:space="preserve">GDP </w:t>
      </w:r>
      <w:sdt>
        <w:sdtPr>
          <w:alias w:val="To edit, see citavi.com/edit"/>
          <w:tag w:val="CitaviPlaceholder#734eb9bd-5d95-4dac-a6c7-9f83bef43d06"/>
          <w:id w:val="534322477"/>
          <w:placeholder>
            <w:docPart w:val="AB21AEE9646A4C9CB780F9DCD4EDA5BF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}</w:instrText>
          </w:r>
          <w:r w:rsidRPr="00424860">
            <w:fldChar w:fldCharType="separate"/>
          </w:r>
          <w:r w:rsidR="00324296">
            <w:t>(National Bureau of Statistics of China, 2019b)</w:t>
          </w:r>
          <w:r w:rsidRPr="00424860">
            <w:fldChar w:fldCharType="end"/>
          </w:r>
        </w:sdtContent>
      </w:sdt>
      <w:r w:rsidRPr="00424860">
        <w:t xml:space="preserve">. The strategic development plan </w:t>
      </w:r>
      <w:r>
        <w:t>for</w:t>
      </w:r>
      <w:r w:rsidRPr="00424860">
        <w:t xml:space="preserve"> China can benefit from the prediction</w:t>
      </w:r>
      <w:r>
        <w:t>s</w:t>
      </w:r>
      <w:r w:rsidRPr="00424860">
        <w:t xml:space="preserve"> </w:t>
      </w:r>
      <w:r>
        <w:t xml:space="preserve">arising out </w:t>
      </w:r>
      <w:r w:rsidRPr="00424860">
        <w:t>of this study in identifying potential soci</w:t>
      </w:r>
      <w:r>
        <w:t>o</w:t>
      </w:r>
      <w:r w:rsidRPr="00424860">
        <w:t xml:space="preserve">economic hazards originating from </w:t>
      </w:r>
      <w:r>
        <w:t>projected</w:t>
      </w:r>
      <w:r w:rsidRPr="00424860">
        <w:t xml:space="preserve"> urban expansion, and our simulation </w:t>
      </w:r>
      <w:r>
        <w:t>can</w:t>
      </w:r>
      <w:r w:rsidRPr="00424860">
        <w:t xml:space="preserve"> assist policy formulation that </w:t>
      </w:r>
      <w:r>
        <w:t>is tailored</w:t>
      </w:r>
      <w:r w:rsidRPr="00424860">
        <w:t xml:space="preserve"> to the </w:t>
      </w:r>
      <w:r>
        <w:t>expected rate, location, and patterns of</w:t>
      </w:r>
      <w:r w:rsidRPr="00424860">
        <w:t xml:space="preserve"> urbanization. </w:t>
      </w:r>
      <w:r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Pr="00424860">
        <w:rPr>
          <w:rFonts w:ascii="Calibri" w:eastAsia="Calibri" w:hAnsi="Calibri" w:cs="Calibri"/>
        </w:rPr>
        <w:t xml:space="preserve">in the study area is </w:t>
      </w:r>
      <w:r>
        <w:rPr>
          <w:rFonts w:ascii="Calibri" w:eastAsia="Calibri" w:hAnsi="Calibri" w:cs="Calibri"/>
        </w:rPr>
        <w:t>a critical issue</w:t>
      </w:r>
      <w:r w:rsidRPr="00424860">
        <w:rPr>
          <w:rFonts w:ascii="Calibri" w:eastAsia="Calibri" w:hAnsi="Calibri" w:cs="Calibri"/>
        </w:rPr>
        <w:t xml:space="preserve"> for China’s food security (</w:t>
      </w:r>
      <w:proofErr w:type="spellStart"/>
      <w:r w:rsidRPr="00424860">
        <w:rPr>
          <w:rFonts w:ascii="Calibri" w:eastAsia="Calibri" w:hAnsi="Calibri" w:cs="Calibri"/>
        </w:rPr>
        <w:t>Jin</w:t>
      </w:r>
      <w:proofErr w:type="spellEnd"/>
      <w:r w:rsidRPr="00424860">
        <w:rPr>
          <w:rFonts w:ascii="Calibri" w:eastAsia="Calibri" w:hAnsi="Calibri" w:cs="Calibri"/>
        </w:rPr>
        <w:t xml:space="preserve"> et al.</w:t>
      </w:r>
      <w:r>
        <w:rPr>
          <w:rFonts w:ascii="Calibri" w:eastAsia="Calibri" w:hAnsi="Calibri" w:cs="Calibri"/>
        </w:rPr>
        <w:t>,</w:t>
      </w:r>
      <w:r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>
        <w:rPr>
          <w:rFonts w:ascii="Calibri" w:eastAsia="Calibri" w:hAnsi="Calibri" w:cs="Calibri"/>
        </w:rPr>
        <w:t xml:space="preserve">predictions of </w:t>
      </w:r>
      <w:r w:rsidRPr="00424860">
        <w:rPr>
          <w:rFonts w:ascii="Calibri" w:eastAsia="Calibri" w:hAnsi="Calibri" w:cs="Calibri"/>
        </w:rPr>
        <w:t xml:space="preserve">future urban </w:t>
      </w:r>
      <w:r>
        <w:rPr>
          <w:rFonts w:ascii="Calibri" w:eastAsia="Calibri" w:hAnsi="Calibri" w:cs="Calibri"/>
        </w:rPr>
        <w:t>development</w:t>
      </w:r>
      <w:r w:rsidRPr="00424860">
        <w:rPr>
          <w:rFonts w:ascii="Calibri" w:eastAsia="Calibri" w:hAnsi="Calibri" w:cs="Calibri"/>
        </w:rPr>
        <w:t xml:space="preserve"> because they enable the development of plans/policies to reduce food production loss</w:t>
      </w:r>
      <w:r>
        <w:rPr>
          <w:rFonts w:ascii="Calibri" w:eastAsia="Calibri" w:hAnsi="Calibri" w:cs="Calibri"/>
        </w:rPr>
        <w:t>es</w:t>
      </w:r>
      <w:r w:rsidRPr="00424860">
        <w:rPr>
          <w:rFonts w:ascii="Calibri" w:eastAsia="Calibri" w:hAnsi="Calibri" w:cs="Calibri"/>
        </w:rPr>
        <w:t xml:space="preserve"> that would otherwise arise from </w:t>
      </w:r>
      <w:r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859573819"/>
          <w:placeholder>
            <w:docPart w:val="765945DE734D4880A4B6CE4CD4500F8B"/>
          </w:placeholder>
        </w:sdtPr>
        <w:sdtEndPr/>
        <w:sdtContent>
          <w:r w:rsidRPr="00424860">
            <w:t xml:space="preserve"> </w:t>
          </w:r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yLTA0LTI3VDExOjE3OjQ1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EuMC4wIn0=}</w:instrText>
          </w:r>
          <w:r w:rsidRPr="00424860">
            <w:fldChar w:fldCharType="separate"/>
          </w:r>
          <w:r w:rsidR="00324296">
            <w:t>(Jin et al., 2019)</w:t>
          </w:r>
          <w:r w:rsidRPr="00424860">
            <w:fldChar w:fldCharType="end"/>
          </w:r>
        </w:sdtContent>
      </w:sdt>
      <w:r w:rsidRPr="00424860">
        <w:rPr>
          <w:rFonts w:ascii="Calibri" w:eastAsia="Calibri" w:hAnsi="Calibri" w:cs="Calibri"/>
          <w:color w:val="000000" w:themeColor="text1"/>
        </w:rPr>
        <w:t xml:space="preserve">. </w:t>
      </w:r>
      <w:r w:rsidRPr="00424860">
        <w:t>Ecosystem</w:t>
      </w:r>
      <w:r>
        <w:t xml:space="preserve"> protection</w:t>
      </w:r>
      <w:r w:rsidRPr="00424860">
        <w:t>, biodiversity, and environmental conservation can also greatly benefit from our urban</w:t>
      </w:r>
      <w:r>
        <w:t>ization</w:t>
      </w:r>
      <w:r w:rsidRPr="00424860">
        <w:t xml:space="preserve"> </w:t>
      </w:r>
      <w:r>
        <w:t>projections</w:t>
      </w:r>
      <w:r w:rsidRPr="00424860">
        <w:t xml:space="preserve">. For example, urban land is an important proxy for domestic water consumption </w:t>
      </w:r>
      <w:sdt>
        <w:sdtPr>
          <w:alias w:val="To edit, see citavi.com/edit"/>
          <w:tag w:val="CitaviPlaceholder#2395d52e-a53a-4b9b-8605-9125fa81dae1"/>
          <w:id w:val="8653366"/>
          <w:placeholder>
            <w:docPart w:val="FD76DC249B6F4944A767F62CDD6EF95A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xLjAuMCJ9}</w:instrText>
          </w:r>
          <w:r w:rsidRPr="00424860">
            <w:fldChar w:fldCharType="separate"/>
          </w:r>
          <w:r w:rsidR="00324296">
            <w:t>(Hoekstra, Buurman, &amp; van Ginkel, 2018)</w:t>
          </w:r>
          <w:r w:rsidRPr="00424860">
            <w:fldChar w:fldCharType="end"/>
          </w:r>
        </w:sdtContent>
      </w:sdt>
      <w:r w:rsidRPr="00424860">
        <w:t xml:space="preserve"> and pollution</w:t>
      </w:r>
      <w:r w:rsidRPr="004C3D85">
        <w:t xml:space="preserve"> </w:t>
      </w:r>
      <w:sdt>
        <w:sdtPr>
          <w:alias w:val="To edit, see citavi.com/edit"/>
          <w:tag w:val="CitaviPlaceholder#33795652-8f1a-416a-9454-c7be7010f611"/>
          <w:id w:val="60138127"/>
          <w:placeholder>
            <w:docPart w:val="54D1555D2F094FDF9E56CEABEDA3B100"/>
          </w:placeholder>
        </w:sdtPr>
        <w:sdtEndPr/>
        <w:sdtContent>
          <w:r w:rsidRPr="00424860">
            <w:fldChar w:fldCharType="begin"/>
          </w:r>
          <w:r w:rsidR="0026734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i0wNC0yN1QxMToxNzo0NS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S4wLjAifQ==}</w:instrText>
          </w:r>
          <w:r w:rsidRPr="00424860">
            <w:fldChar w:fldCharType="separate"/>
          </w:r>
          <w:r w:rsidR="00324296">
            <w:t>(Zeller, Towa, Degrez, &amp; Achten, 2019)</w:t>
          </w:r>
          <w:r w:rsidRPr="00424860">
            <w:fldChar w:fldCharType="end"/>
          </w:r>
        </w:sdtContent>
      </w:sdt>
      <w:r>
        <w:t xml:space="preserve">, </w:t>
      </w:r>
      <w:r w:rsidRPr="00424860">
        <w:t>which can be quantified based on urban</w:t>
      </w:r>
      <w:ins w:id="1227" w:author="JINZHU WANG" w:date="2022-04-27T14:13:00Z">
        <w:r w:rsidR="00BC7F3B">
          <w:t xml:space="preserve"> land-use</w:t>
        </w:r>
      </w:ins>
      <w:r w:rsidRPr="00424860">
        <w:t xml:space="preserve"> maps. </w:t>
      </w:r>
      <w:r>
        <w:t>Finally</w:t>
      </w:r>
      <w:r w:rsidRPr="00424860">
        <w:t>, future urban layout</w:t>
      </w:r>
      <w:r>
        <w:t>s</w:t>
      </w:r>
      <w:r w:rsidRPr="00424860">
        <w:t xml:space="preserve"> provide a baseline for </w:t>
      </w:r>
      <w:r w:rsidRPr="00424860">
        <w:lastRenderedPageBreak/>
        <w:t xml:space="preserve">local governments to address </w:t>
      </w:r>
      <w:r>
        <w:t>land-use</w:t>
      </w:r>
      <w:r w:rsidRPr="00424860">
        <w:t xml:space="preserve"> conflicts and settle competing interests</w:t>
      </w:r>
      <w:r w:rsidR="00C94870">
        <w:t xml:space="preserve"> </w:t>
      </w:r>
      <w:r w:rsidR="005B5D5A" w:rsidRPr="00424860">
        <w:t>among different stakeholders</w:t>
      </w:r>
      <w:r w:rsidR="00CE6D4C" w:rsidRPr="00424860">
        <w:t xml:space="preserve"> in the urbanization process</w:t>
      </w:r>
      <w:r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61EF9F3" w14:textId="2BF12C48" w:rsidR="009F27F7" w:rsidRDefault="009F27F7" w:rsidP="00400F8F">
      <w:pPr>
        <w:spacing w:line="276" w:lineRule="auto"/>
        <w:rPr>
          <w:ins w:id="1228" w:author="Brett Bryan" w:date="2022-04-28T16:51:00Z"/>
        </w:rPr>
      </w:pPr>
      <w:commentRangeStart w:id="1229"/>
      <w:ins w:id="1230" w:author="Brett Bryan" w:date="2022-04-28T16:51:00Z">
        <w:r>
          <w:t>Spatial patterns of urban development are complex. Few tools currently exis</w:t>
        </w:r>
      </w:ins>
      <w:ins w:id="1231" w:author="Brett Bryan" w:date="2022-04-28T16:52:00Z">
        <w:r>
          <w:t xml:space="preserve">t to quantitatively </w:t>
        </w:r>
        <w:r w:rsidR="008649D6">
          <w:t xml:space="preserve">compare these </w:t>
        </w:r>
        <w:proofErr w:type="gramStart"/>
        <w:r w:rsidR="008649D6">
          <w:t>patterns .</w:t>
        </w:r>
        <w:proofErr w:type="gramEnd"/>
        <w:r w:rsidR="008649D6">
          <w:t xml:space="preserve"> The shape index employed in this study revealed a high level of agreement between</w:t>
        </w:r>
        <w:r w:rsidR="000E0CFE">
          <w:t xml:space="preserve"> the </w:t>
        </w:r>
      </w:ins>
      <w:ins w:id="1232" w:author="Brett Bryan" w:date="2022-04-28T16:53:00Z">
        <w:r w:rsidR="000E0CFE">
          <w:t xml:space="preserve">U-Net projection of urban areas and the reference land-use map. However, our assessment of </w:t>
        </w:r>
        <w:r w:rsidR="007A1DEA">
          <w:t>the ability of the U-Net to mimic pattern was largely based o</w:t>
        </w:r>
      </w:ins>
      <w:ins w:id="1233" w:author="Brett Bryan" w:date="2022-04-28T16:54:00Z">
        <w:r w:rsidR="007A1DEA">
          <w:t xml:space="preserve">n visual inspection. Better tools and metrics are required to quantitatively assess these complex spatial shapes and patterns </w:t>
        </w:r>
        <w:r w:rsidR="00A33F27">
          <w:t>to complement visual inspection methods.</w:t>
        </w:r>
      </w:ins>
      <w:commentRangeEnd w:id="1229"/>
      <w:ins w:id="1234" w:author="Brett Bryan" w:date="2022-04-28T16:55:00Z">
        <w:r w:rsidR="00A33F27">
          <w:rPr>
            <w:rStyle w:val="CommentReference"/>
            <w:rFonts w:ascii="Times New Roman" w:hAnsi="Times New Roman"/>
            <w:lang w:val="en-GB"/>
          </w:rPr>
          <w:commentReference w:id="1229"/>
        </w:r>
      </w:ins>
    </w:p>
    <w:p w14:paraId="13C8998A" w14:textId="5F493263" w:rsidR="00D10571" w:rsidRPr="009867A9" w:rsidRDefault="00BF0AF9" w:rsidP="00400F8F">
      <w:pPr>
        <w:spacing w:line="276" w:lineRule="auto"/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del w:id="1235" w:author="JINZHU WANG" w:date="2022-04-27T14:12:00Z">
        <w:r w:rsidR="005C130E" w:rsidRPr="00424860" w:rsidDel="007955B7">
          <w:delText>dynamics</w:delText>
        </w:r>
      </w:del>
      <w:ins w:id="1236" w:author="JINZHU WANG" w:date="2022-04-27T14:12:00Z">
        <w:r w:rsidR="007955B7">
          <w:t>land-use</w:t>
        </w:r>
        <w:r w:rsidR="00121872">
          <w:t xml:space="preserve"> change</w:t>
        </w:r>
        <w:del w:id="1237" w:author="Brett Bryan" w:date="2022-04-28T16:46:00Z">
          <w:r w:rsidR="00121872" w:rsidDel="00F9309A">
            <w:delText>s</w:delText>
          </w:r>
        </w:del>
      </w:ins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r w:rsidR="007661DB">
        <w:t xml:space="preserve">‘what-if’ </w:t>
      </w:r>
      <w:r w:rsidR="0050155E" w:rsidRPr="00424860">
        <w:t>trials</w:t>
      </w:r>
      <w:r w:rsidR="007661DB">
        <w:t xml:space="preserve"> undertaken with stakeholders involving the tweaking</w:t>
      </w:r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r w:rsidR="007661DB">
        <w:t xml:space="preserve">model parameters and </w:t>
      </w:r>
      <w:r w:rsidR="0050155E" w:rsidRPr="00424860">
        <w:t>driving factors</w:t>
      </w:r>
      <w:r w:rsidR="00C076D8">
        <w:t xml:space="preserve"> and inspection of the results</w:t>
      </w:r>
      <w:r w:rsidR="0050155E" w:rsidRPr="00424860">
        <w:t xml:space="preserve">. </w:t>
      </w:r>
      <w:r w:rsidR="00C076D8">
        <w:t>Conversely, t</w:t>
      </w:r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r w:rsidR="00C076D8">
        <w:t xml:space="preserve"> or supporting </w:t>
      </w:r>
      <w:r w:rsidR="00FC4C11">
        <w:t>participatory modeling</w:t>
      </w:r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r w:rsidR="00FC4C11">
        <w:t xml:space="preserve">learned </w:t>
      </w:r>
      <w:r w:rsidR="00D66E73" w:rsidRPr="00424860">
        <w:t>weights</w:t>
      </w:r>
      <w:r w:rsidR="001A6CE7" w:rsidRPr="00424860">
        <w:t>,</w:t>
      </w:r>
      <w:r w:rsidR="00A16A17">
        <w:t xml:space="preserve"> whereas</w:t>
      </w:r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r w:rsidR="00A16A17">
        <w:t xml:space="preserve"> and intuitive</w:t>
      </w:r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r w:rsidR="00827E79">
        <w:t>Hence, the utility of U-Net as a participatory planning tool</w:t>
      </w:r>
      <w:r w:rsidR="00801653" w:rsidRPr="00F21129">
        <w:t>,</w:t>
      </w:r>
      <w:r w:rsidR="00827E79" w:rsidRPr="00F21129">
        <w:t xml:space="preserve"> </w:t>
      </w:r>
      <w:r w:rsidR="00801653" w:rsidRPr="00F21129">
        <w:t>where co-learning of the driving factors of urbanization is a key objective, may</w:t>
      </w:r>
      <w:r w:rsidR="00827E79" w:rsidRPr="00F21129">
        <w:t xml:space="preserve"> </w:t>
      </w:r>
      <w:r w:rsidR="00801653" w:rsidRPr="00F21129">
        <w:t>be limited.</w:t>
      </w:r>
      <w:ins w:id="1238" w:author="JINZHU WANG" w:date="2022-04-26T16:36:00Z">
        <w:r w:rsidR="00E14643" w:rsidRPr="00F21129">
          <w:t xml:space="preserve"> However, emerging studies on extracting human-recognizable knowledge</w:t>
        </w:r>
        <w:r w:rsidR="00062F12" w:rsidRPr="00F21129">
          <w:t xml:space="preserve"> from </w:t>
        </w:r>
      </w:ins>
      <w:ins w:id="1239" w:author="JINZHU WANG" w:date="2022-04-26T16:37:00Z">
        <w:r w:rsidR="00062F12" w:rsidRPr="00F21129">
          <w:t>deep learning architectures</w:t>
        </w:r>
      </w:ins>
      <w:ins w:id="1240" w:author="JINZHU WANG" w:date="2022-04-26T16:39:00Z">
        <w:r w:rsidR="00F21129" w:rsidRPr="0096621A">
          <w:rPr>
            <w:rFonts w:eastAsia="Times New Roman" w:cstheme="minorHAnsi"/>
          </w:rPr>
          <w:t xml:space="preserve"> </w:t>
        </w:r>
      </w:ins>
      <w:customXmlInsRangeStart w:id="1241" w:author="JINZHU WANG" w:date="2022-04-26T16:39:00Z"/>
      <w:sdt>
        <w:sdtPr>
          <w:rPr>
            <w:rFonts w:eastAsia="Times New Roman" w:cstheme="minorHAnsi"/>
          </w:rPr>
          <w:alias w:val="To edit, see citavi.com/edit"/>
          <w:tag w:val="CitaviPlaceholder#b1d93eb1-bba9-44f7-9145-be51001746ee"/>
          <w:id w:val="1080715994"/>
          <w:placeholder>
            <w:docPart w:val="084A9002965B490E8A2D91516C588FB3"/>
          </w:placeholder>
        </w:sdtPr>
        <w:sdtEndPr/>
        <w:sdtContent>
          <w:customXmlInsRangeEnd w:id="1241"/>
          <w:ins w:id="1242" w:author="JINZHU WANG" w:date="2022-04-26T16:39:00Z">
            <w:r w:rsidR="00F21129" w:rsidRPr="0096621A">
              <w:rPr>
                <w:rFonts w:eastAsia="Times New Roman" w:cstheme="minorHAnsi"/>
              </w:rPr>
              <w:fldChar w:fldCharType="begin"/>
            </w:r>
          </w:ins>
          <w:r w:rsidR="0026734E">
            <w:rPr>
              <w:rFonts w:eastAsia="Times New Roman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I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QtMjdUMTE6MTc6NDU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y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+XHJcbiAgPGluPnRydWU8L2luPlxyXG4gIDxvcz4wMjEwPC9vcz5cclxuICA8cHM+MDIxMDwvcHM+XHJcbjwvc3A+XHJcbjxlcD5cclxuICA8bj4yMTU8L24+XHJcbiAgPGluPnRydWU8L2luPlxyXG4gIDxvcz4wMjE1PC9vcz5cclxuICA8cHM+MDIxNTwvcHM+XHJcbjwvZXA+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LCBCcmNpYywgJiBIbHVwaWM7IEd1bm5pbmcgZXQgYWwuLCAyMDE5KSJ9XX0sIlRhZyI6IkNpdGF2aVBsYWNlaG9sZGVyI2IxZDkzZWIxLWJiYTktNDRmNy05MTQ1LWJlNTEwMDE3NDZlZSIsIlRleHQiOiIoRG9zaWxvdmljLCBCcmNpYywgJiBIbHVwaWM7IEd1bm5pbmcgZXQgYWwuLCAyMDE5KSIsIldBSVZlcnNpb24iOiI2LjExLjAuMCJ9}</w:instrText>
          </w:r>
          <w:ins w:id="1243" w:author="JINZHU WANG" w:date="2022-04-26T16:39:00Z">
            <w:r w:rsidR="00F21129" w:rsidRPr="0096621A">
              <w:rPr>
                <w:rFonts w:eastAsia="Times New Roman" w:cstheme="minorHAnsi"/>
              </w:rPr>
              <w:fldChar w:fldCharType="separate"/>
            </w:r>
          </w:ins>
          <w:r w:rsidR="00324296">
            <w:rPr>
              <w:rFonts w:eastAsia="Times New Roman" w:cstheme="minorHAnsi"/>
            </w:rPr>
            <w:t>(Dosilovic, Brcic, &amp; Hlupic; Gunning et al., 2019)</w:t>
          </w:r>
          <w:ins w:id="1244" w:author="JINZHU WANG" w:date="2022-04-26T16:39:00Z">
            <w:r w:rsidR="00F21129" w:rsidRPr="0096621A">
              <w:rPr>
                <w:rFonts w:eastAsia="Times New Roman" w:cstheme="minorHAnsi"/>
              </w:rPr>
              <w:fldChar w:fldCharType="end"/>
            </w:r>
          </w:ins>
          <w:customXmlInsRangeStart w:id="1245" w:author="JINZHU WANG" w:date="2022-04-26T16:39:00Z"/>
        </w:sdtContent>
      </w:sdt>
      <w:customXmlInsRangeEnd w:id="1245"/>
      <w:ins w:id="1246" w:author="JINZHU WANG" w:date="2022-04-26T16:39:00Z">
        <w:r w:rsidR="00F21129" w:rsidRPr="0096621A">
          <w:rPr>
            <w:rFonts w:eastAsia="Times New Roman" w:cstheme="minorHAnsi"/>
          </w:rPr>
          <w:t xml:space="preserve"> </w:t>
        </w:r>
      </w:ins>
      <w:ins w:id="1247" w:author="JINZHU WANG" w:date="2022-04-26T16:37:00Z">
        <w:r w:rsidR="008609AE" w:rsidRPr="00F21129">
          <w:t>c</w:t>
        </w:r>
        <w:r w:rsidR="008609AE" w:rsidRPr="009867A9">
          <w:t>oul</w:t>
        </w:r>
        <w:r w:rsidR="008609AE" w:rsidRPr="00C94870">
          <w:t xml:space="preserve">d </w:t>
        </w:r>
      </w:ins>
      <w:ins w:id="1248" w:author="JINZHU WANG" w:date="2022-04-26T16:38:00Z">
        <w:r w:rsidR="009F5C1D" w:rsidRPr="00C94870">
          <w:t>be</w:t>
        </w:r>
        <w:r w:rsidR="009F5C1D" w:rsidRPr="00394AF5">
          <w:t xml:space="preserve"> </w:t>
        </w:r>
        <w:r w:rsidR="009F5C1D" w:rsidRPr="0096621A">
          <w:t>applied to U</w:t>
        </w:r>
        <w:r w:rsidR="009F5C1D" w:rsidRPr="00F21129">
          <w:t xml:space="preserve">-Net models for </w:t>
        </w:r>
        <w:r w:rsidR="00C81669" w:rsidRPr="00F21129">
          <w:t xml:space="preserve">a </w:t>
        </w:r>
        <w:r w:rsidR="009F5C1D" w:rsidRPr="00F21129">
          <w:t>better understanding of the mechanism</w:t>
        </w:r>
      </w:ins>
      <w:ins w:id="1249" w:author="Brett Bryan" w:date="2022-04-28T16:46:00Z">
        <w:r w:rsidR="00C91878">
          <w:t>s</w:t>
        </w:r>
      </w:ins>
      <w:ins w:id="1250" w:author="JINZHU WANG" w:date="2022-04-26T16:38:00Z">
        <w:r w:rsidR="009F5C1D" w:rsidRPr="00F21129">
          <w:t xml:space="preserve"> behind urban land</w:t>
        </w:r>
      </w:ins>
      <w:ins w:id="1251" w:author="Brett Bryan" w:date="2022-04-28T16:46:00Z">
        <w:r w:rsidR="00C91878">
          <w:t>-</w:t>
        </w:r>
      </w:ins>
      <w:ins w:id="1252" w:author="JINZHU WANG" w:date="2022-04-26T16:38:00Z">
        <w:del w:id="1253" w:author="Brett Bryan" w:date="2022-04-28T16:46:00Z">
          <w:r w:rsidR="00C81669" w:rsidRPr="00F21129" w:rsidDel="00C91878">
            <w:delText xml:space="preserve"> </w:delText>
          </w:r>
        </w:del>
        <w:r w:rsidR="009F5C1D" w:rsidRPr="00F21129">
          <w:t>use</w:t>
        </w:r>
      </w:ins>
      <w:ins w:id="1254" w:author="Brett Bryan" w:date="2022-04-28T16:46:00Z">
        <w:r w:rsidR="00C91878">
          <w:t xml:space="preserve"> dynamics</w:t>
        </w:r>
      </w:ins>
      <w:ins w:id="1255" w:author="JINZHU WANG" w:date="2022-04-26T16:44:00Z">
        <w:r w:rsidR="00394AF5">
          <w:t>.</w:t>
        </w:r>
      </w:ins>
      <w:ins w:id="1256" w:author="JINZHU WANG" w:date="2022-04-26T16:43:00Z">
        <w:r w:rsidR="00394AF5">
          <w:t xml:space="preserve"> </w:t>
        </w:r>
      </w:ins>
    </w:p>
    <w:p w14:paraId="28C14BEA" w14:textId="0ADEE6F1" w:rsidR="001C5EE1" w:rsidRPr="00424860" w:rsidRDefault="009C0BE7">
      <w:pPr>
        <w:spacing w:line="276" w:lineRule="auto"/>
      </w:pPr>
      <w:r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</w:t>
      </w:r>
      <w:del w:id="1257" w:author="JINZHU WANG" w:date="2022-04-27T14:12:00Z">
        <w:r w:rsidR="00BA76E3" w:rsidDel="00121872">
          <w:delText xml:space="preserve">dynamic </w:delText>
        </w:r>
      </w:del>
      <w:ins w:id="1258" w:author="JINZHU WANG" w:date="2022-04-27T14:12:00Z">
        <w:r w:rsidR="00121872">
          <w:t xml:space="preserve">land-use </w:t>
        </w:r>
      </w:ins>
      <w:r w:rsidR="00BA76E3">
        <w:t xml:space="preserve">patterns. </w:t>
      </w:r>
      <w:r w:rsidR="00801653">
        <w:t>Many new</w:t>
      </w:r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</w:t>
      </w:r>
      <w:del w:id="1259" w:author="Brett Bryan" w:date="2022-04-28T16:47:00Z">
        <w:r w:rsidR="00633FFB" w:rsidDel="0022146D">
          <w:delText xml:space="preserve">the </w:delText>
        </w:r>
      </w:del>
      <w:r w:rsidR="00633FFB">
        <w:t>simulation performance</w:t>
      </w:r>
      <w:del w:id="1260" w:author="Brett Bryan" w:date="2022-04-28T16:47:00Z">
        <w:r w:rsidR="00633FFB" w:rsidDel="0022146D">
          <w:delText>s</w:delText>
        </w:r>
      </w:del>
      <w:r w:rsidR="000378AE">
        <w:t xml:space="preserve">. </w:t>
      </w:r>
      <w:r w:rsidR="00564C25">
        <w:t xml:space="preserve">There is significant potential to explore the ability of other deep learning architectures to </w:t>
      </w:r>
      <w:r w:rsidR="00EA7869">
        <w:t>accurately model the spatial distribution and pattern of urban development.</w:t>
      </w:r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4A942D9D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 xml:space="preserve">urban </w:t>
      </w:r>
      <w:del w:id="1261" w:author="JINZHU WANG" w:date="2022-04-27T14:12:00Z">
        <w:r w:rsidR="004A6397" w:rsidRPr="00424860" w:rsidDel="00121872">
          <w:delText>dynamics</w:delText>
        </w:r>
      </w:del>
      <w:ins w:id="1262" w:author="JINZHU WANG" w:date="2022-04-27T14:12:00Z">
        <w:r w:rsidR="00121872">
          <w:t>land-use</w:t>
        </w:r>
      </w:ins>
      <w:r w:rsidR="004A6397" w:rsidRPr="00424860">
        <w:t>.</w:t>
      </w:r>
      <w:r w:rsidR="00C3272B" w:rsidRPr="00424860">
        <w:t xml:space="preserve"> The</w:t>
      </w:r>
      <w:r w:rsidR="00891566" w:rsidRPr="00424860">
        <w:t xml:space="preserve"> </w:t>
      </w:r>
      <w:del w:id="1263" w:author="Brett Bryan" w:date="2022-04-28T16:47:00Z">
        <w:r w:rsidR="00891566" w:rsidRPr="00424860" w:rsidDel="00B33843">
          <w:delText>shape</w:delText>
        </w:r>
        <w:r w:rsidR="00635AE8" w:rsidRPr="00424860" w:rsidDel="00B33843">
          <w:delText>s</w:delText>
        </w:r>
        <w:r w:rsidR="00891566" w:rsidRPr="00424860" w:rsidDel="00B33843">
          <w:delText xml:space="preserve"> </w:delText>
        </w:r>
      </w:del>
      <w:ins w:id="1264" w:author="Brett Bryan" w:date="2022-04-28T16:47:00Z">
        <w:r w:rsidR="00B33843">
          <w:t>spatial patterns</w:t>
        </w:r>
        <w:r w:rsidR="00B33843" w:rsidRPr="00424860">
          <w:t xml:space="preserve"> </w:t>
        </w:r>
      </w:ins>
      <w:r w:rsidR="00891566" w:rsidRPr="00424860">
        <w:t xml:space="preserve">of </w:t>
      </w:r>
      <w:r w:rsidR="00402C37" w:rsidRPr="00424860">
        <w:t>simulated</w:t>
      </w:r>
      <w:r w:rsidR="00611167" w:rsidRPr="00424860">
        <w:t xml:space="preserve"> urban </w:t>
      </w:r>
      <w:del w:id="1265" w:author="an" w:date="2022-04-25T09:57:00Z">
        <w:r w:rsidR="00611167" w:rsidRPr="00424860" w:rsidDel="008F0A4B">
          <w:delText>land-use</w:delText>
        </w:r>
      </w:del>
      <w:ins w:id="1266" w:author="an" w:date="2022-04-25T09:57:00Z">
        <w:del w:id="1267" w:author="JINZHU WANG" w:date="2022-04-26T15:34:00Z">
          <w:r w:rsidR="008F0A4B" w:rsidDel="00BA76D7">
            <w:delText>land use</w:delText>
          </w:r>
        </w:del>
      </w:ins>
      <w:ins w:id="1268" w:author="JINZHU WANG" w:date="2022-04-26T15:34:00Z">
        <w:r w:rsidR="00BA76D7">
          <w:t>land-use</w:t>
        </w:r>
      </w:ins>
      <w:r w:rsidR="00611167" w:rsidRPr="00424860">
        <w:t xml:space="preserve">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</w:t>
      </w:r>
      <w:del w:id="1269" w:author="JINZHU WANG" w:date="2022-04-27T14:13:00Z">
        <w:r w:rsidR="008819C7" w:rsidRPr="00424860" w:rsidDel="00C20AC0">
          <w:delText xml:space="preserve">dynamics </w:delText>
        </w:r>
      </w:del>
      <w:ins w:id="1270" w:author="JINZHU WANG" w:date="2022-04-27T14:13:00Z">
        <w:r w:rsidR="00C20AC0">
          <w:t>land-use change</w:t>
        </w:r>
        <w:r w:rsidR="00C20AC0" w:rsidRPr="00424860">
          <w:t xml:space="preserve"> </w:t>
        </w:r>
      </w:ins>
      <w:r w:rsidR="00AC6649" w:rsidRPr="00424860">
        <w:t>at a 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r w:rsidR="00A474AC" w:rsidRPr="00424860">
        <w:t>patterns</w:t>
      </w:r>
      <w:r w:rsidR="008B1353" w:rsidRPr="00424860">
        <w:t xml:space="preserve"> </w:t>
      </w:r>
      <w:r w:rsidR="00ED0759">
        <w:t xml:space="preserve">and </w:t>
      </w:r>
      <w:r w:rsidR="00ED0759" w:rsidRPr="00424860">
        <w:t>dynamic</w:t>
      </w:r>
      <w:r w:rsidR="00ED0759">
        <w:t>s</w:t>
      </w:r>
      <w:r w:rsidR="00ED0759" w:rsidRPr="00424860">
        <w:t xml:space="preserve"> </w:t>
      </w:r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 xml:space="preserve">urban </w:t>
      </w:r>
      <w:del w:id="1271" w:author="an" w:date="2022-04-25T09:57:00Z">
        <w:r w:rsidR="00E13FB1" w:rsidRPr="00424860" w:rsidDel="008F0A4B">
          <w:delText>land-use</w:delText>
        </w:r>
      </w:del>
      <w:ins w:id="1272" w:author="an" w:date="2022-04-25T09:57:00Z">
        <w:del w:id="1273" w:author="JINZHU WANG" w:date="2022-04-26T15:34:00Z">
          <w:r w:rsidR="008F0A4B" w:rsidDel="00BA76D7">
            <w:delText>land use</w:delText>
          </w:r>
        </w:del>
      </w:ins>
      <w:ins w:id="1274" w:author="JINZHU WANG" w:date="2022-04-26T15:34:00Z">
        <w:r w:rsidR="00BA76D7">
          <w:t>land-use</w:t>
        </w:r>
      </w:ins>
      <w:r w:rsidR="00E13FB1" w:rsidRPr="00424860">
        <w:t xml:space="preserve">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r w:rsidR="004F77B0">
        <w:t xml:space="preserve">projected </w:t>
      </w:r>
      <w:r w:rsidR="008E6C43" w:rsidRPr="00424860">
        <w:t>2030 urban</w:t>
      </w:r>
      <w:r w:rsidR="00157DE0" w:rsidRPr="00424860">
        <w:t xml:space="preserve"> </w:t>
      </w:r>
      <w:del w:id="1275" w:author="an" w:date="2022-04-25T09:57:00Z">
        <w:r w:rsidR="00157DE0" w:rsidRPr="00424860" w:rsidDel="008F0A4B">
          <w:delText>land-use</w:delText>
        </w:r>
      </w:del>
      <w:ins w:id="1276" w:author="an" w:date="2022-04-25T09:57:00Z">
        <w:del w:id="1277" w:author="JINZHU WANG" w:date="2022-04-26T15:34:00Z">
          <w:r w:rsidR="008F0A4B" w:rsidDel="00BA76D7">
            <w:delText>land use</w:delText>
          </w:r>
        </w:del>
      </w:ins>
      <w:ins w:id="1278" w:author="JINZHU WANG" w:date="2022-04-26T15:34:00Z">
        <w:r w:rsidR="00BA76D7">
          <w:t>land-use</w:t>
        </w:r>
      </w:ins>
      <w:r w:rsidR="008E6C43" w:rsidRPr="00424860">
        <w:t xml:space="preserve"> map</w:t>
      </w:r>
      <w:r w:rsidR="00157DE0" w:rsidRPr="00424860">
        <w:t xml:space="preserve"> provides </w:t>
      </w:r>
      <w:r w:rsidR="004F77B0">
        <w:t>key information for</w:t>
      </w:r>
      <w:r w:rsidR="00157DE0" w:rsidRPr="00424860">
        <w:t xml:space="preserve"> </w:t>
      </w:r>
      <w:r w:rsidR="004F77B0">
        <w:t xml:space="preserve">planning </w:t>
      </w:r>
      <w:r w:rsidR="00157DE0" w:rsidRPr="00424860">
        <w:t xml:space="preserve">China’s strategic </w:t>
      </w:r>
      <w:r w:rsidR="00A07E16" w:rsidRPr="00424860">
        <w:t xml:space="preserve">socioeconomic development </w:t>
      </w:r>
      <w:r w:rsidR="004F77B0">
        <w:t xml:space="preserve">and </w:t>
      </w:r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r w:rsidR="006D2686" w:rsidRPr="00424860">
        <w:t>f</w:t>
      </w:r>
      <w:r w:rsidR="009F194C" w:rsidRPr="00424860">
        <w:t xml:space="preserve">ood </w:t>
      </w:r>
      <w:r w:rsidR="004F77B0">
        <w:t>security</w:t>
      </w:r>
      <w:r w:rsidR="009F194C" w:rsidRPr="00424860">
        <w:t>, biodiversity</w:t>
      </w:r>
      <w:r w:rsidR="004F77B0">
        <w:t xml:space="preserve"> conservation</w:t>
      </w:r>
      <w:r w:rsidR="009F194C" w:rsidRPr="00424860">
        <w:t xml:space="preserve">, and </w:t>
      </w:r>
      <w:r w:rsidR="008324AD" w:rsidRPr="00424860">
        <w:t>environment</w:t>
      </w:r>
      <w:r w:rsidR="004F77B0">
        <w:t>al</w:t>
      </w:r>
      <w:r w:rsidR="004F77B0" w:rsidRPr="004F77B0">
        <w:t xml:space="preserve"> </w:t>
      </w:r>
      <w:r w:rsidR="004F77B0" w:rsidRPr="00424860">
        <w:t>protecti</w:t>
      </w:r>
      <w:r w:rsidR="004F77B0">
        <w:t>on</w:t>
      </w:r>
      <w:r w:rsidR="00160FDA" w:rsidRPr="00424860">
        <w:t>.</w:t>
      </w: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tag w:val="CitaviBibliography"/>
        <w:id w:val="-1506126765"/>
        <w:placeholder>
          <w:docPart w:val="DefaultPlaceholder_-1854013440"/>
        </w:placeholder>
      </w:sdtPr>
      <w:sdtEndPr/>
      <w:sdtContent>
        <w:p w14:paraId="45911DAC" w14:textId="77777777" w:rsidR="00324296" w:rsidRDefault="00733CB8" w:rsidP="00324296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324296">
            <w:t>References</w:t>
          </w:r>
        </w:p>
        <w:p w14:paraId="0A901479" w14:textId="77777777" w:rsidR="00324296" w:rsidRDefault="00324296" w:rsidP="00324296">
          <w:pPr>
            <w:pStyle w:val="CitaviBibliographyEntry"/>
            <w:rPr>
              <w:i/>
            </w:rPr>
          </w:pPr>
          <w:bookmarkStart w:id="1279" w:name="_CTVL0017f5c00f1889f40e19de23f6029125e8f"/>
          <w:r>
            <w:t>Agarap, A. F. (2018, March 22).</w:t>
          </w:r>
          <w:bookmarkEnd w:id="1279"/>
          <w:r>
            <w:t xml:space="preserve"> </w:t>
          </w:r>
          <w:r w:rsidRPr="00324296">
            <w:rPr>
              <w:i/>
            </w:rPr>
            <w:t xml:space="preserve">Deep Learning using Rectified Linear Units (ReLU). </w:t>
          </w:r>
        </w:p>
        <w:p w14:paraId="634F516E" w14:textId="77777777" w:rsidR="00324296" w:rsidRDefault="00324296" w:rsidP="00324296">
          <w:pPr>
            <w:pStyle w:val="CitaviBibliographyEntry"/>
          </w:pPr>
          <w:bookmarkStart w:id="1280" w:name="_CTVL0019197aa5a28034df88869edb7bec605ec"/>
          <w:r>
            <w:t>Akın, A., &amp; Erdoğan, M. A. (2020). Analysing temporal and spatial urban sprawl change of Bursa city using landscape metrics and remote sensing.</w:t>
          </w:r>
          <w:bookmarkEnd w:id="1280"/>
          <w:r>
            <w:t xml:space="preserve"> </w:t>
          </w:r>
          <w:r w:rsidRPr="00324296">
            <w:rPr>
              <w:i/>
            </w:rPr>
            <w:t>Modeling Earth Systems and Environment</w:t>
          </w:r>
          <w:r w:rsidRPr="00324296">
            <w:t xml:space="preserve">, </w:t>
          </w:r>
          <w:r w:rsidRPr="00324296">
            <w:rPr>
              <w:i/>
            </w:rPr>
            <w:t>6</w:t>
          </w:r>
          <w:r w:rsidRPr="00324296">
            <w:t>(3), 1331–1343. https://doi.org/10.1007/s40808-020-00766-1</w:t>
          </w:r>
        </w:p>
        <w:p w14:paraId="4D30E960" w14:textId="77777777" w:rsidR="00324296" w:rsidRDefault="00324296" w:rsidP="00324296">
          <w:pPr>
            <w:pStyle w:val="CitaviBibliographyEntry"/>
          </w:pPr>
          <w:bookmarkStart w:id="1281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1281"/>
          <w:r>
            <w:t xml:space="preserve"> </w:t>
          </w:r>
          <w:r w:rsidRPr="00324296">
            <w:rPr>
              <w:i/>
            </w:rPr>
            <w:t>Natural Computing</w:t>
          </w:r>
          <w:r w:rsidRPr="00324296">
            <w:t xml:space="preserve">, </w:t>
          </w:r>
          <w:r w:rsidRPr="00324296">
            <w:rPr>
              <w:i/>
            </w:rPr>
            <w:t>12</w:t>
          </w:r>
          <w:r w:rsidRPr="00324296">
            <w:t>(3), 339–351. https://doi.org/10.1007/s11047-013-9375-8</w:t>
          </w:r>
        </w:p>
        <w:p w14:paraId="313AAFC2" w14:textId="77777777" w:rsidR="00324296" w:rsidRDefault="00324296" w:rsidP="00324296">
          <w:pPr>
            <w:pStyle w:val="CitaviBibliographyEntry"/>
          </w:pPr>
          <w:bookmarkStart w:id="1282" w:name="_CTVL001250dc257982d4e199e188c255ff0a758"/>
          <w:r>
            <w:t>Chen, S., Feng, Y., Tong, X., Liu, S., Xie, H., Gao, C., &amp; Lei, Z. (2020). Modeling ESV losses caused by urban expansion using cellular automata and geographically weighted regression.</w:t>
          </w:r>
          <w:bookmarkEnd w:id="1282"/>
          <w:r>
            <w:t xml:space="preserve"> </w:t>
          </w:r>
          <w:r w:rsidRPr="00324296">
            <w:rPr>
              <w:i/>
            </w:rPr>
            <w:t>The Science of the Total Environment</w:t>
          </w:r>
          <w:r w:rsidRPr="00324296">
            <w:t xml:space="preserve">, </w:t>
          </w:r>
          <w:r w:rsidRPr="00324296">
            <w:rPr>
              <w:i/>
            </w:rPr>
            <w:t>712</w:t>
          </w:r>
          <w:r w:rsidRPr="00324296">
            <w:t>, 136509. https://doi.org/10.1016/j.scitotenv.2020.136509</w:t>
          </w:r>
        </w:p>
        <w:p w14:paraId="143D8911" w14:textId="77777777" w:rsidR="00324296" w:rsidRDefault="00324296" w:rsidP="00324296">
          <w:pPr>
            <w:pStyle w:val="CitaviBibliographyEntry"/>
          </w:pPr>
          <w:bookmarkStart w:id="1283" w:name="_CTVL0016d8ff9c18d884edeabb3d941d91d49e9"/>
          <w:r>
            <w:t>Clarke, K. C., &amp; Johnson, J. M. (2020). Calibrating SLEUTH with big data: Projecting California's land use to 2100.</w:t>
          </w:r>
          <w:bookmarkEnd w:id="1283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83</w:t>
          </w:r>
          <w:r w:rsidRPr="00324296">
            <w:t>, 101525. https://doi.org/10.1016/j.compenvurbsys.2020.101525</w:t>
          </w:r>
        </w:p>
        <w:p w14:paraId="4129801D" w14:textId="77777777" w:rsidR="00324296" w:rsidRDefault="00324296" w:rsidP="00324296">
          <w:pPr>
            <w:pStyle w:val="CitaviBibliographyEntry"/>
          </w:pPr>
          <w:bookmarkStart w:id="1284" w:name="_CTVL00166c9ef725fb441069f9d35edf2b6abed"/>
          <w:r>
            <w:t>Dosilovic, F. K., Brcic, M., &amp; Hlupic, N. Explainable artificial intelligence: A survey, 210–215. https://doi.org/10.23919/MIPRO.2018.8400040</w:t>
          </w:r>
        </w:p>
        <w:p w14:paraId="53DCD3B1" w14:textId="77777777" w:rsidR="00324296" w:rsidRDefault="00324296" w:rsidP="00324296">
          <w:pPr>
            <w:pStyle w:val="CitaviBibliographyEntry"/>
          </w:pPr>
          <w:bookmarkStart w:id="1285" w:name="_CTVL00124e8853512214a409efde315216934e8"/>
          <w:bookmarkEnd w:id="1284"/>
          <w:r>
            <w:t>Fan, H., Zhao, C., &amp; Yang, Y. (2020). A comprehensive analysis of the spatio-temporal variation of urban air pollution in China during 2014–2018.</w:t>
          </w:r>
          <w:bookmarkEnd w:id="1285"/>
          <w:r>
            <w:t xml:space="preserve"> </w:t>
          </w:r>
          <w:r w:rsidRPr="00324296">
            <w:rPr>
              <w:i/>
            </w:rPr>
            <w:t>Atmospheric Environment</w:t>
          </w:r>
          <w:r w:rsidRPr="00324296">
            <w:t xml:space="preserve">, </w:t>
          </w:r>
          <w:r w:rsidRPr="00324296">
            <w:rPr>
              <w:i/>
            </w:rPr>
            <w:t>220</w:t>
          </w:r>
          <w:r w:rsidRPr="00324296">
            <w:t>, 117066. https://doi.org/10.1016/j.atmosenv.2019.117066</w:t>
          </w:r>
        </w:p>
        <w:p w14:paraId="2110F987" w14:textId="77777777" w:rsidR="00324296" w:rsidRDefault="00324296" w:rsidP="00324296">
          <w:pPr>
            <w:pStyle w:val="CitaviBibliographyEntry"/>
          </w:pPr>
          <w:bookmarkStart w:id="1286" w:name="_CTVL0016e639c969b724a638e70088aafbaba95"/>
          <w:r>
            <w:t>Fan, P., Chen, J., Ouyang, Z., Groisman, P., Loboda, T., Gutman, G., . . . Qi, J. (2018). Urbanization and sustainability under transitional economies: a synthesis for Asian Russia.</w:t>
          </w:r>
          <w:bookmarkEnd w:id="1286"/>
          <w:r>
            <w:t xml:space="preserve"> </w:t>
          </w:r>
          <w:r w:rsidRPr="00324296">
            <w:rPr>
              <w:i/>
            </w:rPr>
            <w:t>Environmental Research Letters</w:t>
          </w:r>
          <w:r w:rsidRPr="00324296">
            <w:t xml:space="preserve">, </w:t>
          </w:r>
          <w:r w:rsidRPr="00324296">
            <w:rPr>
              <w:i/>
            </w:rPr>
            <w:t>13</w:t>
          </w:r>
          <w:r w:rsidRPr="00324296">
            <w:t>(9), 95007. https://doi.org/10.1088/1748-9326/aadbf8</w:t>
          </w:r>
        </w:p>
        <w:p w14:paraId="2F4BBA7A" w14:textId="77777777" w:rsidR="00324296" w:rsidRDefault="00324296" w:rsidP="00324296">
          <w:pPr>
            <w:pStyle w:val="CitaviBibliographyEntry"/>
          </w:pPr>
          <w:bookmarkStart w:id="1287" w:name="_CTVL0010c4bb9ea00034943b9a681a3345ebb26"/>
          <w:r>
            <w:t>Fawcett, T. (2006). An introduction to ROC analysis.</w:t>
          </w:r>
          <w:bookmarkEnd w:id="1287"/>
          <w:r>
            <w:t xml:space="preserve"> </w:t>
          </w:r>
          <w:r w:rsidRPr="00324296">
            <w:rPr>
              <w:i/>
            </w:rPr>
            <w:t>Pattern Recognition Letters</w:t>
          </w:r>
          <w:r w:rsidRPr="00324296">
            <w:t xml:space="preserve">, </w:t>
          </w:r>
          <w:r w:rsidRPr="00324296">
            <w:rPr>
              <w:i/>
            </w:rPr>
            <w:t>27</w:t>
          </w:r>
          <w:r w:rsidRPr="00324296">
            <w:t>(8), 861–874. https://doi.org/10.1016/j.patrec.2005.10.010</w:t>
          </w:r>
        </w:p>
        <w:p w14:paraId="58E802E0" w14:textId="77777777" w:rsidR="00324296" w:rsidRDefault="00324296" w:rsidP="00324296">
          <w:pPr>
            <w:pStyle w:val="CitaviBibliographyEntry"/>
          </w:pPr>
          <w:bookmarkStart w:id="1288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1288"/>
          <w:r>
            <w:t xml:space="preserve"> </w:t>
          </w:r>
          <w:r w:rsidRPr="00324296">
            <w:rPr>
              <w:i/>
            </w:rPr>
            <w:t>International Journal of Geographical Information Science</w:t>
          </w:r>
          <w:r w:rsidRPr="00324296">
            <w:t xml:space="preserve">, </w:t>
          </w:r>
          <w:r w:rsidRPr="00324296">
            <w:rPr>
              <w:i/>
            </w:rPr>
            <w:t>34</w:t>
          </w:r>
          <w:r w:rsidRPr="00324296">
            <w:t>(1), 74–97. https://doi.org/10.1080/13658816.2019.1648813</w:t>
          </w:r>
        </w:p>
        <w:p w14:paraId="34A9C123" w14:textId="77777777" w:rsidR="00324296" w:rsidRDefault="00324296" w:rsidP="00324296">
          <w:pPr>
            <w:pStyle w:val="CitaviBibliographyEntry"/>
          </w:pPr>
          <w:bookmarkStart w:id="1289" w:name="_CTVL00180ed3292757e49efb131e6e2ada45f5f"/>
          <w:r>
            <w:t>Frazier, A. E., &amp; Kedron, P. (2017). Landscape Metrics: Past Progress and Future Directions.</w:t>
          </w:r>
          <w:bookmarkEnd w:id="1289"/>
          <w:r>
            <w:t xml:space="preserve"> </w:t>
          </w:r>
          <w:r w:rsidRPr="00324296">
            <w:rPr>
              <w:i/>
            </w:rPr>
            <w:t>Current Landscape Ecology Reports</w:t>
          </w:r>
          <w:r w:rsidRPr="00324296">
            <w:t xml:space="preserve">, </w:t>
          </w:r>
          <w:r w:rsidRPr="00324296">
            <w:rPr>
              <w:i/>
            </w:rPr>
            <w:t>2</w:t>
          </w:r>
          <w:r w:rsidRPr="00324296">
            <w:t>(3), 63–72. https://doi.org/10.1007/s40823-017-0026-0</w:t>
          </w:r>
        </w:p>
        <w:p w14:paraId="4E082995" w14:textId="77777777" w:rsidR="00324296" w:rsidRDefault="00324296" w:rsidP="00324296">
          <w:pPr>
            <w:pStyle w:val="CitaviBibliographyEntry"/>
          </w:pPr>
          <w:bookmarkStart w:id="1290" w:name="_CTVL001b243a77872a7403b95b094534021f765"/>
          <w:r>
            <w:t>Gantumur, B., Wu, F. [Falin], Vandansambuu, B., Tsegmid, B., Dalaibaatar, E., &amp; Zhao, Y. (2020). Spatiotemporal dynamics of urban expansion and its simulation using CA-ANN model in Ulaanbaatar, Mongolia.</w:t>
          </w:r>
          <w:bookmarkEnd w:id="1290"/>
          <w:r>
            <w:t xml:space="preserve"> </w:t>
          </w:r>
          <w:r w:rsidRPr="00324296">
            <w:rPr>
              <w:i/>
            </w:rPr>
            <w:t>Geocarto International</w:t>
          </w:r>
          <w:r w:rsidRPr="00324296">
            <w:t>, 1–16. https://doi.org/10.1080/10106049.2020.1723714</w:t>
          </w:r>
        </w:p>
        <w:p w14:paraId="3D94D357" w14:textId="77777777" w:rsidR="00324296" w:rsidRDefault="00324296" w:rsidP="00324296">
          <w:pPr>
            <w:pStyle w:val="CitaviBibliographyEntry"/>
          </w:pPr>
          <w:bookmarkStart w:id="1291" w:name="_CTVL00123386f699fb54a7ebfd07f5e8de28453"/>
          <w:r>
            <w:t>Gao, C., Feng, Y., Tong, X., Lei, Z., Chen, S., &amp; Zhai, S. (2020). Modeling urban growth using spatially heterogeneous cellular automata models: Comparison of spatial lag, spatial error and GWR.</w:t>
          </w:r>
          <w:bookmarkEnd w:id="1291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81</w:t>
          </w:r>
          <w:r w:rsidRPr="00324296">
            <w:t>, 101459. https://doi.org/10.1016/j.compenvurbsys.2020.101459</w:t>
          </w:r>
        </w:p>
        <w:p w14:paraId="0C69E127" w14:textId="77777777" w:rsidR="00324296" w:rsidRDefault="00324296" w:rsidP="00324296">
          <w:pPr>
            <w:pStyle w:val="CitaviBibliographyEntry"/>
          </w:pPr>
          <w:bookmarkStart w:id="1292" w:name="_CTVL001468bfc6b9dad42d0a217d0cf9a567527"/>
          <w:r>
            <w:t>Gonog, L., &amp; Zhou, Y. [Yimin] (2019). A Review: Generative Adversarial Networks, 505–510. https://doi.org/10.1109/ICIEA.2019.8833686</w:t>
          </w:r>
        </w:p>
        <w:p w14:paraId="47E0AF97" w14:textId="77777777" w:rsidR="00324296" w:rsidRDefault="00324296" w:rsidP="00324296">
          <w:pPr>
            <w:pStyle w:val="CitaviBibliographyEntry"/>
          </w:pPr>
          <w:bookmarkStart w:id="1293" w:name="_CTVL001262a848bdfc2419dbb87c5a765ec735e"/>
          <w:bookmarkEnd w:id="1292"/>
          <w:r>
            <w:t>Gorelick, N., Hancher, M., Dixon, M., Ilyushchenko, S., Thau, D., &amp; Moore, R. (2017). Google Earth Engine: Planetary-scale geospatial analysis for everyone.</w:t>
          </w:r>
          <w:bookmarkEnd w:id="1293"/>
          <w:r>
            <w:t xml:space="preserve"> </w:t>
          </w:r>
          <w:r w:rsidRPr="00324296">
            <w:rPr>
              <w:i/>
            </w:rPr>
            <w:t>Remote Sensing of Environment</w:t>
          </w:r>
          <w:r w:rsidRPr="00324296">
            <w:t xml:space="preserve">, </w:t>
          </w:r>
          <w:r w:rsidRPr="00324296">
            <w:rPr>
              <w:i/>
            </w:rPr>
            <w:t>202</w:t>
          </w:r>
          <w:r w:rsidRPr="00324296">
            <w:t>, 18–27. https://doi.org/10.1016/j.rse.2017.06.031</w:t>
          </w:r>
        </w:p>
        <w:p w14:paraId="56515FE9" w14:textId="77777777" w:rsidR="00324296" w:rsidRDefault="00324296" w:rsidP="00324296">
          <w:pPr>
            <w:pStyle w:val="CitaviBibliographyEntry"/>
          </w:pPr>
          <w:bookmarkStart w:id="1294" w:name="_CTVL001134dddc971444142950efe218c517c4f"/>
          <w:r>
            <w:lastRenderedPageBreak/>
            <w:t>Gunning, D., Stefik, M., Choi, J., Miller, T., Stumpf, S., &amp; Yang,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Z. (2019). Xai-Explainable artificial intelligence.</w:t>
          </w:r>
          <w:bookmarkEnd w:id="1294"/>
          <w:r>
            <w:t xml:space="preserve"> </w:t>
          </w:r>
          <w:r w:rsidRPr="00324296">
            <w:rPr>
              <w:i/>
            </w:rPr>
            <w:t>Science Robotics</w:t>
          </w:r>
          <w:r w:rsidRPr="00324296">
            <w:t xml:space="preserve">, </w:t>
          </w:r>
          <w:r w:rsidRPr="00324296">
            <w:rPr>
              <w:i/>
            </w:rPr>
            <w:t>4</w:t>
          </w:r>
          <w:r w:rsidRPr="00324296">
            <w:t>(37). https://doi.org/10.1126/scirobotics.aay7120</w:t>
          </w:r>
        </w:p>
        <w:p w14:paraId="25A23FF5" w14:textId="77777777" w:rsidR="00324296" w:rsidRDefault="00324296" w:rsidP="00324296">
          <w:pPr>
            <w:pStyle w:val="CitaviBibliographyEntry"/>
          </w:pPr>
          <w:bookmarkStart w:id="1295" w:name="_CTVL001e7e9ce3f4e544cc6bf2ba6c82014a0fd"/>
          <w:r>
            <w:t>Hoekstra, A. Y., Buurman, J., &amp; van Ginkel, K. C. H. (2018). Urban water security: A review.</w:t>
          </w:r>
          <w:bookmarkEnd w:id="1295"/>
          <w:r>
            <w:t xml:space="preserve"> </w:t>
          </w:r>
          <w:r w:rsidRPr="00324296">
            <w:rPr>
              <w:i/>
            </w:rPr>
            <w:t>Environmental Research Letters</w:t>
          </w:r>
          <w:r w:rsidRPr="00324296">
            <w:t xml:space="preserve">, </w:t>
          </w:r>
          <w:r w:rsidRPr="00324296">
            <w:rPr>
              <w:i/>
            </w:rPr>
            <w:t>13</w:t>
          </w:r>
          <w:r w:rsidRPr="00324296">
            <w:t>(5), 53002. https://doi.org/10.1088/1748-9326/aaba52</w:t>
          </w:r>
        </w:p>
        <w:p w14:paraId="33B4A788" w14:textId="77777777" w:rsidR="00324296" w:rsidRDefault="00324296" w:rsidP="00324296">
          <w:pPr>
            <w:pStyle w:val="CitaviBibliographyEntry"/>
          </w:pPr>
          <w:bookmarkStart w:id="1296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1296"/>
          <w:r>
            <w:t xml:space="preserve"> </w:t>
          </w:r>
          <w:r w:rsidRPr="00324296">
            <w:rPr>
              <w:i/>
            </w:rPr>
            <w:t>International Journal of Remote Sensing</w:t>
          </w:r>
          <w:r w:rsidRPr="00324296">
            <w:t xml:space="preserve">, </w:t>
          </w:r>
          <w:r w:rsidRPr="00324296">
            <w:rPr>
              <w:i/>
            </w:rPr>
            <w:t>40</w:t>
          </w:r>
          <w:r w:rsidRPr="00324296">
            <w:t>(9), 3308–3322. https://doi.org/10.1080/01431161.2018.1528024</w:t>
          </w:r>
        </w:p>
        <w:p w14:paraId="3B0776D1" w14:textId="77777777" w:rsidR="00324296" w:rsidRDefault="00324296" w:rsidP="00324296">
          <w:pPr>
            <w:pStyle w:val="CitaviBibliographyEntry"/>
          </w:pPr>
          <w:bookmarkStart w:id="1297" w:name="_CTVL0011120ba86b7b643ff9d4d6c0cfc27cbbf"/>
          <w:r>
            <w:t>Jin, G., Chen, K., Wang, P., Guo, B., Dong, Y., &amp; Yang, J. (2019). Trade-offs in land-use competition and sustainable land development in the North China Plain.</w:t>
          </w:r>
          <w:bookmarkEnd w:id="1297"/>
          <w:r>
            <w:t xml:space="preserve"> </w:t>
          </w:r>
          <w:r w:rsidRPr="00324296">
            <w:rPr>
              <w:i/>
            </w:rPr>
            <w:t>Technological Forecasting and Social Change</w:t>
          </w:r>
          <w:r w:rsidRPr="00324296">
            <w:t xml:space="preserve">, </w:t>
          </w:r>
          <w:r w:rsidRPr="00324296">
            <w:rPr>
              <w:i/>
            </w:rPr>
            <w:t>141</w:t>
          </w:r>
          <w:r w:rsidRPr="00324296">
            <w:t>, 36–46. https://doi.org/10.1016/j.techfore.2019.01.004</w:t>
          </w:r>
        </w:p>
        <w:p w14:paraId="5E1EA45C" w14:textId="77777777" w:rsidR="00324296" w:rsidRDefault="00324296" w:rsidP="00324296">
          <w:pPr>
            <w:pStyle w:val="CitaviBibliographyEntry"/>
          </w:pPr>
          <w:bookmarkStart w:id="1298" w:name="_CTVL0013d243002b2fb475f9a5d7804a934da6e"/>
          <w:r>
            <w:t>Kafy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A., Naim,</w:t>
          </w:r>
          <w:r>
            <w:rPr>
              <w:rFonts w:ascii="Calibri" w:hAnsi="Calibri" w:cs="Calibri"/>
            </w:rPr>
            <w:t> </w:t>
          </w:r>
          <w:r>
            <w:t>M.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H., Subramanyam,</w:t>
          </w:r>
          <w:r>
            <w:rPr>
              <w:rFonts w:ascii="Calibri" w:hAnsi="Calibri" w:cs="Calibri"/>
            </w:rPr>
            <w:t> </w:t>
          </w:r>
          <w:r>
            <w:t>G., Faisal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>S. (2021). Cellular Automata approach in dynamic modelling of land cover changes using RapidEye images in Dhaka, Bangladesh.</w:t>
          </w:r>
          <w:bookmarkEnd w:id="1298"/>
          <w:r>
            <w:t xml:space="preserve"> </w:t>
          </w:r>
          <w:r w:rsidRPr="00324296">
            <w:rPr>
              <w:i/>
            </w:rPr>
            <w:t>Environmental Challenges</w:t>
          </w:r>
          <w:r w:rsidRPr="00324296">
            <w:t xml:space="preserve">, </w:t>
          </w:r>
          <w:r w:rsidRPr="00324296">
            <w:rPr>
              <w:i/>
            </w:rPr>
            <w:t>4</w:t>
          </w:r>
          <w:r w:rsidRPr="00324296">
            <w:t>, 100084. https://doi.org/10.1016/j.envc.2021.100084</w:t>
          </w:r>
        </w:p>
        <w:p w14:paraId="33651CFC" w14:textId="77777777" w:rsidR="00324296" w:rsidRDefault="00324296" w:rsidP="00324296">
          <w:pPr>
            <w:pStyle w:val="CitaviBibliographyEntry"/>
          </w:pPr>
          <w:bookmarkStart w:id="1299" w:name="_CTVL00133065869e2274292b91a4cee7fb5659f"/>
          <w:r>
            <w:t>Kapinchev, K., Bradu, A., Barnes, F., &amp; Podoleanu, A. (2015). GPU implementation of cross-correlation for image generation in real time, 1–6. https://doi.org/10.1109/ICSPCS.2015.7391783</w:t>
          </w:r>
        </w:p>
        <w:p w14:paraId="0D213B63" w14:textId="77777777" w:rsidR="00324296" w:rsidRDefault="00324296" w:rsidP="00324296">
          <w:pPr>
            <w:pStyle w:val="CitaviBibliographyEntry"/>
          </w:pPr>
          <w:bookmarkStart w:id="1300" w:name="_CTVL001f3cc61a19cc140ca88587e52a0346af7"/>
          <w:bookmarkEnd w:id="1299"/>
          <w:r>
            <w:t>Kipfer, S. (2018). Pushing the limits of urban research: Urbanization, pipelines and counter-colonial politics.</w:t>
          </w:r>
          <w:bookmarkEnd w:id="1300"/>
          <w:r>
            <w:t xml:space="preserve"> </w:t>
          </w:r>
          <w:r w:rsidRPr="00324296">
            <w:rPr>
              <w:i/>
            </w:rPr>
            <w:t>Environment and Planning D: Society and Space</w:t>
          </w:r>
          <w:r w:rsidRPr="00324296">
            <w:t xml:space="preserve">, </w:t>
          </w:r>
          <w:r w:rsidRPr="00324296">
            <w:rPr>
              <w:i/>
            </w:rPr>
            <w:t>36</w:t>
          </w:r>
          <w:r w:rsidRPr="00324296">
            <w:t>(3), 474–493. https://doi.org/10.1177/0263775818758328</w:t>
          </w:r>
        </w:p>
        <w:p w14:paraId="22404235" w14:textId="77777777" w:rsidR="00324296" w:rsidRDefault="00324296" w:rsidP="00324296">
          <w:pPr>
            <w:pStyle w:val="CitaviBibliographyEntry"/>
          </w:pPr>
          <w:bookmarkStart w:id="1301" w:name="_CTVL001dcc8cb9e58f243b9861e9e56d093d82c"/>
          <w:r>
            <w:t>Krizhevsky, A., Sutskever, I., &amp; Hinton, G. E. (2017). ImageNet classification with deep convolutional neural networks.</w:t>
          </w:r>
          <w:bookmarkEnd w:id="1301"/>
          <w:r>
            <w:t xml:space="preserve"> </w:t>
          </w:r>
          <w:r w:rsidRPr="00324296">
            <w:rPr>
              <w:i/>
            </w:rPr>
            <w:t>Communications of the ACM</w:t>
          </w:r>
          <w:r w:rsidRPr="00324296">
            <w:t xml:space="preserve">, </w:t>
          </w:r>
          <w:r w:rsidRPr="00324296">
            <w:rPr>
              <w:i/>
            </w:rPr>
            <w:t>60</w:t>
          </w:r>
          <w:r w:rsidRPr="00324296">
            <w:t>(6), 84–90. https://doi.org/10.1145/3065386</w:t>
          </w:r>
        </w:p>
        <w:p w14:paraId="5DBE0843" w14:textId="77777777" w:rsidR="00324296" w:rsidRDefault="00324296" w:rsidP="00324296">
          <w:pPr>
            <w:pStyle w:val="CitaviBibliographyEntry"/>
          </w:pPr>
          <w:bookmarkStart w:id="1302" w:name="_CTVL001dd0652f50a84406fa5f6c693c8a42b99"/>
          <w:r>
            <w:t>Li, X. [Xuecao], Gong, P., Le Yu, &amp; Hu, T. (2017). A segment derived patch-based logistic cellular automata for urban growth modeling with heuristic rules.</w:t>
          </w:r>
          <w:bookmarkEnd w:id="1302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5</w:t>
          </w:r>
          <w:r w:rsidRPr="00324296">
            <w:t>, 140–149. https://doi.org/10.1016/j.compenvurbsys.2017.06.001</w:t>
          </w:r>
        </w:p>
        <w:p w14:paraId="708D062E" w14:textId="77777777" w:rsidR="00324296" w:rsidRDefault="00324296" w:rsidP="00324296">
          <w:pPr>
            <w:pStyle w:val="CitaviBibliographyEntry"/>
          </w:pPr>
          <w:bookmarkStart w:id="1303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1303"/>
          <w:r>
            <w:t xml:space="preserve"> </w:t>
          </w:r>
          <w:r w:rsidRPr="00324296">
            <w:rPr>
              <w:i/>
            </w:rPr>
            <w:t>Progress in Human Geography</w:t>
          </w:r>
          <w:r w:rsidRPr="00324296">
            <w:t xml:space="preserve">, </w:t>
          </w:r>
          <w:r w:rsidRPr="00324296">
            <w:rPr>
              <w:i/>
            </w:rPr>
            <w:t>45</w:t>
          </w:r>
          <w:r w:rsidRPr="00324296">
            <w:t>(1), 3–24. https://doi.org/10.1177/0309132519895305</w:t>
          </w:r>
        </w:p>
        <w:p w14:paraId="43EFF90D" w14:textId="77777777" w:rsidR="00324296" w:rsidRDefault="00324296" w:rsidP="00324296">
          <w:pPr>
            <w:pStyle w:val="CitaviBibliographyEntry"/>
          </w:pPr>
          <w:bookmarkStart w:id="1304" w:name="_CTVL00168b89d630e6d422694d0298cacb194ed"/>
          <w:r>
            <w:t>Long, J., Shelhamer, E., &amp; Darrell, T. (2015). Fully convolutional networks for semantic segmentation, 3431–3440. https://doi.org/10.1109/CVPR.2015.7298965</w:t>
          </w:r>
        </w:p>
        <w:p w14:paraId="7BD03CE0" w14:textId="77777777" w:rsidR="00324296" w:rsidRDefault="00324296" w:rsidP="00324296">
          <w:pPr>
            <w:pStyle w:val="CitaviBibliographyEntry"/>
          </w:pPr>
          <w:bookmarkStart w:id="1305" w:name="_CTVL00108a15b148e534401bad7ec8a7d8a8c9d"/>
          <w:bookmarkEnd w:id="1304"/>
          <w:r>
            <w:t>Mansour, S., Al-Belushi, M., &amp; Al-Awadhi, T. (2020). Monitoring land use and land cover changes in the mountainous cities of Oman using GIS and CA-Markov modelling techniques.</w:t>
          </w:r>
          <w:bookmarkEnd w:id="1305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91</w:t>
          </w:r>
          <w:r w:rsidRPr="00324296">
            <w:t>, 104414. https://doi.org/10.1016/j.landusepol.2019.104414</w:t>
          </w:r>
        </w:p>
        <w:p w14:paraId="20E73445" w14:textId="77777777" w:rsidR="00324296" w:rsidRDefault="00324296" w:rsidP="00324296">
          <w:pPr>
            <w:pStyle w:val="CitaviBibliographyEntry"/>
          </w:pPr>
          <w:bookmarkStart w:id="1306" w:name="_CTVL001e99905c045334518bd7e9117ab3a3cf3"/>
          <w:r>
            <w:t>McGarigal, K., &amp; Marks, B. J. (1995).</w:t>
          </w:r>
          <w:bookmarkEnd w:id="1306"/>
          <w:r>
            <w:t xml:space="preserve"> </w:t>
          </w:r>
          <w:r w:rsidRPr="00324296">
            <w:rPr>
              <w:i/>
            </w:rPr>
            <w:t>Fragstats: Spatial pattern analysis program for quantifying landscape structure: Spatial Pattern Analysis Program for Quantifying Landscape Structure</w:t>
          </w:r>
          <w:r w:rsidRPr="00324296">
            <w:t>. Portland, OR: U.S. Department of Agriculture, Forest Service, Pacific Northwest Research Station. https://doi.org/10.2737/PNW-GTR-351</w:t>
          </w:r>
        </w:p>
        <w:p w14:paraId="787A53E9" w14:textId="77777777" w:rsidR="00324296" w:rsidRDefault="00324296" w:rsidP="00324296">
          <w:pPr>
            <w:pStyle w:val="CitaviBibliographyEntry"/>
          </w:pPr>
          <w:bookmarkStart w:id="1307" w:name="_CTVL001ca6b9b4edc2c4322b09fb1757d9246f9"/>
          <w:r>
            <w:t>Motlagh, Z. K., Lotfi, A., Pourmanafi, S., Ahmadizadeh, S., &amp; Soffianian, A. (2020). Spatial modeling of land-use change in a rapidly urbanizing landscape in central Iran: Integration of remote sensing, CA-Markov, and landscape metrics.</w:t>
          </w:r>
          <w:bookmarkEnd w:id="1307"/>
          <w:r>
            <w:t xml:space="preserve"> </w:t>
          </w:r>
          <w:r w:rsidRPr="00324296">
            <w:rPr>
              <w:i/>
            </w:rPr>
            <w:t>Environmental Monitoring and Assessment</w:t>
          </w:r>
          <w:r w:rsidRPr="00324296">
            <w:t xml:space="preserve">, </w:t>
          </w:r>
          <w:r w:rsidRPr="00324296">
            <w:rPr>
              <w:i/>
            </w:rPr>
            <w:t>192</w:t>
          </w:r>
          <w:r w:rsidRPr="00324296">
            <w:t>(11), 695. https://doi.org/10.1007/s10661-020-08647-x</w:t>
          </w:r>
        </w:p>
        <w:p w14:paraId="44B9D867" w14:textId="77777777" w:rsidR="00324296" w:rsidRDefault="00324296" w:rsidP="00324296">
          <w:pPr>
            <w:pStyle w:val="CitaviBibliographyEntry"/>
          </w:pPr>
          <w:bookmarkStart w:id="1308" w:name="_CTVL001ce86057dd9e748b09465ec3575046582"/>
          <w:r>
            <w:t>Murray, N., &amp; Perronnin, F. (2014).</w:t>
          </w:r>
          <w:bookmarkEnd w:id="1308"/>
          <w:r>
            <w:t xml:space="preserve"> </w:t>
          </w:r>
          <w:r w:rsidRPr="00324296">
            <w:rPr>
              <w:i/>
            </w:rPr>
            <w:t xml:space="preserve">Generalized Max Pooling. </w:t>
          </w:r>
          <w:r w:rsidRPr="00324296">
            <w:t>https://doi.org/10.1109/cvpr.2014.317</w:t>
          </w:r>
        </w:p>
        <w:p w14:paraId="740F43D0" w14:textId="77777777" w:rsidR="00324296" w:rsidRDefault="00324296" w:rsidP="00324296">
          <w:pPr>
            <w:pStyle w:val="CitaviBibliographyEntry"/>
          </w:pPr>
          <w:bookmarkStart w:id="1309" w:name="_CTVL0018e32eb4a56eb4c28a3db3f3e38e41e5e"/>
          <w:r>
            <w:t>Mustafa, A., Cools, M., Saadi, I., &amp; Teller, J. (2017). Coupling agent-based, cellular automata and logistic regression into a hybrid urban expansion model (HUEM).</w:t>
          </w:r>
          <w:bookmarkEnd w:id="1309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69</w:t>
          </w:r>
          <w:r w:rsidRPr="00324296">
            <w:t>, 529–540. https://doi.org/10.1016/j.landusepol.2017.10.009</w:t>
          </w:r>
        </w:p>
        <w:p w14:paraId="2F8223CF" w14:textId="77777777" w:rsidR="00324296" w:rsidRDefault="00324296" w:rsidP="00324296">
          <w:pPr>
            <w:pStyle w:val="CitaviBibliographyEntry"/>
          </w:pPr>
          <w:bookmarkStart w:id="1310" w:name="_CTVL0017ab775d2874946689e1f319680796ba2"/>
          <w:r>
            <w:lastRenderedPageBreak/>
            <w:t>Mustafa, A., Heppenstall, A., Omrani, H., Saadi, I., Cools, M., &amp; Teller, J. (2018). Modelling built-up expansion and densification with multinomial logistic regression, cellular automata and genetic algorithm.</w:t>
          </w:r>
          <w:bookmarkEnd w:id="1310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7</w:t>
          </w:r>
          <w:r w:rsidRPr="00324296">
            <w:t>, 147–156. https://doi.org/10.1016/j.compenvurbsys.2017.09.009</w:t>
          </w:r>
        </w:p>
        <w:p w14:paraId="250A6B43" w14:textId="77777777" w:rsidR="00324296" w:rsidRDefault="00324296" w:rsidP="00324296">
          <w:pPr>
            <w:pStyle w:val="CitaviBibliographyEntry"/>
          </w:pPr>
          <w:bookmarkStart w:id="1311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46710F9F" w14:textId="77777777" w:rsidR="00324296" w:rsidRDefault="00324296" w:rsidP="00324296">
          <w:pPr>
            <w:pStyle w:val="CitaviBibliographyEntry"/>
          </w:pPr>
          <w:bookmarkStart w:id="1312" w:name="_CTVL001c35bf2e7c2534658b4761d0a31513e14"/>
          <w:bookmarkEnd w:id="1311"/>
          <w:r>
            <w:t>National Bureau of Statistics of China (2019b).</w:t>
          </w:r>
          <w:bookmarkEnd w:id="1312"/>
          <w:r>
            <w:t xml:space="preserve"> </w:t>
          </w:r>
          <w:r w:rsidRPr="00324296">
            <w:rPr>
              <w:i/>
            </w:rPr>
            <w:t>China Statistical Yearbook</w:t>
          </w:r>
          <w:r w:rsidRPr="00324296">
            <w:t xml:space="preserve">. Beijing, China: China Statistics Press. </w:t>
          </w:r>
        </w:p>
        <w:p w14:paraId="0C90CC8C" w14:textId="77777777" w:rsidR="00324296" w:rsidRDefault="00324296" w:rsidP="00324296">
          <w:pPr>
            <w:pStyle w:val="CitaviBibliographyEntry"/>
          </w:pPr>
          <w:bookmarkStart w:id="1313" w:name="_CTVL0011c7f030141cf4d219d0117aed6b7c60a"/>
          <w:r>
            <w:t>Newland, C. P., Zecchin, A. C., Maier, H. R., Newman, J. P., &amp; van Delden, H. (2018). Empirically derived method and software for semi-automatic calibration of Cellular Automata land-use models.</w:t>
          </w:r>
          <w:bookmarkEnd w:id="1313"/>
          <w:r>
            <w:t xml:space="preserve"> </w:t>
          </w:r>
          <w:r w:rsidRPr="00324296">
            <w:rPr>
              <w:i/>
            </w:rPr>
            <w:t>Environmental Modelling &amp; Software</w:t>
          </w:r>
          <w:r w:rsidRPr="00324296">
            <w:t xml:space="preserve">, </w:t>
          </w:r>
          <w:r w:rsidRPr="00324296">
            <w:rPr>
              <w:i/>
            </w:rPr>
            <w:t>108</w:t>
          </w:r>
          <w:r w:rsidRPr="00324296">
            <w:t>, 208–239. https://doi.org/10.1016/j.envsoft.2018.07.013</w:t>
          </w:r>
        </w:p>
        <w:p w14:paraId="253E110D" w14:textId="77777777" w:rsidR="00324296" w:rsidRDefault="00324296" w:rsidP="00324296">
          <w:pPr>
            <w:pStyle w:val="CitaviBibliographyEntry"/>
          </w:pPr>
          <w:bookmarkStart w:id="1314" w:name="_CTVL0012ee35f0a07014e2a81f037dca85be3a3"/>
          <w:r>
            <w:t>Nezla, N. A., Mithun Haridas, T. P., &amp; Supriya, M. H. (2021). Semantic Segmentation of Underwater Images using UNet architecture based Deep Convolutional Encoder Decoder Model, 28–33. https://doi.org/10.1109/ICACCS51430.2021.9441804</w:t>
          </w:r>
        </w:p>
        <w:p w14:paraId="39554DFA" w14:textId="77777777" w:rsidR="00324296" w:rsidRDefault="00324296" w:rsidP="00324296">
          <w:pPr>
            <w:pStyle w:val="CitaviBibliographyEntry"/>
          </w:pPr>
          <w:bookmarkStart w:id="1315" w:name="_CTVL001fd60c8239e0a414c8aca35d696548b2f"/>
          <w:bookmarkEnd w:id="1314"/>
          <w:r>
            <w:t>Peng, K., Jiang, W., Deng, Y., Liu, Y. [Yinghui], Wu, Z., &amp; Chen, Z. [Zheng] (2020). Simulating wetland changes under different scenarios based on integrating the random forest and CLUE-S models: A case study of Wuhan Urban Agglomeration.</w:t>
          </w:r>
          <w:bookmarkEnd w:id="1315"/>
          <w:r>
            <w:t xml:space="preserve"> </w:t>
          </w:r>
          <w:r w:rsidRPr="00324296">
            <w:rPr>
              <w:i/>
            </w:rPr>
            <w:t>Ecological Indicators</w:t>
          </w:r>
          <w:r w:rsidRPr="00324296">
            <w:t xml:space="preserve">, </w:t>
          </w:r>
          <w:r w:rsidRPr="00324296">
            <w:rPr>
              <w:i/>
            </w:rPr>
            <w:t>117</w:t>
          </w:r>
          <w:r w:rsidRPr="00324296">
            <w:t>, 106671. https://doi.org/10.1016/j.ecolind.2020.106671</w:t>
          </w:r>
        </w:p>
        <w:p w14:paraId="7C6D5467" w14:textId="77777777" w:rsidR="00324296" w:rsidRDefault="00324296" w:rsidP="00324296">
          <w:pPr>
            <w:pStyle w:val="CitaviBibliographyEntry"/>
          </w:pPr>
          <w:bookmarkStart w:id="1316" w:name="_CTVL00114278c8f659447319fedeee4c64841c1"/>
          <w:r>
            <w:t>Pérez-Molina, E., Sliuzas, R., Flacke, J., &amp; Jetten, V. (2017). Developing a cellular automata model of urban growth to inform spatial policy for flood mitigation: A case study in Kampala, Uganda.</w:t>
          </w:r>
          <w:bookmarkEnd w:id="1316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5</w:t>
          </w:r>
          <w:r w:rsidRPr="00324296">
            <w:t>, 53–65. https://doi.org/10.1016/j.compenvurbsys.2017.04.013</w:t>
          </w:r>
        </w:p>
        <w:p w14:paraId="7621D4E3" w14:textId="77777777" w:rsidR="00324296" w:rsidRDefault="00324296" w:rsidP="00324296">
          <w:pPr>
            <w:pStyle w:val="CitaviBibliographyEntry"/>
          </w:pPr>
          <w:bookmarkStart w:id="1317" w:name="_CTVL00184631c7f32c147ae82930c0a00aa8fc2"/>
          <w:r>
            <w:rPr>
              <w:rFonts w:hint="eastAsia"/>
            </w:rPr>
            <w:t>Planillo, A., Kramer</w:t>
          </w:r>
          <w:r>
            <w:rPr>
              <w:rFonts w:hint="eastAsia"/>
            </w:rPr>
            <w:t>‐</w:t>
          </w:r>
          <w:r>
            <w:rPr>
              <w:rFonts w:hint="eastAsia"/>
            </w:rPr>
            <w:t>Schadt, S., Buchholz, S., Gras, P., Lippe, M. von der, &amp; Radchuk, V. (2021). Arthropod abundance modulates bird community responses to urbanization.</w:t>
          </w:r>
          <w:bookmarkEnd w:id="1317"/>
          <w:r>
            <w:rPr>
              <w:rFonts w:hint="eastAsia"/>
            </w:rPr>
            <w:t xml:space="preserve"> </w:t>
          </w:r>
          <w:r w:rsidRPr="00324296">
            <w:rPr>
              <w:i/>
            </w:rPr>
            <w:t>Diversity and Distributions</w:t>
          </w:r>
          <w:r w:rsidRPr="00324296">
            <w:t xml:space="preserve">, </w:t>
          </w:r>
          <w:r w:rsidRPr="00324296">
            <w:rPr>
              <w:i/>
            </w:rPr>
            <w:t>27</w:t>
          </w:r>
          <w:r w:rsidRPr="00324296">
            <w:t>(1), 34–49. https://doi.org/10.1111/ddi.13169</w:t>
          </w:r>
        </w:p>
        <w:p w14:paraId="04589CD1" w14:textId="77777777" w:rsidR="00324296" w:rsidRDefault="00324296" w:rsidP="00324296">
          <w:pPr>
            <w:pStyle w:val="CitaviBibliographyEntry"/>
          </w:pPr>
          <w:bookmarkStart w:id="1318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>K., Nijs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>de, Dietzel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Verburg,</w:t>
          </w:r>
          <w:r>
            <w:rPr>
              <w:rFonts w:ascii="Calibri" w:hAnsi="Calibri" w:cs="Calibri"/>
            </w:rPr>
            <w:t> </w:t>
          </w:r>
          <w:r>
            <w:t>P.</w:t>
          </w:r>
          <w:r>
            <w:rPr>
              <w:rFonts w:ascii="Calibri" w:hAnsi="Calibri" w:cs="Calibri"/>
            </w:rPr>
            <w:t> </w:t>
          </w:r>
          <w:r>
            <w:t>H. (2008). Comparing the input, output, and validation maps for several models of land change.</w:t>
          </w:r>
          <w:bookmarkEnd w:id="1318"/>
          <w:r>
            <w:t xml:space="preserve"> </w:t>
          </w:r>
          <w:r w:rsidRPr="00324296">
            <w:rPr>
              <w:i/>
            </w:rPr>
            <w:t>The Annals of Regional Science</w:t>
          </w:r>
          <w:r w:rsidRPr="00324296">
            <w:t xml:space="preserve">, </w:t>
          </w:r>
          <w:r w:rsidRPr="00324296">
            <w:rPr>
              <w:i/>
            </w:rPr>
            <w:t>42</w:t>
          </w:r>
          <w:r w:rsidRPr="00324296">
            <w:t>(1), 11–37. https://doi.org/10.1007/s00168-007-0138-2</w:t>
          </w:r>
        </w:p>
        <w:p w14:paraId="7EF00D05" w14:textId="77777777" w:rsidR="00324296" w:rsidRDefault="00324296" w:rsidP="00324296">
          <w:pPr>
            <w:pStyle w:val="CitaviBibliographyEntry"/>
          </w:pPr>
          <w:bookmarkStart w:id="1319" w:name="_CTVL00101bdb58274764bc8866451ab53b31ae1"/>
          <w:r>
            <w:t>Pramanik, S., Butsch, C., &amp; Punia, M. (2021). Post-liberal urban dynamics in India – The case of Gurugram, the ‘Millennium City’.</w:t>
          </w:r>
          <w:bookmarkEnd w:id="1319"/>
          <w:r>
            <w:t xml:space="preserve"> </w:t>
          </w:r>
          <w:r w:rsidRPr="00324296">
            <w:rPr>
              <w:i/>
            </w:rPr>
            <w:t>Remote Sensing Applications: Society and Environment</w:t>
          </w:r>
          <w:r w:rsidRPr="00324296">
            <w:t xml:space="preserve">, </w:t>
          </w:r>
          <w:r w:rsidRPr="00324296">
            <w:rPr>
              <w:i/>
            </w:rPr>
            <w:t>22</w:t>
          </w:r>
          <w:r w:rsidRPr="00324296">
            <w:t>, 100504. https://doi.org/10.1016/j.rsase.2021.100504</w:t>
          </w:r>
        </w:p>
        <w:p w14:paraId="3B7B1AB9" w14:textId="77777777" w:rsidR="00324296" w:rsidRDefault="00324296" w:rsidP="00324296">
          <w:pPr>
            <w:pStyle w:val="CitaviBibliographyEntry"/>
          </w:pPr>
          <w:bookmarkStart w:id="1320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1320"/>
          <w:r>
            <w:t xml:space="preserve"> </w:t>
          </w:r>
          <w:r w:rsidRPr="00324296">
            <w:rPr>
              <w:i/>
            </w:rPr>
            <w:t>The Science of the Total Environment</w:t>
          </w:r>
          <w:r w:rsidRPr="00324296">
            <w:t xml:space="preserve">, </w:t>
          </w:r>
          <w:r w:rsidRPr="00324296">
            <w:rPr>
              <w:i/>
            </w:rPr>
            <w:t>722</w:t>
          </w:r>
          <w:r w:rsidRPr="00324296">
            <w:t>, 137738. https://doi.org/10.1016/j.scitotenv.2020.137738</w:t>
          </w:r>
        </w:p>
        <w:p w14:paraId="0F838C90" w14:textId="77777777" w:rsidR="00324296" w:rsidRDefault="00324296" w:rsidP="00324296">
          <w:pPr>
            <w:pStyle w:val="CitaviBibliographyEntry"/>
          </w:pPr>
          <w:bookmarkStart w:id="1321" w:name="_CTVL001d593722c3d84452c8d7e39bbb23b0ead"/>
          <w:r>
            <w:t>Qiu, B., Li, H., Tang, Z., Chen, C., &amp; Berry, J. (2020). How cropland losses shaped by unbalanced urbanization process?</w:t>
          </w:r>
          <w:bookmarkEnd w:id="1321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96</w:t>
          </w:r>
          <w:r w:rsidRPr="00324296">
            <w:t>, 104715. https://doi.org/10.1016/j.landusepol.2020.104715</w:t>
          </w:r>
        </w:p>
        <w:p w14:paraId="048C6547" w14:textId="77777777" w:rsidR="00324296" w:rsidRDefault="00324296" w:rsidP="00324296">
          <w:pPr>
            <w:pStyle w:val="CitaviBibliographyEntry"/>
          </w:pPr>
          <w:bookmarkStart w:id="1322" w:name="_CTVL0013d8688b4afe94538bdae97647a22c77d"/>
          <w:r>
            <w:t>Reichstein, M., Camps-Valls, G., Stevens, B., Jung, M., Denzler, J., Carvalhais, N., &amp; Prabhat (2019). Deep learning and process understanding for data-driven Earth system science.</w:t>
          </w:r>
          <w:bookmarkEnd w:id="1322"/>
          <w:r>
            <w:t xml:space="preserve"> </w:t>
          </w:r>
          <w:r w:rsidRPr="00324296">
            <w:rPr>
              <w:i/>
            </w:rPr>
            <w:t>Nature</w:t>
          </w:r>
          <w:r w:rsidRPr="00324296">
            <w:t xml:space="preserve">, </w:t>
          </w:r>
          <w:r w:rsidRPr="00324296">
            <w:rPr>
              <w:i/>
            </w:rPr>
            <w:t>566</w:t>
          </w:r>
          <w:r w:rsidRPr="00324296">
            <w:t>(7743), 195–204. https://doi.org/10.1038/s41586-019-0912-1</w:t>
          </w:r>
        </w:p>
        <w:p w14:paraId="6AE0FEED" w14:textId="77777777" w:rsidR="00324296" w:rsidRDefault="00324296" w:rsidP="00324296">
          <w:pPr>
            <w:pStyle w:val="CitaviBibliographyEntry"/>
          </w:pPr>
          <w:bookmarkStart w:id="1323" w:name="_CTVL00182ddfddeb0da4c408dbdf9e51c213a17"/>
          <w:r>
            <w:t>Ronneberger, O., Fischer, P., &amp; Brox, T. (2015). U-Net: Convolutional Networks for Biomedical Image Segmentation,</w:t>
          </w:r>
          <w:bookmarkEnd w:id="1323"/>
          <w:r>
            <w:t xml:space="preserve"> </w:t>
          </w:r>
          <w:r w:rsidRPr="00324296">
            <w:rPr>
              <w:i/>
            </w:rPr>
            <w:t>9351</w:t>
          </w:r>
          <w:r w:rsidRPr="00324296">
            <w:t>, 234–241. https://doi.org/10.1007/978-3-319-24574-4_28</w:t>
          </w:r>
        </w:p>
        <w:p w14:paraId="4799FCDA" w14:textId="77777777" w:rsidR="00324296" w:rsidRDefault="00324296" w:rsidP="00324296">
          <w:pPr>
            <w:pStyle w:val="CitaviBibliographyEntry"/>
          </w:pPr>
          <w:bookmarkStart w:id="1324" w:name="_CTVL001bebcf747c222448eaa3aa4600eedbe82"/>
          <w:r>
            <w:lastRenderedPageBreak/>
            <w:t>Roodposhti, M. S., Aryal, J., &amp; Bryan, B. A. (2019). A novel algorithm for calculating transition potential in cellular automata models of land-use/cover change.</w:t>
          </w:r>
          <w:bookmarkEnd w:id="1324"/>
          <w:r>
            <w:t xml:space="preserve"> </w:t>
          </w:r>
          <w:r w:rsidRPr="00324296">
            <w:rPr>
              <w:i/>
            </w:rPr>
            <w:t>Environmental Modelling &amp; Software</w:t>
          </w:r>
          <w:r w:rsidRPr="00324296">
            <w:t xml:space="preserve">, </w:t>
          </w:r>
          <w:r w:rsidRPr="00324296">
            <w:rPr>
              <w:i/>
            </w:rPr>
            <w:t>112</w:t>
          </w:r>
          <w:r w:rsidRPr="00324296">
            <w:t>, 70–81. https://doi.org/10.1016/j.envsoft.2018.10.006</w:t>
          </w:r>
        </w:p>
        <w:p w14:paraId="01D4B530" w14:textId="77777777" w:rsidR="00324296" w:rsidRDefault="00324296" w:rsidP="00324296">
          <w:pPr>
            <w:pStyle w:val="CitaviBibliographyEntry"/>
          </w:pPr>
          <w:bookmarkStart w:id="1325" w:name="_CTVL001cb8c8558228a425e88a0ff5b82d0ccde"/>
          <w:r>
            <w:t>Roodposhti, M. S., Hewitt, R. J., &amp; Bryan, B. A. (2020). Towards automatic calibration of neighbourhood influence in cellular automata land-use models.</w:t>
          </w:r>
          <w:bookmarkEnd w:id="1325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79</w:t>
          </w:r>
          <w:r w:rsidRPr="00324296">
            <w:t>, 101416. https://doi.org/10.1016/j.compenvurbsys.2019.101416</w:t>
          </w:r>
        </w:p>
        <w:p w14:paraId="146EBECD" w14:textId="77777777" w:rsidR="00324296" w:rsidRDefault="00324296" w:rsidP="00324296">
          <w:pPr>
            <w:pStyle w:val="CitaviBibliographyEntry"/>
          </w:pPr>
          <w:bookmarkStart w:id="1326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1326"/>
          <w:r>
            <w:t xml:space="preserve"> </w:t>
          </w:r>
          <w:r w:rsidRPr="00324296">
            <w:rPr>
              <w:i/>
            </w:rPr>
            <w:t>International Journal of Remote Sensing</w:t>
          </w:r>
          <w:r w:rsidRPr="00324296">
            <w:t xml:space="preserve">, </w:t>
          </w:r>
          <w:r w:rsidRPr="00324296">
            <w:rPr>
              <w:i/>
            </w:rPr>
            <w:t>39</w:t>
          </w:r>
          <w:r w:rsidRPr="00324296">
            <w:t>(4), 1175–1198. https://doi.org/10.1080/01431161.2017.1395968</w:t>
          </w:r>
        </w:p>
        <w:p w14:paraId="1B91E827" w14:textId="77777777" w:rsidR="00324296" w:rsidRDefault="00324296" w:rsidP="00324296">
          <w:pPr>
            <w:pStyle w:val="CitaviBibliographyEntry"/>
          </w:pPr>
          <w:bookmarkStart w:id="1327" w:name="_CTVL001a45bf0c43e814177b1fd3c80823c483a"/>
          <w:r>
            <w:t>Sergey Ioffe, &amp; Christian Szegedy (2015). Batch Normalization: Accelerating Deep Network Training by Reducing Internal Covariate Shift.</w:t>
          </w:r>
          <w:bookmarkEnd w:id="1327"/>
          <w:r>
            <w:t xml:space="preserve"> </w:t>
          </w:r>
          <w:r w:rsidRPr="00324296">
            <w:rPr>
              <w:i/>
            </w:rPr>
            <w:t>International Conference on Machine Learning</w:t>
          </w:r>
          <w:r w:rsidRPr="00324296">
            <w:t>, 448–456. Retrieved from http://proceedings.mlr.press/v37/ioffe15.html</w:t>
          </w:r>
        </w:p>
        <w:p w14:paraId="49AB7EFB" w14:textId="77777777" w:rsidR="00324296" w:rsidRDefault="00324296" w:rsidP="00324296">
          <w:pPr>
            <w:pStyle w:val="CitaviBibliographyEntry"/>
          </w:pPr>
          <w:bookmarkStart w:id="1328" w:name="_CTVL001e888dc529cab4d41a4ddf857ce17d0fd"/>
          <w:r>
            <w:t>Shafizadeh-Moghadam, H., Asghari, A., Tayyebi, A., &amp; Taleai, M. (2017). Coupling machine learning, tree-based and statistical models with cellular automata to simulate urban growth.</w:t>
          </w:r>
          <w:bookmarkEnd w:id="1328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64</w:t>
          </w:r>
          <w:r w:rsidRPr="00324296">
            <w:t>, 297–308. https://doi.org/10.1016/j.compenvurbsys.2017.04.002</w:t>
          </w:r>
        </w:p>
        <w:p w14:paraId="6F8641C4" w14:textId="77777777" w:rsidR="00324296" w:rsidRDefault="00324296" w:rsidP="00324296">
          <w:pPr>
            <w:pStyle w:val="CitaviBibliographyEntry"/>
          </w:pPr>
          <w:bookmarkStart w:id="1329" w:name="_CTVL001d7f28624fda74ab7bb2f2dcef295cb33"/>
          <w:r>
            <w:t>Shaw, B. J., van Vliet, J., &amp; Verburg, P. H. (2020). The peri-urbanization of Europe: A systematic review of a multifaceted process.</w:t>
          </w:r>
          <w:bookmarkEnd w:id="1329"/>
          <w:r>
            <w:t xml:space="preserve"> </w:t>
          </w:r>
          <w:r w:rsidRPr="00324296">
            <w:rPr>
              <w:i/>
            </w:rPr>
            <w:t>Landscape and Urban Planning</w:t>
          </w:r>
          <w:r w:rsidRPr="00324296">
            <w:t xml:space="preserve">, </w:t>
          </w:r>
          <w:r w:rsidRPr="00324296">
            <w:rPr>
              <w:i/>
            </w:rPr>
            <w:t>196</w:t>
          </w:r>
          <w:r w:rsidRPr="00324296">
            <w:t>, 103733. https://doi.org/10.1016/j.landurbplan.2019.103733</w:t>
          </w:r>
        </w:p>
        <w:p w14:paraId="316E7515" w14:textId="77777777" w:rsidR="00324296" w:rsidRDefault="00324296" w:rsidP="00324296">
          <w:pPr>
            <w:pStyle w:val="CitaviBibliographyEntry"/>
          </w:pPr>
          <w:bookmarkStart w:id="1330" w:name="_CTVL0012fe5968f0dba4b398e1e284bdfa22ddb"/>
          <w:r>
            <w:t>Singh, M., Kumar, B., Rao, S., Gill, S. S., Chattopadhyay, R., Nanjundiah, R. S., &amp; Niyogi, D. (2021). Deep learning for improved global precipitation in numerical weather prediction systems.</w:t>
          </w:r>
        </w:p>
        <w:p w14:paraId="24B84CCE" w14:textId="77777777" w:rsidR="00324296" w:rsidRDefault="00324296" w:rsidP="00324296">
          <w:pPr>
            <w:pStyle w:val="CitaviBibliographyEntry"/>
          </w:pPr>
          <w:bookmarkStart w:id="1331" w:name="_CTVL0011d1dec32c2fc49e0904b17978060ca38"/>
          <w:bookmarkEnd w:id="1330"/>
          <w:r>
            <w:t>Tong, X., &amp; Feng, Y. (2020). A review of assessment methods for cellular automata models of land-use change and urban growth.</w:t>
          </w:r>
          <w:bookmarkEnd w:id="1331"/>
          <w:r>
            <w:t xml:space="preserve"> </w:t>
          </w:r>
          <w:r w:rsidRPr="00324296">
            <w:rPr>
              <w:i/>
            </w:rPr>
            <w:t>International Journal of Geographical Information Science</w:t>
          </w:r>
          <w:r w:rsidRPr="00324296">
            <w:t xml:space="preserve">, </w:t>
          </w:r>
          <w:r w:rsidRPr="00324296">
            <w:rPr>
              <w:i/>
            </w:rPr>
            <w:t>34</w:t>
          </w:r>
          <w:r w:rsidRPr="00324296">
            <w:t>(5), 866–898. https://doi.org/10.1080/13658816.2019.1684499</w:t>
          </w:r>
        </w:p>
        <w:p w14:paraId="6F2BD9A4" w14:textId="77777777" w:rsidR="00324296" w:rsidRDefault="00324296" w:rsidP="00324296">
          <w:pPr>
            <w:pStyle w:val="CitaviBibliographyEntry"/>
          </w:pPr>
          <w:bookmarkStart w:id="1332" w:name="_CTVL001bac0905f8eb74a3c911374d735fa7ece"/>
          <w:r>
            <w:t>Tripathy, P., &amp; Kumar, A. (2019). Monitoring and modelling spatio-temporal urban growth of Delhi using Cellular Automata and geoinformatics.</w:t>
          </w:r>
          <w:bookmarkEnd w:id="1332"/>
          <w:r>
            <w:t xml:space="preserve"> </w:t>
          </w:r>
          <w:r w:rsidRPr="00324296">
            <w:rPr>
              <w:i/>
            </w:rPr>
            <w:t>Cities</w:t>
          </w:r>
          <w:r w:rsidRPr="00324296">
            <w:t xml:space="preserve">, </w:t>
          </w:r>
          <w:r w:rsidRPr="00324296">
            <w:rPr>
              <w:i/>
            </w:rPr>
            <w:t>90</w:t>
          </w:r>
          <w:r w:rsidRPr="00324296">
            <w:t>, 52–63. https://doi.org/10.1016/j.cities.2019.01.021</w:t>
          </w:r>
        </w:p>
        <w:p w14:paraId="6D11878D" w14:textId="77777777" w:rsidR="00324296" w:rsidRDefault="00324296" w:rsidP="00324296">
          <w:pPr>
            <w:pStyle w:val="CitaviBibliographyEntry"/>
          </w:pPr>
          <w:bookmarkStart w:id="1333" w:name="_CTVL0018218319753da41ed8ac490a28eee88a5"/>
          <w:r>
            <w:t>Uuemaa, E., Antrop, M., Roosaare, J., Marja, R., &amp; Mander, Ü. (2009). Landscape metrics and indices : An overview of their use in landscape research.</w:t>
          </w:r>
          <w:bookmarkEnd w:id="1333"/>
          <w:r>
            <w:t xml:space="preserve"> </w:t>
          </w:r>
          <w:r w:rsidRPr="00324296">
            <w:rPr>
              <w:i/>
            </w:rPr>
            <w:t>LIVING REVIEWS in LANDSCAPE RESEARCH</w:t>
          </w:r>
          <w:r w:rsidRPr="00324296">
            <w:t xml:space="preserve">, </w:t>
          </w:r>
          <w:r w:rsidRPr="00324296">
            <w:rPr>
              <w:i/>
            </w:rPr>
            <w:t>3</w:t>
          </w:r>
          <w:r w:rsidRPr="00324296">
            <w:t>(1), 1–28. Retrieved from http://biblio.ugent.be/publication/695518</w:t>
          </w:r>
        </w:p>
        <w:p w14:paraId="23028D02" w14:textId="77777777" w:rsidR="00324296" w:rsidRDefault="00324296" w:rsidP="00324296">
          <w:pPr>
            <w:pStyle w:val="CitaviBibliographyEntry"/>
          </w:pPr>
          <w:bookmarkStart w:id="1334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1334"/>
          <w:r>
            <w:t xml:space="preserve"> </w:t>
          </w:r>
          <w:r w:rsidRPr="00324296">
            <w:rPr>
              <w:i/>
            </w:rPr>
            <w:t>Geografisk Tidsskrift-Danish Journal of Geography</w:t>
          </w:r>
          <w:r w:rsidRPr="00324296">
            <w:t xml:space="preserve">, </w:t>
          </w:r>
          <w:r w:rsidRPr="00324296">
            <w:rPr>
              <w:i/>
            </w:rPr>
            <w:t>120</w:t>
          </w:r>
          <w:r w:rsidRPr="00324296">
            <w:t>(2), 156–173. https://doi.org/10.1080/00167223.2020.1823867</w:t>
          </w:r>
        </w:p>
        <w:p w14:paraId="0F63F720" w14:textId="77777777" w:rsidR="00324296" w:rsidRDefault="00324296" w:rsidP="00324296">
          <w:pPr>
            <w:pStyle w:val="CitaviBibliographyEntry"/>
          </w:pPr>
          <w:bookmarkStart w:id="1335" w:name="_CTVL0014a8a36f12df6438d9e586bc4273e1f5a"/>
          <w:r>
            <w:t>Wang, H. [Haijun], Guo, J., Zhang, B., &amp; Zeng, H. (2021). Simulating urban land growth by incorporating historical information into a cellular automata model.</w:t>
          </w:r>
          <w:bookmarkEnd w:id="1335"/>
          <w:r>
            <w:t xml:space="preserve"> </w:t>
          </w:r>
          <w:r w:rsidRPr="00324296">
            <w:rPr>
              <w:i/>
            </w:rPr>
            <w:t>Landscape and Urban Planning</w:t>
          </w:r>
          <w:r w:rsidRPr="00324296">
            <w:t xml:space="preserve">, </w:t>
          </w:r>
          <w:r w:rsidRPr="00324296">
            <w:rPr>
              <w:i/>
            </w:rPr>
            <w:t>214</w:t>
          </w:r>
          <w:r w:rsidRPr="00324296">
            <w:t>, 104168. https://doi.org/10.1016/j.landurbplan.2021.104168</w:t>
          </w:r>
        </w:p>
        <w:p w14:paraId="4E0464C8" w14:textId="77777777" w:rsidR="00324296" w:rsidRDefault="00324296" w:rsidP="00324296">
          <w:pPr>
            <w:pStyle w:val="CitaviBibliographyEntry"/>
          </w:pPr>
          <w:bookmarkStart w:id="1336" w:name="_CTVL001260e6eb4777d4861a6ac630e36e7160d"/>
          <w:r>
            <w:t>Wang, J., Hadjikakou, M., &amp; Bryan, B. A. (2021). Consistent, accurate, high resolution, long time-series mapping of built-up land in the North China Plain.</w:t>
          </w:r>
          <w:bookmarkEnd w:id="1336"/>
          <w:r>
            <w:t xml:space="preserve"> </w:t>
          </w:r>
          <w:r w:rsidRPr="00324296">
            <w:rPr>
              <w:i/>
            </w:rPr>
            <w:t>GIScience &amp; Remote Sensing</w:t>
          </w:r>
          <w:r w:rsidRPr="00324296">
            <w:t>, 1–17. https://doi.org/10.1080/15481603.2021.1948275</w:t>
          </w:r>
        </w:p>
        <w:p w14:paraId="68283714" w14:textId="77777777" w:rsidR="00324296" w:rsidRDefault="00324296" w:rsidP="00324296">
          <w:pPr>
            <w:pStyle w:val="CitaviBibliographyEntry"/>
          </w:pPr>
          <w:bookmarkStart w:id="1337" w:name="_CTVL001cd24708f3dea4a0b9cd81874668bf6c6"/>
          <w:r>
            <w:t>Wang, R., Feng, Y., Wei, Y., Tong, X., Zhai, S., Zhou, Y. [Yilun], &amp; Wu, P. (2021). A comparison of proximity and accessibility drivers in simulating dynamic urban growth.</w:t>
          </w:r>
          <w:bookmarkEnd w:id="1337"/>
          <w:r>
            <w:t xml:space="preserve"> </w:t>
          </w:r>
          <w:r w:rsidRPr="00324296">
            <w:rPr>
              <w:i/>
            </w:rPr>
            <w:t>Transactions in GIS</w:t>
          </w:r>
          <w:r w:rsidRPr="00324296">
            <w:t xml:space="preserve">, </w:t>
          </w:r>
          <w:r w:rsidRPr="00324296">
            <w:rPr>
              <w:i/>
            </w:rPr>
            <w:t>25</w:t>
          </w:r>
          <w:r w:rsidRPr="00324296">
            <w:t>(2), 923–947. https://doi.org/10.1111/tgis.12707</w:t>
          </w:r>
        </w:p>
        <w:p w14:paraId="0C3D1DE6" w14:textId="77777777" w:rsidR="00324296" w:rsidRDefault="00324296" w:rsidP="00324296">
          <w:pPr>
            <w:pStyle w:val="CitaviBibliographyEntry"/>
          </w:pPr>
          <w:bookmarkStart w:id="1338" w:name="_CTVL0019619eedebde64338a1171575c432152c"/>
          <w:r>
            <w:t xml:space="preserve">Xia, C., &amp; Zhang, B. (2021). Exploring the effects of partitioned transition rules upon urban growth simulation in a megacity region: a comparative study of cellular automata-based models in the </w:t>
          </w:r>
          <w:r>
            <w:lastRenderedPageBreak/>
            <w:t>Greater Wuhan Area.</w:t>
          </w:r>
          <w:bookmarkEnd w:id="1338"/>
          <w:r>
            <w:t xml:space="preserve"> </w:t>
          </w:r>
          <w:r w:rsidRPr="00324296">
            <w:rPr>
              <w:i/>
            </w:rPr>
            <w:t>GIScience &amp; Remote Sensing</w:t>
          </w:r>
          <w:r w:rsidRPr="00324296">
            <w:t>, 1–24. https://doi.org/10.1080/15481603.2021.1933714</w:t>
          </w:r>
        </w:p>
        <w:p w14:paraId="02F28ACE" w14:textId="77777777" w:rsidR="00324296" w:rsidRDefault="00324296" w:rsidP="00324296">
          <w:pPr>
            <w:pStyle w:val="CitaviBibliographyEntry"/>
          </w:pPr>
          <w:bookmarkStart w:id="1339" w:name="_CTVL001c5af400da2fd45718639781b57c8b886"/>
          <w:r>
            <w:t>Xing, W., Qian, Y., Guan, X., Yang, T., &amp; Wu, H. (2020). A novel cellular automata model integrated with deep learning for dynamic spatio-temporal land use change simulation.</w:t>
          </w:r>
          <w:bookmarkEnd w:id="1339"/>
          <w:r>
            <w:t xml:space="preserve"> </w:t>
          </w:r>
          <w:r w:rsidRPr="00324296">
            <w:rPr>
              <w:i/>
            </w:rPr>
            <w:t>Computers &amp; Geosciences</w:t>
          </w:r>
          <w:r w:rsidRPr="00324296">
            <w:t xml:space="preserve">, </w:t>
          </w:r>
          <w:r w:rsidRPr="00324296">
            <w:rPr>
              <w:i/>
            </w:rPr>
            <w:t>137</w:t>
          </w:r>
          <w:r w:rsidRPr="00324296">
            <w:t>, 104430. https://doi.org/10.1016/j.cageo.2020.104430</w:t>
          </w:r>
        </w:p>
        <w:p w14:paraId="03993D62" w14:textId="77777777" w:rsidR="00324296" w:rsidRDefault="00324296" w:rsidP="00324296">
          <w:pPr>
            <w:pStyle w:val="CitaviBibliographyEntry"/>
          </w:pPr>
          <w:bookmarkStart w:id="1340" w:name="_CTVL0011103fa560b9d4fe4bb0ab29b753d9673"/>
          <w:r>
            <w:t>Xu, Q., Huang, G., Yuan, Y., Guo, C., Sun, Y., Wu, F. [Felix], &amp; Weinberger, K. (2018). An empirical study on evaluation metrics of generative adversarial networks. Advance online publication. https://doi.org/10.48550/arXiv.1806.07755</w:t>
          </w:r>
        </w:p>
        <w:p w14:paraId="3A93250A" w14:textId="77777777" w:rsidR="00324296" w:rsidRDefault="00324296" w:rsidP="00324296">
          <w:pPr>
            <w:pStyle w:val="CitaviBibliographyEntry"/>
          </w:pPr>
          <w:bookmarkStart w:id="1341" w:name="_CTVL0013bcb8ce9991b4d3895557805498274cf"/>
          <w:bookmarkEnd w:id="1340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Zifeng] (2020). From cities to super mega city regions in China in a new wave of urbanisation and economic transition: Issues and challenges.</w:t>
          </w:r>
          <w:bookmarkEnd w:id="1341"/>
          <w:r>
            <w:t xml:space="preserve"> </w:t>
          </w:r>
          <w:r w:rsidRPr="00324296">
            <w:rPr>
              <w:i/>
            </w:rPr>
            <w:t>Urban Studies</w:t>
          </w:r>
          <w:r w:rsidRPr="00324296">
            <w:t xml:space="preserve">, </w:t>
          </w:r>
          <w:r w:rsidRPr="00324296">
            <w:rPr>
              <w:i/>
            </w:rPr>
            <w:t>57</w:t>
          </w:r>
          <w:r w:rsidRPr="00324296">
            <w:t>(3), 636–654. https://doi.org/10.1177/0042098019879566</w:t>
          </w:r>
        </w:p>
        <w:p w14:paraId="798B96F4" w14:textId="77777777" w:rsidR="00324296" w:rsidRDefault="00324296" w:rsidP="00324296">
          <w:pPr>
            <w:pStyle w:val="CitaviBibliographyEntry"/>
          </w:pPr>
          <w:bookmarkStart w:id="1342" w:name="_CTVL00103677faf018e49f98ef4a539c0b154f4"/>
          <w:r>
            <w:t>Yu, J., Hagen-Zanker, A., Santitissadeekorn, N., &amp; Hughes, S. (2021). Calibration of cellular automata urban growth models from urban genesis onwards - a novel application of Markov chain Monte Carlo approximate Bayesian computation.</w:t>
          </w:r>
          <w:bookmarkEnd w:id="1342"/>
          <w:r>
            <w:t xml:space="preserve"> </w:t>
          </w:r>
          <w:r w:rsidRPr="00324296">
            <w:rPr>
              <w:i/>
            </w:rPr>
            <w:t>Computers, Environment and Urban Systems</w:t>
          </w:r>
          <w:r w:rsidRPr="00324296">
            <w:t xml:space="preserve">, </w:t>
          </w:r>
          <w:r w:rsidRPr="00324296">
            <w:rPr>
              <w:i/>
            </w:rPr>
            <w:t>90</w:t>
          </w:r>
          <w:r w:rsidRPr="00324296">
            <w:t>, 101689. https://doi.org/10.1016/j.compenvurbsys.2021.101689</w:t>
          </w:r>
        </w:p>
        <w:p w14:paraId="2A7CF6DC" w14:textId="77777777" w:rsidR="00324296" w:rsidRDefault="00324296" w:rsidP="00324296">
          <w:pPr>
            <w:pStyle w:val="CitaviBibliographyEntry"/>
          </w:pPr>
          <w:bookmarkStart w:id="1343" w:name="_CTVL001788418cd3ffa41beb0a118013c6a80c5"/>
          <w:r>
            <w:t>Zeiler, M. D., &amp; Fergus, R. (2013, November 13).</w:t>
          </w:r>
          <w:bookmarkEnd w:id="1343"/>
          <w:r>
            <w:t xml:space="preserve"> </w:t>
          </w:r>
          <w:r w:rsidRPr="00324296">
            <w:rPr>
              <w:i/>
            </w:rPr>
            <w:t>Visualizing and Understanding Convolutional Networks</w:t>
          </w:r>
          <w:r w:rsidRPr="00324296">
            <w:t xml:space="preserve">. Retrieved from https://arxiv.org/pdf/1311.2901 </w:t>
          </w:r>
        </w:p>
        <w:p w14:paraId="36DC3017" w14:textId="77777777" w:rsidR="00324296" w:rsidRDefault="00324296" w:rsidP="00324296">
          <w:pPr>
            <w:pStyle w:val="CitaviBibliographyEntry"/>
          </w:pPr>
          <w:bookmarkStart w:id="1344" w:name="_CTVL001ab0bb70f97b34949b902fdbbcee3ecea"/>
          <w:r>
            <w:t>Zeller, V., Towa, E., Degrez, M., &amp; Achten, W. M. J. (2019). Urban waste flows and their potential for a circular economy model at city-region level.</w:t>
          </w:r>
          <w:bookmarkEnd w:id="1344"/>
          <w:r>
            <w:t xml:space="preserve"> </w:t>
          </w:r>
          <w:r w:rsidRPr="00324296">
            <w:rPr>
              <w:i/>
            </w:rPr>
            <w:t>Waste Management (New York, N.Y.)</w:t>
          </w:r>
          <w:r w:rsidRPr="00324296">
            <w:t xml:space="preserve">, </w:t>
          </w:r>
          <w:r w:rsidRPr="00324296">
            <w:rPr>
              <w:i/>
            </w:rPr>
            <w:t>83</w:t>
          </w:r>
          <w:r w:rsidRPr="00324296">
            <w:t>, 83–94. https://doi.org/10.1016/j.wasman.2018.10.034</w:t>
          </w:r>
        </w:p>
        <w:p w14:paraId="20790B9A" w14:textId="77777777" w:rsidR="00324296" w:rsidRDefault="00324296" w:rsidP="00324296">
          <w:pPr>
            <w:pStyle w:val="CitaviBibliographyEntry"/>
          </w:pPr>
          <w:bookmarkStart w:id="1345" w:name="_CTVL0011b5c730b15de401fba503c218fa2026f"/>
          <w:r>
            <w:t>Zhai, Y., Yao, Y., Guan, Q., Liang, X., Li, X. [Xia], Pan, Y., . . . Zhou, J. (2020). Simulating urban land use change by integrating a convolutional neural network with vector-based cellular automata.</w:t>
          </w:r>
          <w:bookmarkEnd w:id="1345"/>
          <w:r>
            <w:t xml:space="preserve"> </w:t>
          </w:r>
          <w:r w:rsidRPr="00324296">
            <w:rPr>
              <w:i/>
            </w:rPr>
            <w:t>International Journal of Geographical Information Science</w:t>
          </w:r>
          <w:r w:rsidRPr="00324296">
            <w:t xml:space="preserve">, </w:t>
          </w:r>
          <w:r w:rsidRPr="00324296">
            <w:rPr>
              <w:i/>
            </w:rPr>
            <w:t>34</w:t>
          </w:r>
          <w:r w:rsidRPr="00324296">
            <w:t>(7), 1475–1499. https://doi.org/10.1080/13658816.2020.1711915</w:t>
          </w:r>
        </w:p>
        <w:p w14:paraId="1725FB93" w14:textId="3BE8B1A7" w:rsidR="00733CB8" w:rsidRPr="00424860" w:rsidRDefault="00324296" w:rsidP="00324296">
          <w:pPr>
            <w:pStyle w:val="CitaviBibliographyEntry"/>
          </w:pPr>
          <w:bookmarkStart w:id="1346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1346"/>
          <w:r>
            <w:t xml:space="preserve"> </w:t>
          </w:r>
          <w:r w:rsidRPr="00324296">
            <w:rPr>
              <w:i/>
            </w:rPr>
            <w:t>Land Use Policy</w:t>
          </w:r>
          <w:r w:rsidRPr="00324296">
            <w:t xml:space="preserve">, </w:t>
          </w:r>
          <w:r w:rsidRPr="00324296">
            <w:rPr>
              <w:i/>
            </w:rPr>
            <w:t>69</w:t>
          </w:r>
          <w:r w:rsidRPr="00324296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98" w:author="Brett Bryan" w:date="2022-04-28T14:29:00Z" w:initials="BB">
    <w:p w14:paraId="6F6FF9EC" w14:textId="77777777" w:rsidR="00626C14" w:rsidRDefault="00C51EA3" w:rsidP="004F4B4D">
      <w:pPr>
        <w:pStyle w:val="CommentText"/>
      </w:pPr>
      <w:r>
        <w:rPr>
          <w:rStyle w:val="CommentReference"/>
        </w:rPr>
        <w:annotationRef/>
      </w:r>
      <w:r w:rsidR="00626C14">
        <w:rPr>
          <w:lang w:val="en-AU"/>
        </w:rPr>
        <w:t>What does 'definite' mean? Do you mean finite?</w:t>
      </w:r>
    </w:p>
  </w:comment>
  <w:comment w:id="280" w:author="Brett Bryan" w:date="2022-04-28T14:40:00Z" w:initials="BB">
    <w:p w14:paraId="3674F021" w14:textId="77777777" w:rsidR="00842E4A" w:rsidRDefault="00842E4A" w:rsidP="00AC021E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y do we need references here? You are simply stating what we did?!</w:t>
      </w:r>
    </w:p>
  </w:comment>
  <w:comment w:id="428" w:author="Brett Bryan" w:date="2022-04-28T14:45:00Z" w:initials="BB">
    <w:p w14:paraId="65C8352B" w14:textId="77777777" w:rsidR="001B3857" w:rsidRDefault="001B3857" w:rsidP="00BF15BD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s this table really necessary, just repeating material that is in the text.</w:t>
      </w:r>
    </w:p>
  </w:comment>
  <w:comment w:id="600" w:author="Brett Bryan" w:date="2022-04-28T15:23:00Z" w:initials="BB">
    <w:p w14:paraId="4AABDE34" w14:textId="77777777" w:rsidR="003043EF" w:rsidRDefault="003043EF" w:rsidP="00F96DC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This is unclear. How was this applied?</w:t>
      </w:r>
    </w:p>
  </w:comment>
  <w:comment w:id="611" w:author="Brett Bryan" w:date="2022-04-28T15:26:00Z" w:initials="BB">
    <w:p w14:paraId="54679180" w14:textId="77777777" w:rsidR="00211ACD" w:rsidRDefault="00211ACD" w:rsidP="00FC1C62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Clarify.</w:t>
      </w:r>
    </w:p>
  </w:comment>
  <w:comment w:id="773" w:author="Brett Bryan" w:date="2022-04-28T15:34:00Z" w:initials="BB">
    <w:p w14:paraId="2E7369C2" w14:textId="77777777" w:rsidR="00857A71" w:rsidRDefault="007406F4" w:rsidP="00197C1C">
      <w:pPr>
        <w:pStyle w:val="CommentText"/>
      </w:pPr>
      <w:r>
        <w:rPr>
          <w:rStyle w:val="CommentReference"/>
        </w:rPr>
        <w:annotationRef/>
      </w:r>
      <w:r w:rsidR="00857A71">
        <w:rPr>
          <w:lang w:val="en-AU"/>
        </w:rPr>
        <w:t>This doesn't seem right. Need to be precise about what this band represents. Is this line and band necessary? I think we can probably get rid of it.</w:t>
      </w:r>
    </w:p>
  </w:comment>
  <w:comment w:id="782" w:author="Brett Bryan" w:date="2022-04-28T15:37:00Z" w:initials="BB">
    <w:p w14:paraId="3AB6F503" w14:textId="77777777" w:rsidR="0085241D" w:rsidRDefault="0085241D" w:rsidP="000E37E8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e correct meaning.</w:t>
      </w:r>
    </w:p>
  </w:comment>
  <w:comment w:id="794" w:author="Brett Bryan" w:date="2022-04-28T15:42:00Z" w:initials="BB">
    <w:p w14:paraId="4EF9D0A3" w14:textId="77777777" w:rsidR="00D62D24" w:rsidRDefault="00D62D24" w:rsidP="009B7CB1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y do we have apostrophes in the city names in the text?</w:t>
      </w:r>
    </w:p>
  </w:comment>
  <w:comment w:id="859" w:author="Brett Bryan" w:date="2022-04-28T15:51:00Z" w:initials="BB">
    <w:p w14:paraId="678BF1D4" w14:textId="77777777" w:rsidR="00FE2C8D" w:rsidRDefault="00DE41F5">
      <w:pPr>
        <w:pStyle w:val="CommentText"/>
      </w:pPr>
      <w:r>
        <w:rPr>
          <w:rStyle w:val="CommentReference"/>
        </w:rPr>
        <w:annotationRef/>
      </w:r>
      <w:r w:rsidR="00FE2C8D">
        <w:rPr>
          <w:lang w:val="en-AU"/>
        </w:rPr>
        <w:t>What are the dots? Prefectures?</w:t>
      </w:r>
    </w:p>
    <w:p w14:paraId="7EC94268" w14:textId="77777777" w:rsidR="00FE2C8D" w:rsidRDefault="00FE2C8D">
      <w:pPr>
        <w:pStyle w:val="CommentText"/>
      </w:pPr>
    </w:p>
    <w:p w14:paraId="0A057B4F" w14:textId="77777777" w:rsidR="00FE2C8D" w:rsidRDefault="00FE2C8D" w:rsidP="00667437">
      <w:pPr>
        <w:pStyle w:val="CommentText"/>
      </w:pPr>
      <w:r>
        <w:rPr>
          <w:lang w:val="en-AU"/>
        </w:rPr>
        <w:t>X axes - 'real' should be 'reference'</w:t>
      </w:r>
    </w:p>
  </w:comment>
  <w:comment w:id="903" w:author="Brett Bryan" w:date="2022-04-28T15:55:00Z" w:initials="BB">
    <w:p w14:paraId="6CEDF271" w14:textId="77777777" w:rsidR="005A31D8" w:rsidRDefault="005A31D8" w:rsidP="003C7D4C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Now here there are no apostrophes and no spaces (like in the figure). I suggest using spaces throughout i.e., Sui Xian. Would that be correct?</w:t>
      </w:r>
    </w:p>
  </w:comment>
  <w:comment w:id="910" w:author="Brett Bryan" w:date="2022-04-28T16:00:00Z" w:initials="BB">
    <w:p w14:paraId="1CB82D5C" w14:textId="77777777" w:rsidR="00557117" w:rsidRDefault="005D3456" w:rsidP="00347B5C">
      <w:pPr>
        <w:pStyle w:val="CommentText"/>
      </w:pPr>
      <w:r>
        <w:rPr>
          <w:rStyle w:val="CommentReference"/>
        </w:rPr>
        <w:annotationRef/>
      </w:r>
      <w:r w:rsidR="00557117">
        <w:rPr>
          <w:lang w:val="en-AU"/>
        </w:rPr>
        <w:t>This is more part of the methods than the results and might be better placed at the end of section 2.6?</w:t>
      </w:r>
    </w:p>
  </w:comment>
  <w:comment w:id="1040" w:author="Brett Bryan" w:date="2022-04-28T20:20:00Z" w:initials="BB">
    <w:p w14:paraId="55295099" w14:textId="77777777" w:rsidR="002E6DE2" w:rsidRDefault="002E6DE2" w:rsidP="001F0D1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nitial?</w:t>
      </w:r>
    </w:p>
  </w:comment>
  <w:comment w:id="1100" w:author="Brett Bryan" w:date="2022-04-28T16:35:00Z" w:initials="BB">
    <w:p w14:paraId="0AFCCF23" w14:textId="2D05DD1E" w:rsidR="008C05A9" w:rsidRDefault="008C05A9" w:rsidP="007A66E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What is this? Do you mean 'initial'?</w:t>
      </w:r>
    </w:p>
  </w:comment>
  <w:comment w:id="1130" w:author="Brett Bryan" w:date="2022-04-28T16:37:00Z" w:initials="BB">
    <w:p w14:paraId="448D2BB6" w14:textId="77777777" w:rsidR="00287DB9" w:rsidRDefault="00287DB9" w:rsidP="00287DB9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Please check that I got this right.</w:t>
      </w:r>
    </w:p>
  </w:comment>
  <w:comment w:id="1138" w:author="Brett Bryan" w:date="2022-04-28T16:39:00Z" w:initials="BB">
    <w:p w14:paraId="7194AF04" w14:textId="77777777" w:rsidR="00B437E6" w:rsidRDefault="00B437E6" w:rsidP="008931A1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Check throughout fo rconsistent font size</w:t>
      </w:r>
    </w:p>
  </w:comment>
  <w:comment w:id="1157" w:author="Brett Bryan" w:date="2022-04-28T16:54:00Z" w:initials="BB">
    <w:p w14:paraId="15529C11" w14:textId="77777777" w:rsidR="00A33F27" w:rsidRDefault="00A33F27" w:rsidP="00E9330B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f it is more likely to lead to a higher FoM why is it lower?</w:t>
      </w:r>
    </w:p>
  </w:comment>
  <w:comment w:id="1229" w:author="Brett Bryan" w:date="2022-04-28T16:55:00Z" w:initials="BB">
    <w:p w14:paraId="6142FD6D" w14:textId="77777777" w:rsidR="00A33F27" w:rsidRDefault="00A33F27" w:rsidP="00AE5E55">
      <w:pPr>
        <w:pStyle w:val="CommentText"/>
      </w:pPr>
      <w:r>
        <w:rPr>
          <w:rStyle w:val="CommentReference"/>
        </w:rPr>
        <w:annotationRef/>
      </w:r>
      <w:r>
        <w:rPr>
          <w:lang w:val="en-AU"/>
        </w:rPr>
        <w:t>I think that this could help address one reviewer commen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F6FF9EC" w15:done="0"/>
  <w15:commentEx w15:paraId="3674F021" w15:done="0"/>
  <w15:commentEx w15:paraId="65C8352B" w15:done="0"/>
  <w15:commentEx w15:paraId="4AABDE34" w15:done="0"/>
  <w15:commentEx w15:paraId="54679180" w15:done="0"/>
  <w15:commentEx w15:paraId="2E7369C2" w15:done="0"/>
  <w15:commentEx w15:paraId="3AB6F503" w15:done="0"/>
  <w15:commentEx w15:paraId="4EF9D0A3" w15:done="0"/>
  <w15:commentEx w15:paraId="0A057B4F" w15:done="0"/>
  <w15:commentEx w15:paraId="6CEDF271" w15:done="0"/>
  <w15:commentEx w15:paraId="1CB82D5C" w15:done="0"/>
  <w15:commentEx w15:paraId="55295099" w15:done="0"/>
  <w15:commentEx w15:paraId="0AFCCF23" w15:done="0"/>
  <w15:commentEx w15:paraId="448D2BB6" w15:done="0"/>
  <w15:commentEx w15:paraId="7194AF04" w15:done="0"/>
  <w15:commentEx w15:paraId="15529C11" w15:done="0"/>
  <w15:commentEx w15:paraId="6142FD6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52353" w16cex:dateUtc="2022-04-28T04:29:00Z"/>
  <w16cex:commentExtensible w16cex:durableId="261525E5" w16cex:dateUtc="2022-04-28T04:40:00Z"/>
  <w16cex:commentExtensible w16cex:durableId="261526F3" w16cex:dateUtc="2022-04-28T04:45:00Z"/>
  <w16cex:commentExtensible w16cex:durableId="26152FE1" w16cex:dateUtc="2022-04-28T05:23:00Z"/>
  <w16cex:commentExtensible w16cex:durableId="261530A9" w16cex:dateUtc="2022-04-28T05:26:00Z"/>
  <w16cex:commentExtensible w16cex:durableId="261532A0" w16cex:dateUtc="2022-04-28T05:34:00Z"/>
  <w16cex:commentExtensible w16cex:durableId="26153349" w16cex:dateUtc="2022-04-28T05:37:00Z"/>
  <w16cex:commentExtensible w16cex:durableId="26153474" w16cex:dateUtc="2022-04-28T05:42:00Z"/>
  <w16cex:commentExtensible w16cex:durableId="2615366E" w16cex:dateUtc="2022-04-28T05:51:00Z"/>
  <w16cex:commentExtensible w16cex:durableId="2615376A" w16cex:dateUtc="2022-04-28T05:55:00Z"/>
  <w16cex:commentExtensible w16cex:durableId="2615388E" w16cex:dateUtc="2022-04-28T06:00:00Z"/>
  <w16cex:commentExtensible w16cex:durableId="26157582" w16cex:dateUtc="2022-04-28T10:20:00Z"/>
  <w16cex:commentExtensible w16cex:durableId="261540D1" w16cex:dateUtc="2022-04-28T06:35:00Z"/>
  <w16cex:commentExtensible w16cex:durableId="26154166" w16cex:dateUtc="2022-04-28T06:37:00Z"/>
  <w16cex:commentExtensible w16cex:durableId="261541BA" w16cex:dateUtc="2022-04-28T06:39:00Z"/>
  <w16cex:commentExtensible w16cex:durableId="26154563" w16cex:dateUtc="2022-04-28T06:54:00Z"/>
  <w16cex:commentExtensible w16cex:durableId="26154577" w16cex:dateUtc="2022-04-28T06:5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F6FF9EC" w16cid:durableId="26152353"/>
  <w16cid:commentId w16cid:paraId="3674F021" w16cid:durableId="261525E5"/>
  <w16cid:commentId w16cid:paraId="65C8352B" w16cid:durableId="261526F3"/>
  <w16cid:commentId w16cid:paraId="4AABDE34" w16cid:durableId="26152FE1"/>
  <w16cid:commentId w16cid:paraId="54679180" w16cid:durableId="261530A9"/>
  <w16cid:commentId w16cid:paraId="2E7369C2" w16cid:durableId="261532A0"/>
  <w16cid:commentId w16cid:paraId="3AB6F503" w16cid:durableId="26153349"/>
  <w16cid:commentId w16cid:paraId="4EF9D0A3" w16cid:durableId="26153474"/>
  <w16cid:commentId w16cid:paraId="0A057B4F" w16cid:durableId="2615366E"/>
  <w16cid:commentId w16cid:paraId="6CEDF271" w16cid:durableId="2615376A"/>
  <w16cid:commentId w16cid:paraId="1CB82D5C" w16cid:durableId="2615388E"/>
  <w16cid:commentId w16cid:paraId="55295099" w16cid:durableId="26157582"/>
  <w16cid:commentId w16cid:paraId="0AFCCF23" w16cid:durableId="261540D1"/>
  <w16cid:commentId w16cid:paraId="448D2BB6" w16cid:durableId="26154166"/>
  <w16cid:commentId w16cid:paraId="7194AF04" w16cid:durableId="261541BA"/>
  <w16cid:commentId w16cid:paraId="15529C11" w16cid:durableId="26154563"/>
  <w16cid:commentId w16cid:paraId="6142FD6D" w16cid:durableId="2615457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2562A5" w14:textId="77777777" w:rsidR="002624D7" w:rsidRPr="00424860" w:rsidRDefault="002624D7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6A932997" w14:textId="77777777" w:rsidR="002624D7" w:rsidRPr="00424860" w:rsidRDefault="002624D7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287AB8DC" w14:textId="77777777" w:rsidR="002624D7" w:rsidRPr="00424860" w:rsidRDefault="002624D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1C3C5D" w:rsidRDefault="001C3C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1C3C5D" w:rsidRDefault="001C3C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EBC1DC0" w14:textId="77777777" w:rsidR="002624D7" w:rsidRPr="00424860" w:rsidRDefault="002624D7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36FEBF54" w14:textId="77777777" w:rsidR="002624D7" w:rsidRPr="00424860" w:rsidRDefault="002624D7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7CC852AD" w14:textId="77777777" w:rsidR="002624D7" w:rsidRPr="00424860" w:rsidRDefault="002624D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47278366">
    <w:abstractNumId w:val="15"/>
  </w:num>
  <w:num w:numId="2" w16cid:durableId="205681153">
    <w:abstractNumId w:val="10"/>
  </w:num>
  <w:num w:numId="3" w16cid:durableId="1477721693">
    <w:abstractNumId w:val="0"/>
  </w:num>
  <w:num w:numId="4" w16cid:durableId="1554317668">
    <w:abstractNumId w:val="1"/>
  </w:num>
  <w:num w:numId="5" w16cid:durableId="264195029">
    <w:abstractNumId w:val="2"/>
  </w:num>
  <w:num w:numId="6" w16cid:durableId="431585300">
    <w:abstractNumId w:val="3"/>
  </w:num>
  <w:num w:numId="7" w16cid:durableId="765611973">
    <w:abstractNumId w:val="4"/>
  </w:num>
  <w:num w:numId="8" w16cid:durableId="596982732">
    <w:abstractNumId w:val="5"/>
  </w:num>
  <w:num w:numId="9" w16cid:durableId="29649440">
    <w:abstractNumId w:val="6"/>
  </w:num>
  <w:num w:numId="10" w16cid:durableId="1807965996">
    <w:abstractNumId w:val="7"/>
  </w:num>
  <w:num w:numId="11" w16cid:durableId="1593708931">
    <w:abstractNumId w:val="8"/>
  </w:num>
  <w:num w:numId="12" w16cid:durableId="1566143872">
    <w:abstractNumId w:val="9"/>
  </w:num>
  <w:num w:numId="13" w16cid:durableId="1364405996">
    <w:abstractNumId w:val="18"/>
  </w:num>
  <w:num w:numId="14" w16cid:durableId="1015036743">
    <w:abstractNumId w:val="13"/>
  </w:num>
  <w:num w:numId="15" w16cid:durableId="1331373206">
    <w:abstractNumId w:val="14"/>
  </w:num>
  <w:num w:numId="16" w16cid:durableId="968508214">
    <w:abstractNumId w:val="11"/>
  </w:num>
  <w:num w:numId="17" w16cid:durableId="2011133405">
    <w:abstractNumId w:val="16"/>
  </w:num>
  <w:num w:numId="18" w16cid:durableId="719520526">
    <w:abstractNumId w:val="17"/>
  </w:num>
  <w:num w:numId="19" w16cid:durableId="1291129931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rett Bryan">
    <w15:presenceInfo w15:providerId="None" w15:userId="Brett Bry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SpBQAcoMFo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4C27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498A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721"/>
    <w:rsid w:val="000209C3"/>
    <w:rsid w:val="00021B09"/>
    <w:rsid w:val="00021B7D"/>
    <w:rsid w:val="00021CD4"/>
    <w:rsid w:val="00021D95"/>
    <w:rsid w:val="00022208"/>
    <w:rsid w:val="000223E5"/>
    <w:rsid w:val="00022489"/>
    <w:rsid w:val="000225F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1F6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819"/>
    <w:rsid w:val="00050B90"/>
    <w:rsid w:val="00051547"/>
    <w:rsid w:val="000517E2"/>
    <w:rsid w:val="00051A1B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6BA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2F12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72F"/>
    <w:rsid w:val="00071C32"/>
    <w:rsid w:val="00071F02"/>
    <w:rsid w:val="00071FFD"/>
    <w:rsid w:val="0007217F"/>
    <w:rsid w:val="00072452"/>
    <w:rsid w:val="000727FE"/>
    <w:rsid w:val="0007357E"/>
    <w:rsid w:val="000739E0"/>
    <w:rsid w:val="00074878"/>
    <w:rsid w:val="00074ABC"/>
    <w:rsid w:val="00074D39"/>
    <w:rsid w:val="000751FE"/>
    <w:rsid w:val="00075458"/>
    <w:rsid w:val="000755CC"/>
    <w:rsid w:val="000755FD"/>
    <w:rsid w:val="00075A2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55D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133"/>
    <w:rsid w:val="00085172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2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54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CA8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0E52"/>
    <w:rsid w:val="000C132D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7A1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193"/>
    <w:rsid w:val="000E0629"/>
    <w:rsid w:val="000E0A4A"/>
    <w:rsid w:val="000E0ADF"/>
    <w:rsid w:val="000E0BCC"/>
    <w:rsid w:val="000E0CFE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649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1DEF"/>
    <w:rsid w:val="000F245B"/>
    <w:rsid w:val="000F2AD1"/>
    <w:rsid w:val="000F31E8"/>
    <w:rsid w:val="000F36C7"/>
    <w:rsid w:val="000F3791"/>
    <w:rsid w:val="000F3AC2"/>
    <w:rsid w:val="000F3BD9"/>
    <w:rsid w:val="000F3CD1"/>
    <w:rsid w:val="000F3F23"/>
    <w:rsid w:val="000F4132"/>
    <w:rsid w:val="000F4281"/>
    <w:rsid w:val="000F46C8"/>
    <w:rsid w:val="000F5099"/>
    <w:rsid w:val="000F52F1"/>
    <w:rsid w:val="000F53F4"/>
    <w:rsid w:val="000F56CB"/>
    <w:rsid w:val="000F5F70"/>
    <w:rsid w:val="000F6450"/>
    <w:rsid w:val="000F6783"/>
    <w:rsid w:val="000F6BBD"/>
    <w:rsid w:val="00100305"/>
    <w:rsid w:val="0010036D"/>
    <w:rsid w:val="00100468"/>
    <w:rsid w:val="001004BE"/>
    <w:rsid w:val="001017A4"/>
    <w:rsid w:val="00103F90"/>
    <w:rsid w:val="00104263"/>
    <w:rsid w:val="00104384"/>
    <w:rsid w:val="001043DD"/>
    <w:rsid w:val="00104A12"/>
    <w:rsid w:val="00105515"/>
    <w:rsid w:val="00106324"/>
    <w:rsid w:val="0010637B"/>
    <w:rsid w:val="00106490"/>
    <w:rsid w:val="0010698C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3ECF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87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0A1"/>
    <w:rsid w:val="00130292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A50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876"/>
    <w:rsid w:val="00137EDC"/>
    <w:rsid w:val="001405A3"/>
    <w:rsid w:val="001408F5"/>
    <w:rsid w:val="00140D5B"/>
    <w:rsid w:val="00141BE6"/>
    <w:rsid w:val="00143407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815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3EE3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CBF"/>
    <w:rsid w:val="00167D28"/>
    <w:rsid w:val="001709DB"/>
    <w:rsid w:val="00170E7E"/>
    <w:rsid w:val="001712D8"/>
    <w:rsid w:val="00171BB2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1AE6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4E92"/>
    <w:rsid w:val="00184F42"/>
    <w:rsid w:val="00186133"/>
    <w:rsid w:val="001865B6"/>
    <w:rsid w:val="00187467"/>
    <w:rsid w:val="001879CE"/>
    <w:rsid w:val="00190561"/>
    <w:rsid w:val="00190623"/>
    <w:rsid w:val="0019062D"/>
    <w:rsid w:val="00190673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41C"/>
    <w:rsid w:val="00196940"/>
    <w:rsid w:val="00196A29"/>
    <w:rsid w:val="0019756A"/>
    <w:rsid w:val="00197872"/>
    <w:rsid w:val="00197F9B"/>
    <w:rsid w:val="001A0372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6ED"/>
    <w:rsid w:val="001A5C7E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857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0F6"/>
    <w:rsid w:val="001B69AA"/>
    <w:rsid w:val="001B6AB9"/>
    <w:rsid w:val="001B754A"/>
    <w:rsid w:val="001B7630"/>
    <w:rsid w:val="001B76BC"/>
    <w:rsid w:val="001C015C"/>
    <w:rsid w:val="001C01FF"/>
    <w:rsid w:val="001C09D3"/>
    <w:rsid w:val="001C1197"/>
    <w:rsid w:val="001C119D"/>
    <w:rsid w:val="001C1C05"/>
    <w:rsid w:val="001C1CE7"/>
    <w:rsid w:val="001C2CFF"/>
    <w:rsid w:val="001C38AF"/>
    <w:rsid w:val="001C3C5D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4BCA"/>
    <w:rsid w:val="001D53CE"/>
    <w:rsid w:val="001D56C7"/>
    <w:rsid w:val="001D5D09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5"/>
    <w:rsid w:val="001E41BE"/>
    <w:rsid w:val="001E454D"/>
    <w:rsid w:val="001E4AAF"/>
    <w:rsid w:val="001E53BE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838"/>
    <w:rsid w:val="001F2C35"/>
    <w:rsid w:val="001F37F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ACD"/>
    <w:rsid w:val="00211FF8"/>
    <w:rsid w:val="00212187"/>
    <w:rsid w:val="002124C8"/>
    <w:rsid w:val="00212FBD"/>
    <w:rsid w:val="00213577"/>
    <w:rsid w:val="002135D8"/>
    <w:rsid w:val="00213904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46D"/>
    <w:rsid w:val="002218FA"/>
    <w:rsid w:val="00222023"/>
    <w:rsid w:val="00222688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D1E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3CD7"/>
    <w:rsid w:val="0023414E"/>
    <w:rsid w:val="002346FA"/>
    <w:rsid w:val="00234E55"/>
    <w:rsid w:val="00235913"/>
    <w:rsid w:val="00235AB8"/>
    <w:rsid w:val="00235C73"/>
    <w:rsid w:val="00235D30"/>
    <w:rsid w:val="00236A54"/>
    <w:rsid w:val="00237995"/>
    <w:rsid w:val="00237D15"/>
    <w:rsid w:val="00240249"/>
    <w:rsid w:val="0024048B"/>
    <w:rsid w:val="002404BC"/>
    <w:rsid w:val="00240F58"/>
    <w:rsid w:val="002418D3"/>
    <w:rsid w:val="00241DB8"/>
    <w:rsid w:val="00241F76"/>
    <w:rsid w:val="002420B5"/>
    <w:rsid w:val="00242C22"/>
    <w:rsid w:val="00242E89"/>
    <w:rsid w:val="00243260"/>
    <w:rsid w:val="002432E0"/>
    <w:rsid w:val="002436F4"/>
    <w:rsid w:val="00243701"/>
    <w:rsid w:val="002437A8"/>
    <w:rsid w:val="00243848"/>
    <w:rsid w:val="00243C38"/>
    <w:rsid w:val="00243F1C"/>
    <w:rsid w:val="00244755"/>
    <w:rsid w:val="00244C6A"/>
    <w:rsid w:val="00244D41"/>
    <w:rsid w:val="00244FA2"/>
    <w:rsid w:val="00245AC6"/>
    <w:rsid w:val="002460FB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0EF"/>
    <w:rsid w:val="0025342A"/>
    <w:rsid w:val="00253E7C"/>
    <w:rsid w:val="00254744"/>
    <w:rsid w:val="00254765"/>
    <w:rsid w:val="00254F20"/>
    <w:rsid w:val="00255427"/>
    <w:rsid w:val="0025569B"/>
    <w:rsid w:val="00256BE8"/>
    <w:rsid w:val="00256FBA"/>
    <w:rsid w:val="00257C53"/>
    <w:rsid w:val="002608BC"/>
    <w:rsid w:val="00261695"/>
    <w:rsid w:val="00262450"/>
    <w:rsid w:val="002624D7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6734E"/>
    <w:rsid w:val="00270024"/>
    <w:rsid w:val="0027012B"/>
    <w:rsid w:val="002703FE"/>
    <w:rsid w:val="00270556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24D"/>
    <w:rsid w:val="00280BC9"/>
    <w:rsid w:val="00280D7C"/>
    <w:rsid w:val="0028131F"/>
    <w:rsid w:val="0028145D"/>
    <w:rsid w:val="002814C2"/>
    <w:rsid w:val="00281C69"/>
    <w:rsid w:val="00281E59"/>
    <w:rsid w:val="002829F2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87DB9"/>
    <w:rsid w:val="00290B19"/>
    <w:rsid w:val="00291A50"/>
    <w:rsid w:val="00291DAA"/>
    <w:rsid w:val="00292E2D"/>
    <w:rsid w:val="002933DA"/>
    <w:rsid w:val="002936DC"/>
    <w:rsid w:val="002941F6"/>
    <w:rsid w:val="00294380"/>
    <w:rsid w:val="00295405"/>
    <w:rsid w:val="00295734"/>
    <w:rsid w:val="00295956"/>
    <w:rsid w:val="00295983"/>
    <w:rsid w:val="00295BB1"/>
    <w:rsid w:val="00296383"/>
    <w:rsid w:val="002963FD"/>
    <w:rsid w:val="002970ED"/>
    <w:rsid w:val="0029741E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103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669"/>
    <w:rsid w:val="002C5797"/>
    <w:rsid w:val="002C6023"/>
    <w:rsid w:val="002C7F06"/>
    <w:rsid w:val="002D037C"/>
    <w:rsid w:val="002D0475"/>
    <w:rsid w:val="002D1379"/>
    <w:rsid w:val="002D1606"/>
    <w:rsid w:val="002D1AE3"/>
    <w:rsid w:val="002D2C02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6DE2"/>
    <w:rsid w:val="002E7E24"/>
    <w:rsid w:val="002F0807"/>
    <w:rsid w:val="002F0E0C"/>
    <w:rsid w:val="002F1602"/>
    <w:rsid w:val="002F171C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2E9"/>
    <w:rsid w:val="0030134E"/>
    <w:rsid w:val="00301787"/>
    <w:rsid w:val="00301D24"/>
    <w:rsid w:val="00302731"/>
    <w:rsid w:val="0030288B"/>
    <w:rsid w:val="00303A6F"/>
    <w:rsid w:val="003043EF"/>
    <w:rsid w:val="00304861"/>
    <w:rsid w:val="00304B4E"/>
    <w:rsid w:val="00305AA2"/>
    <w:rsid w:val="00305EF2"/>
    <w:rsid w:val="00307184"/>
    <w:rsid w:val="00307739"/>
    <w:rsid w:val="00307B87"/>
    <w:rsid w:val="003106BC"/>
    <w:rsid w:val="00310832"/>
    <w:rsid w:val="003109DE"/>
    <w:rsid w:val="00310A01"/>
    <w:rsid w:val="00310C1F"/>
    <w:rsid w:val="00310D3C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10D"/>
    <w:rsid w:val="00324296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2D2B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662"/>
    <w:rsid w:val="00336C91"/>
    <w:rsid w:val="00336D1C"/>
    <w:rsid w:val="00337289"/>
    <w:rsid w:val="00337864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471"/>
    <w:rsid w:val="00370DFF"/>
    <w:rsid w:val="00370F2C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49F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6FBF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B27"/>
    <w:rsid w:val="00391CE5"/>
    <w:rsid w:val="00391D68"/>
    <w:rsid w:val="00391DA1"/>
    <w:rsid w:val="003938D3"/>
    <w:rsid w:val="00393FA2"/>
    <w:rsid w:val="0039429F"/>
    <w:rsid w:val="0039462B"/>
    <w:rsid w:val="0039477B"/>
    <w:rsid w:val="00394A6D"/>
    <w:rsid w:val="00394AF5"/>
    <w:rsid w:val="00395439"/>
    <w:rsid w:val="00395D31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675"/>
    <w:rsid w:val="003A5FF2"/>
    <w:rsid w:val="003A6365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3D6"/>
    <w:rsid w:val="003C5864"/>
    <w:rsid w:val="003C5D66"/>
    <w:rsid w:val="003C620B"/>
    <w:rsid w:val="003C6432"/>
    <w:rsid w:val="003C64F5"/>
    <w:rsid w:val="003C69DB"/>
    <w:rsid w:val="003C6F2E"/>
    <w:rsid w:val="003C723D"/>
    <w:rsid w:val="003C740C"/>
    <w:rsid w:val="003C780E"/>
    <w:rsid w:val="003C7C09"/>
    <w:rsid w:val="003C7D6B"/>
    <w:rsid w:val="003D0984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EEE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92B"/>
    <w:rsid w:val="003E1F6F"/>
    <w:rsid w:val="003E1F97"/>
    <w:rsid w:val="003E1FCE"/>
    <w:rsid w:val="003E2256"/>
    <w:rsid w:val="003E2C0B"/>
    <w:rsid w:val="003E2CBA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62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0F8F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6AF"/>
    <w:rsid w:val="0040581A"/>
    <w:rsid w:val="00406109"/>
    <w:rsid w:val="00406A11"/>
    <w:rsid w:val="00406A66"/>
    <w:rsid w:val="00406B83"/>
    <w:rsid w:val="00406DDA"/>
    <w:rsid w:val="0040706E"/>
    <w:rsid w:val="0040748A"/>
    <w:rsid w:val="004076EE"/>
    <w:rsid w:val="00407DF4"/>
    <w:rsid w:val="004100E6"/>
    <w:rsid w:val="0041048D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976"/>
    <w:rsid w:val="00427BF6"/>
    <w:rsid w:val="0043064A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30B"/>
    <w:rsid w:val="00434E1C"/>
    <w:rsid w:val="00435229"/>
    <w:rsid w:val="0043568E"/>
    <w:rsid w:val="00435747"/>
    <w:rsid w:val="00435B6F"/>
    <w:rsid w:val="00435FD5"/>
    <w:rsid w:val="004360C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7B1"/>
    <w:rsid w:val="00444F1D"/>
    <w:rsid w:val="004457CA"/>
    <w:rsid w:val="00446888"/>
    <w:rsid w:val="00446B19"/>
    <w:rsid w:val="00446C50"/>
    <w:rsid w:val="00446D1C"/>
    <w:rsid w:val="00446EFF"/>
    <w:rsid w:val="00446F9A"/>
    <w:rsid w:val="00447134"/>
    <w:rsid w:val="004472B0"/>
    <w:rsid w:val="00447CF5"/>
    <w:rsid w:val="0045012D"/>
    <w:rsid w:val="0045014F"/>
    <w:rsid w:val="004502AB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4ADF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5FE"/>
    <w:rsid w:val="00461608"/>
    <w:rsid w:val="00461BD9"/>
    <w:rsid w:val="00461D99"/>
    <w:rsid w:val="004620DB"/>
    <w:rsid w:val="0046275A"/>
    <w:rsid w:val="00462BEA"/>
    <w:rsid w:val="00462F03"/>
    <w:rsid w:val="00463461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801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4154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5EB9"/>
    <w:rsid w:val="0049617F"/>
    <w:rsid w:val="004962AC"/>
    <w:rsid w:val="00497627"/>
    <w:rsid w:val="0049779B"/>
    <w:rsid w:val="004977DA"/>
    <w:rsid w:val="004A00F2"/>
    <w:rsid w:val="004A059F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0F2"/>
    <w:rsid w:val="004C31BB"/>
    <w:rsid w:val="004C37C0"/>
    <w:rsid w:val="004C3D85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974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5DB2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07020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69B"/>
    <w:rsid w:val="00522C54"/>
    <w:rsid w:val="00522D20"/>
    <w:rsid w:val="00522F78"/>
    <w:rsid w:val="00523D6B"/>
    <w:rsid w:val="0052438C"/>
    <w:rsid w:val="00524743"/>
    <w:rsid w:val="00524866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58C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2F06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C69"/>
    <w:rsid w:val="00555F45"/>
    <w:rsid w:val="005560D0"/>
    <w:rsid w:val="0055615F"/>
    <w:rsid w:val="00556F6B"/>
    <w:rsid w:val="00557117"/>
    <w:rsid w:val="005571CA"/>
    <w:rsid w:val="00557831"/>
    <w:rsid w:val="0056120C"/>
    <w:rsid w:val="005618B0"/>
    <w:rsid w:val="005618B1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52B9"/>
    <w:rsid w:val="00566061"/>
    <w:rsid w:val="005663B9"/>
    <w:rsid w:val="0056686E"/>
    <w:rsid w:val="00566BEA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2B57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A7"/>
    <w:rsid w:val="00586FF3"/>
    <w:rsid w:val="005872F1"/>
    <w:rsid w:val="00587FAD"/>
    <w:rsid w:val="00590846"/>
    <w:rsid w:val="00590B24"/>
    <w:rsid w:val="0059127F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033"/>
    <w:rsid w:val="005A2274"/>
    <w:rsid w:val="005A23C4"/>
    <w:rsid w:val="005A2568"/>
    <w:rsid w:val="005A2F45"/>
    <w:rsid w:val="005A31D8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6EFF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B7F5E"/>
    <w:rsid w:val="005C070A"/>
    <w:rsid w:val="005C07C3"/>
    <w:rsid w:val="005C0ACE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680"/>
    <w:rsid w:val="005C5E90"/>
    <w:rsid w:val="005C621B"/>
    <w:rsid w:val="005C639F"/>
    <w:rsid w:val="005C6BCE"/>
    <w:rsid w:val="005C714E"/>
    <w:rsid w:val="005C7505"/>
    <w:rsid w:val="005C76E1"/>
    <w:rsid w:val="005D09BB"/>
    <w:rsid w:val="005D220E"/>
    <w:rsid w:val="005D24E7"/>
    <w:rsid w:val="005D2CE9"/>
    <w:rsid w:val="005D2D41"/>
    <w:rsid w:val="005D3456"/>
    <w:rsid w:val="005D3B74"/>
    <w:rsid w:val="005D3BF4"/>
    <w:rsid w:val="005D3DAC"/>
    <w:rsid w:val="005D4545"/>
    <w:rsid w:val="005D4C81"/>
    <w:rsid w:val="005D5722"/>
    <w:rsid w:val="005D5741"/>
    <w:rsid w:val="005D5755"/>
    <w:rsid w:val="005D5F32"/>
    <w:rsid w:val="005D6043"/>
    <w:rsid w:val="005D6467"/>
    <w:rsid w:val="005D6500"/>
    <w:rsid w:val="005D69C2"/>
    <w:rsid w:val="005D70DF"/>
    <w:rsid w:val="005D79B7"/>
    <w:rsid w:val="005D7A33"/>
    <w:rsid w:val="005D7D6F"/>
    <w:rsid w:val="005D7F2F"/>
    <w:rsid w:val="005E12BA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8D4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0968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6C14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29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7AD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58B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98"/>
    <w:rsid w:val="00645FBA"/>
    <w:rsid w:val="00646297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0F75"/>
    <w:rsid w:val="00651994"/>
    <w:rsid w:val="00651D59"/>
    <w:rsid w:val="00651F37"/>
    <w:rsid w:val="006524AA"/>
    <w:rsid w:val="0065251D"/>
    <w:rsid w:val="006525BE"/>
    <w:rsid w:val="00652B90"/>
    <w:rsid w:val="00652D08"/>
    <w:rsid w:val="00652DCB"/>
    <w:rsid w:val="00652E5A"/>
    <w:rsid w:val="00653026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6779C"/>
    <w:rsid w:val="006702FC"/>
    <w:rsid w:val="006713DD"/>
    <w:rsid w:val="00671F15"/>
    <w:rsid w:val="006721E2"/>
    <w:rsid w:val="00672652"/>
    <w:rsid w:val="00672B8D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5AC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60E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DEA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3D8A"/>
    <w:rsid w:val="006C4512"/>
    <w:rsid w:val="006C4E0C"/>
    <w:rsid w:val="006C5194"/>
    <w:rsid w:val="006C594B"/>
    <w:rsid w:val="006C59A5"/>
    <w:rsid w:val="006C5A76"/>
    <w:rsid w:val="006C5C10"/>
    <w:rsid w:val="006C5FC7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BF9"/>
    <w:rsid w:val="006D2E19"/>
    <w:rsid w:val="006D33B7"/>
    <w:rsid w:val="006D3453"/>
    <w:rsid w:val="006D36B8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6BA0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A88"/>
    <w:rsid w:val="006F1B10"/>
    <w:rsid w:val="006F285D"/>
    <w:rsid w:val="006F344B"/>
    <w:rsid w:val="006F3515"/>
    <w:rsid w:val="006F3A23"/>
    <w:rsid w:val="006F3C05"/>
    <w:rsid w:val="006F3E16"/>
    <w:rsid w:val="006F3EC5"/>
    <w:rsid w:val="006F428C"/>
    <w:rsid w:val="006F4B42"/>
    <w:rsid w:val="006F5731"/>
    <w:rsid w:val="006F5982"/>
    <w:rsid w:val="006F5CAB"/>
    <w:rsid w:val="006F61F0"/>
    <w:rsid w:val="00700D17"/>
    <w:rsid w:val="00701A51"/>
    <w:rsid w:val="00701EB0"/>
    <w:rsid w:val="00701F70"/>
    <w:rsid w:val="007023B0"/>
    <w:rsid w:val="007029E0"/>
    <w:rsid w:val="0070322D"/>
    <w:rsid w:val="00703680"/>
    <w:rsid w:val="00703AA1"/>
    <w:rsid w:val="00703EDC"/>
    <w:rsid w:val="007043F6"/>
    <w:rsid w:val="00704526"/>
    <w:rsid w:val="007047C0"/>
    <w:rsid w:val="00704C4F"/>
    <w:rsid w:val="0070570A"/>
    <w:rsid w:val="007059E6"/>
    <w:rsid w:val="00705A7C"/>
    <w:rsid w:val="00706004"/>
    <w:rsid w:val="00706F42"/>
    <w:rsid w:val="0070757D"/>
    <w:rsid w:val="0070795C"/>
    <w:rsid w:val="00707D69"/>
    <w:rsid w:val="00707EDE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08"/>
    <w:rsid w:val="00713B40"/>
    <w:rsid w:val="00713D3F"/>
    <w:rsid w:val="007143CF"/>
    <w:rsid w:val="00714728"/>
    <w:rsid w:val="00714899"/>
    <w:rsid w:val="00714DC7"/>
    <w:rsid w:val="00715391"/>
    <w:rsid w:val="00715470"/>
    <w:rsid w:val="007155EA"/>
    <w:rsid w:val="00715E1A"/>
    <w:rsid w:val="0071743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5D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6F4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7D5"/>
    <w:rsid w:val="00750FDE"/>
    <w:rsid w:val="00752349"/>
    <w:rsid w:val="00752663"/>
    <w:rsid w:val="00752C0D"/>
    <w:rsid w:val="00752E40"/>
    <w:rsid w:val="00752E7E"/>
    <w:rsid w:val="007533EF"/>
    <w:rsid w:val="00753AA0"/>
    <w:rsid w:val="00753D76"/>
    <w:rsid w:val="00755A01"/>
    <w:rsid w:val="007560EB"/>
    <w:rsid w:val="00756EB5"/>
    <w:rsid w:val="00756F1C"/>
    <w:rsid w:val="00757B53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3ED"/>
    <w:rsid w:val="0076656F"/>
    <w:rsid w:val="007667B2"/>
    <w:rsid w:val="00766D09"/>
    <w:rsid w:val="00766E55"/>
    <w:rsid w:val="0076748C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053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538B"/>
    <w:rsid w:val="00786220"/>
    <w:rsid w:val="00786512"/>
    <w:rsid w:val="007869CA"/>
    <w:rsid w:val="00786A61"/>
    <w:rsid w:val="00786A98"/>
    <w:rsid w:val="0078792D"/>
    <w:rsid w:val="00787A32"/>
    <w:rsid w:val="00787D3A"/>
    <w:rsid w:val="00790301"/>
    <w:rsid w:val="007909E5"/>
    <w:rsid w:val="00790D05"/>
    <w:rsid w:val="00790FFA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5B7"/>
    <w:rsid w:val="0079560D"/>
    <w:rsid w:val="00795756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1DE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84F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AE3"/>
    <w:rsid w:val="007D0E6C"/>
    <w:rsid w:val="007D1000"/>
    <w:rsid w:val="007D1097"/>
    <w:rsid w:val="007D160E"/>
    <w:rsid w:val="007D174C"/>
    <w:rsid w:val="007D20E6"/>
    <w:rsid w:val="007D25CC"/>
    <w:rsid w:val="007D25D1"/>
    <w:rsid w:val="007D2EC7"/>
    <w:rsid w:val="007D3138"/>
    <w:rsid w:val="007D31AD"/>
    <w:rsid w:val="007D4323"/>
    <w:rsid w:val="007D509B"/>
    <w:rsid w:val="007D51A4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63E"/>
    <w:rsid w:val="007E2730"/>
    <w:rsid w:val="007E3125"/>
    <w:rsid w:val="007E359D"/>
    <w:rsid w:val="007E3947"/>
    <w:rsid w:val="007E56E3"/>
    <w:rsid w:val="007E5B9F"/>
    <w:rsid w:val="007E5CA8"/>
    <w:rsid w:val="007E674D"/>
    <w:rsid w:val="007E75BE"/>
    <w:rsid w:val="007E7874"/>
    <w:rsid w:val="007E7B69"/>
    <w:rsid w:val="007E7C36"/>
    <w:rsid w:val="007E7CDB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2FC5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06F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7C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89D"/>
    <w:rsid w:val="00833B4B"/>
    <w:rsid w:val="00833E3E"/>
    <w:rsid w:val="00833EA4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2E4A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36C"/>
    <w:rsid w:val="0085241D"/>
    <w:rsid w:val="00852DC5"/>
    <w:rsid w:val="00853038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181"/>
    <w:rsid w:val="0085669A"/>
    <w:rsid w:val="0085680B"/>
    <w:rsid w:val="00856B59"/>
    <w:rsid w:val="008576AE"/>
    <w:rsid w:val="00857753"/>
    <w:rsid w:val="00857A71"/>
    <w:rsid w:val="00860843"/>
    <w:rsid w:val="008609AE"/>
    <w:rsid w:val="00861349"/>
    <w:rsid w:val="00862E26"/>
    <w:rsid w:val="00862FF3"/>
    <w:rsid w:val="0086415D"/>
    <w:rsid w:val="008649D6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343"/>
    <w:rsid w:val="008735C4"/>
    <w:rsid w:val="008748A8"/>
    <w:rsid w:val="00874EC4"/>
    <w:rsid w:val="008750D2"/>
    <w:rsid w:val="0087573E"/>
    <w:rsid w:val="008757F8"/>
    <w:rsid w:val="00875A2F"/>
    <w:rsid w:val="00875DD4"/>
    <w:rsid w:val="0087633E"/>
    <w:rsid w:val="00876523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899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661"/>
    <w:rsid w:val="00891913"/>
    <w:rsid w:val="00891EEC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5FB3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834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631"/>
    <w:rsid w:val="008B77F0"/>
    <w:rsid w:val="008B7B12"/>
    <w:rsid w:val="008C05A9"/>
    <w:rsid w:val="008C0AAE"/>
    <w:rsid w:val="008C105A"/>
    <w:rsid w:val="008C1D65"/>
    <w:rsid w:val="008C219A"/>
    <w:rsid w:val="008C26C5"/>
    <w:rsid w:val="008C27A6"/>
    <w:rsid w:val="008C52C0"/>
    <w:rsid w:val="008C551D"/>
    <w:rsid w:val="008C5729"/>
    <w:rsid w:val="008C5869"/>
    <w:rsid w:val="008C5F98"/>
    <w:rsid w:val="008C6941"/>
    <w:rsid w:val="008C7143"/>
    <w:rsid w:val="008C7220"/>
    <w:rsid w:val="008C780B"/>
    <w:rsid w:val="008C7BB4"/>
    <w:rsid w:val="008C7C0D"/>
    <w:rsid w:val="008D00C0"/>
    <w:rsid w:val="008D02AC"/>
    <w:rsid w:val="008D0E4B"/>
    <w:rsid w:val="008D0E5D"/>
    <w:rsid w:val="008D11E5"/>
    <w:rsid w:val="008D132D"/>
    <w:rsid w:val="008D1405"/>
    <w:rsid w:val="008D2730"/>
    <w:rsid w:val="008D2975"/>
    <w:rsid w:val="008D2A72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E73FD"/>
    <w:rsid w:val="008F00DF"/>
    <w:rsid w:val="008F059F"/>
    <w:rsid w:val="008F09BA"/>
    <w:rsid w:val="008F0A4B"/>
    <w:rsid w:val="008F11D9"/>
    <w:rsid w:val="008F11FE"/>
    <w:rsid w:val="008F2069"/>
    <w:rsid w:val="008F248B"/>
    <w:rsid w:val="008F259D"/>
    <w:rsid w:val="008F2632"/>
    <w:rsid w:val="008F2805"/>
    <w:rsid w:val="008F3135"/>
    <w:rsid w:val="008F343F"/>
    <w:rsid w:val="008F3563"/>
    <w:rsid w:val="008F375C"/>
    <w:rsid w:val="008F38E6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BF1"/>
    <w:rsid w:val="00902DC2"/>
    <w:rsid w:val="00902F22"/>
    <w:rsid w:val="00903312"/>
    <w:rsid w:val="00903506"/>
    <w:rsid w:val="00903903"/>
    <w:rsid w:val="00903E6A"/>
    <w:rsid w:val="00904559"/>
    <w:rsid w:val="0090459F"/>
    <w:rsid w:val="00904F29"/>
    <w:rsid w:val="009054A8"/>
    <w:rsid w:val="009054CF"/>
    <w:rsid w:val="00905C84"/>
    <w:rsid w:val="00905EA4"/>
    <w:rsid w:val="009062F0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79F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92C"/>
    <w:rsid w:val="00925C3E"/>
    <w:rsid w:val="00925E4A"/>
    <w:rsid w:val="00926603"/>
    <w:rsid w:val="009267D7"/>
    <w:rsid w:val="009279A7"/>
    <w:rsid w:val="00927FAC"/>
    <w:rsid w:val="0093002E"/>
    <w:rsid w:val="009306C5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37164"/>
    <w:rsid w:val="00940586"/>
    <w:rsid w:val="00940632"/>
    <w:rsid w:val="0094067B"/>
    <w:rsid w:val="00941437"/>
    <w:rsid w:val="00941447"/>
    <w:rsid w:val="00941520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3CF8"/>
    <w:rsid w:val="00954163"/>
    <w:rsid w:val="00954528"/>
    <w:rsid w:val="00954852"/>
    <w:rsid w:val="00954EF2"/>
    <w:rsid w:val="00955073"/>
    <w:rsid w:val="009563C9"/>
    <w:rsid w:val="00956DFD"/>
    <w:rsid w:val="0095738F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16CC"/>
    <w:rsid w:val="0096232D"/>
    <w:rsid w:val="00962813"/>
    <w:rsid w:val="00962C2E"/>
    <w:rsid w:val="00962FB2"/>
    <w:rsid w:val="009630D6"/>
    <w:rsid w:val="0096331F"/>
    <w:rsid w:val="0096333F"/>
    <w:rsid w:val="00963D01"/>
    <w:rsid w:val="00964252"/>
    <w:rsid w:val="0096460B"/>
    <w:rsid w:val="00965CDC"/>
    <w:rsid w:val="009660AC"/>
    <w:rsid w:val="0096621A"/>
    <w:rsid w:val="009668F4"/>
    <w:rsid w:val="00966998"/>
    <w:rsid w:val="00966E5B"/>
    <w:rsid w:val="00967705"/>
    <w:rsid w:val="00967B3A"/>
    <w:rsid w:val="0097002B"/>
    <w:rsid w:val="00970090"/>
    <w:rsid w:val="0097057B"/>
    <w:rsid w:val="0097066A"/>
    <w:rsid w:val="00970AAC"/>
    <w:rsid w:val="00970D78"/>
    <w:rsid w:val="00970D9F"/>
    <w:rsid w:val="00970E03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0B92"/>
    <w:rsid w:val="00981D27"/>
    <w:rsid w:val="00981DD8"/>
    <w:rsid w:val="00981E74"/>
    <w:rsid w:val="0098212E"/>
    <w:rsid w:val="0098244D"/>
    <w:rsid w:val="009826C9"/>
    <w:rsid w:val="00982E18"/>
    <w:rsid w:val="00982FE2"/>
    <w:rsid w:val="00983604"/>
    <w:rsid w:val="00983BB3"/>
    <w:rsid w:val="00983BB4"/>
    <w:rsid w:val="009850D0"/>
    <w:rsid w:val="009850DD"/>
    <w:rsid w:val="00985264"/>
    <w:rsid w:val="00985864"/>
    <w:rsid w:val="00986327"/>
    <w:rsid w:val="009867A9"/>
    <w:rsid w:val="00986C77"/>
    <w:rsid w:val="0098723A"/>
    <w:rsid w:val="00987722"/>
    <w:rsid w:val="00990B00"/>
    <w:rsid w:val="00990B18"/>
    <w:rsid w:val="00990C3F"/>
    <w:rsid w:val="00991218"/>
    <w:rsid w:val="009919FC"/>
    <w:rsid w:val="009925CE"/>
    <w:rsid w:val="009926F7"/>
    <w:rsid w:val="00992AC6"/>
    <w:rsid w:val="00993288"/>
    <w:rsid w:val="0099394E"/>
    <w:rsid w:val="00993BDC"/>
    <w:rsid w:val="00993EE8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9D4"/>
    <w:rsid w:val="00996C97"/>
    <w:rsid w:val="00997299"/>
    <w:rsid w:val="00997BE6"/>
    <w:rsid w:val="00997CC1"/>
    <w:rsid w:val="00997FE2"/>
    <w:rsid w:val="009A0FE6"/>
    <w:rsid w:val="009A1336"/>
    <w:rsid w:val="009A13B8"/>
    <w:rsid w:val="009A17EA"/>
    <w:rsid w:val="009A278D"/>
    <w:rsid w:val="009A2B07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7F7B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522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2D73"/>
    <w:rsid w:val="009D3133"/>
    <w:rsid w:val="009D3191"/>
    <w:rsid w:val="009D36AA"/>
    <w:rsid w:val="009D4234"/>
    <w:rsid w:val="009D428C"/>
    <w:rsid w:val="009D47E7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5BD"/>
    <w:rsid w:val="009E3C6E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0EE6"/>
    <w:rsid w:val="009F1504"/>
    <w:rsid w:val="009F194C"/>
    <w:rsid w:val="009F197C"/>
    <w:rsid w:val="009F1F92"/>
    <w:rsid w:val="009F2399"/>
    <w:rsid w:val="009F23AE"/>
    <w:rsid w:val="009F27F7"/>
    <w:rsid w:val="009F306D"/>
    <w:rsid w:val="009F4166"/>
    <w:rsid w:val="009F4A2D"/>
    <w:rsid w:val="009F50F8"/>
    <w:rsid w:val="009F5369"/>
    <w:rsid w:val="009F5C1D"/>
    <w:rsid w:val="009F5E1B"/>
    <w:rsid w:val="009F5F60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5F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3F27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77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6E36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392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4EFF"/>
    <w:rsid w:val="00A65740"/>
    <w:rsid w:val="00A65814"/>
    <w:rsid w:val="00A6699C"/>
    <w:rsid w:val="00A67092"/>
    <w:rsid w:val="00A67345"/>
    <w:rsid w:val="00A67AA8"/>
    <w:rsid w:val="00A67D53"/>
    <w:rsid w:val="00A708C4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430"/>
    <w:rsid w:val="00A767C5"/>
    <w:rsid w:val="00A76CE2"/>
    <w:rsid w:val="00A771D8"/>
    <w:rsid w:val="00A7722D"/>
    <w:rsid w:val="00A77BC2"/>
    <w:rsid w:val="00A77EB1"/>
    <w:rsid w:val="00A77EDA"/>
    <w:rsid w:val="00A80062"/>
    <w:rsid w:val="00A809DF"/>
    <w:rsid w:val="00A80D61"/>
    <w:rsid w:val="00A8106E"/>
    <w:rsid w:val="00A8117C"/>
    <w:rsid w:val="00A81368"/>
    <w:rsid w:val="00A815C5"/>
    <w:rsid w:val="00A81667"/>
    <w:rsid w:val="00A816D9"/>
    <w:rsid w:val="00A8173F"/>
    <w:rsid w:val="00A81DC9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957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09"/>
    <w:rsid w:val="00A94E7C"/>
    <w:rsid w:val="00A95333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5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1D32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63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0F2D"/>
    <w:rsid w:val="00AC18F5"/>
    <w:rsid w:val="00AC1A24"/>
    <w:rsid w:val="00AC1BE4"/>
    <w:rsid w:val="00AC1CAD"/>
    <w:rsid w:val="00AC1E2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263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2C1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EA3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0AC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6B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3CB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843"/>
    <w:rsid w:val="00B33CC3"/>
    <w:rsid w:val="00B34312"/>
    <w:rsid w:val="00B344FD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D66"/>
    <w:rsid w:val="00B37E09"/>
    <w:rsid w:val="00B4073C"/>
    <w:rsid w:val="00B40F65"/>
    <w:rsid w:val="00B41815"/>
    <w:rsid w:val="00B41D1E"/>
    <w:rsid w:val="00B41F34"/>
    <w:rsid w:val="00B4203C"/>
    <w:rsid w:val="00B43350"/>
    <w:rsid w:val="00B4344B"/>
    <w:rsid w:val="00B435C7"/>
    <w:rsid w:val="00B437E6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158"/>
    <w:rsid w:val="00B463A7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57D36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476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6CDB"/>
    <w:rsid w:val="00B87266"/>
    <w:rsid w:val="00B87508"/>
    <w:rsid w:val="00B875E0"/>
    <w:rsid w:val="00B87F04"/>
    <w:rsid w:val="00B90053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99F"/>
    <w:rsid w:val="00B97A6B"/>
    <w:rsid w:val="00BA038F"/>
    <w:rsid w:val="00BA0428"/>
    <w:rsid w:val="00BA04B9"/>
    <w:rsid w:val="00BA0B0A"/>
    <w:rsid w:val="00BA0E9B"/>
    <w:rsid w:val="00BA2876"/>
    <w:rsid w:val="00BA2B6E"/>
    <w:rsid w:val="00BA2EB0"/>
    <w:rsid w:val="00BA4480"/>
    <w:rsid w:val="00BA5A73"/>
    <w:rsid w:val="00BA5C73"/>
    <w:rsid w:val="00BA5F00"/>
    <w:rsid w:val="00BA6D80"/>
    <w:rsid w:val="00BA6E22"/>
    <w:rsid w:val="00BA6EE7"/>
    <w:rsid w:val="00BA7539"/>
    <w:rsid w:val="00BA76D7"/>
    <w:rsid w:val="00BA76E3"/>
    <w:rsid w:val="00BA7AF4"/>
    <w:rsid w:val="00BB0A78"/>
    <w:rsid w:val="00BB1143"/>
    <w:rsid w:val="00BB19E7"/>
    <w:rsid w:val="00BB1D5B"/>
    <w:rsid w:val="00BB1F94"/>
    <w:rsid w:val="00BB22AE"/>
    <w:rsid w:val="00BB2BEC"/>
    <w:rsid w:val="00BB4793"/>
    <w:rsid w:val="00BB49F4"/>
    <w:rsid w:val="00BB5474"/>
    <w:rsid w:val="00BB5BB6"/>
    <w:rsid w:val="00BB5FC2"/>
    <w:rsid w:val="00BB65D9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3B"/>
    <w:rsid w:val="00BC7FDD"/>
    <w:rsid w:val="00BD0145"/>
    <w:rsid w:val="00BD0187"/>
    <w:rsid w:val="00BD04E7"/>
    <w:rsid w:val="00BD0BF3"/>
    <w:rsid w:val="00BD0CB1"/>
    <w:rsid w:val="00BD150C"/>
    <w:rsid w:val="00BD1576"/>
    <w:rsid w:val="00BD17AD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2CB"/>
    <w:rsid w:val="00BD65F1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BA7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114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5F7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54C5"/>
    <w:rsid w:val="00C0630A"/>
    <w:rsid w:val="00C06329"/>
    <w:rsid w:val="00C0639F"/>
    <w:rsid w:val="00C068D0"/>
    <w:rsid w:val="00C0726A"/>
    <w:rsid w:val="00C07334"/>
    <w:rsid w:val="00C07603"/>
    <w:rsid w:val="00C076D8"/>
    <w:rsid w:val="00C078F6"/>
    <w:rsid w:val="00C07A30"/>
    <w:rsid w:val="00C10385"/>
    <w:rsid w:val="00C10A2C"/>
    <w:rsid w:val="00C114B9"/>
    <w:rsid w:val="00C115B2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AC0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BC8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05A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0E"/>
    <w:rsid w:val="00C40148"/>
    <w:rsid w:val="00C4081B"/>
    <w:rsid w:val="00C41129"/>
    <w:rsid w:val="00C422CF"/>
    <w:rsid w:val="00C428C6"/>
    <w:rsid w:val="00C42A88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1EA3"/>
    <w:rsid w:val="00C52424"/>
    <w:rsid w:val="00C52C96"/>
    <w:rsid w:val="00C539BB"/>
    <w:rsid w:val="00C53C3F"/>
    <w:rsid w:val="00C53F02"/>
    <w:rsid w:val="00C541F5"/>
    <w:rsid w:val="00C54971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3CA1"/>
    <w:rsid w:val="00C650C5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790"/>
    <w:rsid w:val="00C74C94"/>
    <w:rsid w:val="00C750B0"/>
    <w:rsid w:val="00C759BE"/>
    <w:rsid w:val="00C759E6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1669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565"/>
    <w:rsid w:val="00C90645"/>
    <w:rsid w:val="00C9078A"/>
    <w:rsid w:val="00C90928"/>
    <w:rsid w:val="00C90CDA"/>
    <w:rsid w:val="00C9171F"/>
    <w:rsid w:val="00C91878"/>
    <w:rsid w:val="00C91A41"/>
    <w:rsid w:val="00C92348"/>
    <w:rsid w:val="00C94870"/>
    <w:rsid w:val="00C94888"/>
    <w:rsid w:val="00C94AAB"/>
    <w:rsid w:val="00C94D84"/>
    <w:rsid w:val="00C94F84"/>
    <w:rsid w:val="00C950B3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4FE1"/>
    <w:rsid w:val="00CA5C07"/>
    <w:rsid w:val="00CA6426"/>
    <w:rsid w:val="00CA65A9"/>
    <w:rsid w:val="00CA68DA"/>
    <w:rsid w:val="00CA6A64"/>
    <w:rsid w:val="00CA77DB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5FB7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1766"/>
    <w:rsid w:val="00CF19C6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626"/>
    <w:rsid w:val="00D07B5A"/>
    <w:rsid w:val="00D07F70"/>
    <w:rsid w:val="00D101DA"/>
    <w:rsid w:val="00D102E7"/>
    <w:rsid w:val="00D10571"/>
    <w:rsid w:val="00D1091F"/>
    <w:rsid w:val="00D10D4A"/>
    <w:rsid w:val="00D10F92"/>
    <w:rsid w:val="00D11151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2F63"/>
    <w:rsid w:val="00D23FCE"/>
    <w:rsid w:val="00D24E6D"/>
    <w:rsid w:val="00D25212"/>
    <w:rsid w:val="00D25261"/>
    <w:rsid w:val="00D25541"/>
    <w:rsid w:val="00D25DF0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833"/>
    <w:rsid w:val="00D35A07"/>
    <w:rsid w:val="00D35BB0"/>
    <w:rsid w:val="00D36950"/>
    <w:rsid w:val="00D37133"/>
    <w:rsid w:val="00D37273"/>
    <w:rsid w:val="00D376F5"/>
    <w:rsid w:val="00D400C1"/>
    <w:rsid w:val="00D4048F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EB2"/>
    <w:rsid w:val="00D43F48"/>
    <w:rsid w:val="00D443E3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B26"/>
    <w:rsid w:val="00D52CA0"/>
    <w:rsid w:val="00D52CB7"/>
    <w:rsid w:val="00D52EEE"/>
    <w:rsid w:val="00D53421"/>
    <w:rsid w:val="00D537EE"/>
    <w:rsid w:val="00D5386A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2D24"/>
    <w:rsid w:val="00D63A69"/>
    <w:rsid w:val="00D63C1C"/>
    <w:rsid w:val="00D64324"/>
    <w:rsid w:val="00D645BF"/>
    <w:rsid w:val="00D6467A"/>
    <w:rsid w:val="00D64AF9"/>
    <w:rsid w:val="00D64E13"/>
    <w:rsid w:val="00D65136"/>
    <w:rsid w:val="00D65DA8"/>
    <w:rsid w:val="00D664D7"/>
    <w:rsid w:val="00D666C2"/>
    <w:rsid w:val="00D668E7"/>
    <w:rsid w:val="00D6695B"/>
    <w:rsid w:val="00D66E73"/>
    <w:rsid w:val="00D66E9D"/>
    <w:rsid w:val="00D673C5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3A39"/>
    <w:rsid w:val="00D74C6C"/>
    <w:rsid w:val="00D74DB1"/>
    <w:rsid w:val="00D75075"/>
    <w:rsid w:val="00D75200"/>
    <w:rsid w:val="00D752E9"/>
    <w:rsid w:val="00D75C53"/>
    <w:rsid w:val="00D762C7"/>
    <w:rsid w:val="00D764C3"/>
    <w:rsid w:val="00D7678F"/>
    <w:rsid w:val="00D76941"/>
    <w:rsid w:val="00D76F31"/>
    <w:rsid w:val="00D76FF4"/>
    <w:rsid w:val="00D77430"/>
    <w:rsid w:val="00D776CA"/>
    <w:rsid w:val="00D777BD"/>
    <w:rsid w:val="00D77BAE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11C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0AA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97EEC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406"/>
    <w:rsid w:val="00DC5767"/>
    <w:rsid w:val="00DC5E25"/>
    <w:rsid w:val="00DC6247"/>
    <w:rsid w:val="00DC6915"/>
    <w:rsid w:val="00DC6B44"/>
    <w:rsid w:val="00DC6D6F"/>
    <w:rsid w:val="00DC75F9"/>
    <w:rsid w:val="00DC787E"/>
    <w:rsid w:val="00DD1434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246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2CA2"/>
    <w:rsid w:val="00DE32C2"/>
    <w:rsid w:val="00DE32CC"/>
    <w:rsid w:val="00DE369E"/>
    <w:rsid w:val="00DE41F5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943"/>
    <w:rsid w:val="00DF7AD4"/>
    <w:rsid w:val="00DF7B5F"/>
    <w:rsid w:val="00E002DB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886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417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643"/>
    <w:rsid w:val="00E14A18"/>
    <w:rsid w:val="00E14BD3"/>
    <w:rsid w:val="00E15475"/>
    <w:rsid w:val="00E159C2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ECE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7C"/>
    <w:rsid w:val="00E342EA"/>
    <w:rsid w:val="00E3488F"/>
    <w:rsid w:val="00E3507F"/>
    <w:rsid w:val="00E350C0"/>
    <w:rsid w:val="00E35176"/>
    <w:rsid w:val="00E37CED"/>
    <w:rsid w:val="00E4053E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47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57B5C"/>
    <w:rsid w:val="00E608F1"/>
    <w:rsid w:val="00E60DD0"/>
    <w:rsid w:val="00E60EE6"/>
    <w:rsid w:val="00E6117B"/>
    <w:rsid w:val="00E61A42"/>
    <w:rsid w:val="00E61D8E"/>
    <w:rsid w:val="00E624EF"/>
    <w:rsid w:val="00E62A9F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77EC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695B"/>
    <w:rsid w:val="00E8754F"/>
    <w:rsid w:val="00E87753"/>
    <w:rsid w:val="00E9016C"/>
    <w:rsid w:val="00E9031D"/>
    <w:rsid w:val="00E9035C"/>
    <w:rsid w:val="00E9076D"/>
    <w:rsid w:val="00E907DF"/>
    <w:rsid w:val="00E9080A"/>
    <w:rsid w:val="00E90B9D"/>
    <w:rsid w:val="00E90BEB"/>
    <w:rsid w:val="00E90DE9"/>
    <w:rsid w:val="00E90FE4"/>
    <w:rsid w:val="00E91295"/>
    <w:rsid w:val="00E91350"/>
    <w:rsid w:val="00E917CD"/>
    <w:rsid w:val="00E91A3A"/>
    <w:rsid w:val="00E91BAD"/>
    <w:rsid w:val="00E91F47"/>
    <w:rsid w:val="00E92366"/>
    <w:rsid w:val="00E92714"/>
    <w:rsid w:val="00E929BF"/>
    <w:rsid w:val="00E92F0B"/>
    <w:rsid w:val="00E932B5"/>
    <w:rsid w:val="00E94194"/>
    <w:rsid w:val="00E94382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2D4"/>
    <w:rsid w:val="00EA1491"/>
    <w:rsid w:val="00EA1548"/>
    <w:rsid w:val="00EA21C2"/>
    <w:rsid w:val="00EA284A"/>
    <w:rsid w:val="00EA2C5F"/>
    <w:rsid w:val="00EA392F"/>
    <w:rsid w:val="00EA3D5C"/>
    <w:rsid w:val="00EA3F2E"/>
    <w:rsid w:val="00EA4640"/>
    <w:rsid w:val="00EA4D2B"/>
    <w:rsid w:val="00EA4DF2"/>
    <w:rsid w:val="00EA5C07"/>
    <w:rsid w:val="00EA5CB9"/>
    <w:rsid w:val="00EA5E34"/>
    <w:rsid w:val="00EA6A97"/>
    <w:rsid w:val="00EA6E0A"/>
    <w:rsid w:val="00EA6EC8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43A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8E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B9B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2DD5"/>
    <w:rsid w:val="00EF3346"/>
    <w:rsid w:val="00EF3717"/>
    <w:rsid w:val="00EF3904"/>
    <w:rsid w:val="00EF4453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5B5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CAE"/>
    <w:rsid w:val="00F17DB6"/>
    <w:rsid w:val="00F201C7"/>
    <w:rsid w:val="00F2103E"/>
    <w:rsid w:val="00F21129"/>
    <w:rsid w:val="00F21681"/>
    <w:rsid w:val="00F216BB"/>
    <w:rsid w:val="00F21C92"/>
    <w:rsid w:val="00F21EF4"/>
    <w:rsid w:val="00F221D8"/>
    <w:rsid w:val="00F22CD0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6D3D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3D47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1F9C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0C2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42F"/>
    <w:rsid w:val="00F60C12"/>
    <w:rsid w:val="00F61065"/>
    <w:rsid w:val="00F61C23"/>
    <w:rsid w:val="00F62133"/>
    <w:rsid w:val="00F6275C"/>
    <w:rsid w:val="00F62DE2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6760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4D04"/>
    <w:rsid w:val="00F85976"/>
    <w:rsid w:val="00F85B8F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089"/>
    <w:rsid w:val="00F9309A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45C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38D1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EEA"/>
    <w:rsid w:val="00FC0F12"/>
    <w:rsid w:val="00FC14A1"/>
    <w:rsid w:val="00FC223B"/>
    <w:rsid w:val="00FC282E"/>
    <w:rsid w:val="00FC3473"/>
    <w:rsid w:val="00FC3670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E61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2C8D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8A7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tiff"/><Relationship Id="rId63" Type="http://schemas.openxmlformats.org/officeDocument/2006/relationships/image" Target="media/image37.png"/><Relationship Id="rId84" Type="http://schemas.openxmlformats.org/officeDocument/2006/relationships/image" Target="media/image55.png"/><Relationship Id="rId138" Type="http://schemas.openxmlformats.org/officeDocument/2006/relationships/footer" Target="footer1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openxmlformats.org/officeDocument/2006/relationships/image" Target="media/image32.png"/><Relationship Id="rId58" Type="http://schemas.microsoft.com/office/2007/relationships/hdphoto" Target="media/hdphoto10.wdp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microsoft.com/office/2007/relationships/hdphoto" Target="media/hdphoto16.wdp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png"/><Relationship Id="rId48" Type="http://schemas.openxmlformats.org/officeDocument/2006/relationships/image" Target="media/image28.png"/><Relationship Id="rId64" Type="http://schemas.microsoft.com/office/2007/relationships/hdphoto" Target="media/hdphoto13.wdp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104.jpeg"/><Relationship Id="rId139" Type="http://schemas.openxmlformats.org/officeDocument/2006/relationships/fontTable" Target="fontTab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openxmlformats.org/officeDocument/2006/relationships/image" Target="media/image35.png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microsoft.com/office/2007/relationships/hdphoto" Target="media/hdphoto8.wdp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svg"/><Relationship Id="rId60" Type="http://schemas.microsoft.com/office/2007/relationships/hdphoto" Target="media/hdphoto11.wdp"/><Relationship Id="rId65" Type="http://schemas.openxmlformats.org/officeDocument/2006/relationships/image" Target="media/image38.png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105.tiff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openxmlformats.org/officeDocument/2006/relationships/image" Target="media/image33.png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glossaryDocument" Target="glossary/document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tiff"/><Relationship Id="rId66" Type="http://schemas.microsoft.com/office/2007/relationships/hdphoto" Target="media/hdphoto14.wdp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6.png"/><Relationship Id="rId61" Type="http://schemas.openxmlformats.org/officeDocument/2006/relationships/image" Target="media/image36.png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microsoft.com/office/2007/relationships/hdphoto" Target="media/hdphoto9.wdp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openxmlformats.org/officeDocument/2006/relationships/image" Target="media/image31.png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142" Type="http://schemas.openxmlformats.org/officeDocument/2006/relationships/theme" Target="theme/theme1.xml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png"/><Relationship Id="rId67" Type="http://schemas.openxmlformats.org/officeDocument/2006/relationships/image" Target="media/image39.png"/><Relationship Id="rId116" Type="http://schemas.openxmlformats.org/officeDocument/2006/relationships/image" Target="media/image86.png"/><Relationship Id="rId137" Type="http://schemas.openxmlformats.org/officeDocument/2006/relationships/image" Target="media/image107.tiff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microsoft.com/office/2007/relationships/hdphoto" Target="media/hdphoto12.wdp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openxmlformats.org/officeDocument/2006/relationships/image" Target="media/image34.png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microsoft.com/office/2007/relationships/hdphoto" Target="media/hdphoto7.wdp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openxmlformats.org/officeDocument/2006/relationships/image" Target="media/image65.png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svg"/><Relationship Id="rId68" Type="http://schemas.microsoft.com/office/2007/relationships/hdphoto" Target="media/hdphoto15.wdp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png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D7794E9B304118A14280D75B8F6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ADD4E16-6833-42C3-A1CD-1B640CF47D80}"/>
      </w:docPartPr>
      <w:docPartBody>
        <w:p w:rsidR="00CD394F" w:rsidRDefault="00AE55BE" w:rsidP="00AE55BE">
          <w:pPr>
            <w:pStyle w:val="63D7794E9B304118A14280D75B8F694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0E92F06D74496FAFBD5CD3E70713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FAC59-1A23-42B0-B75C-ACD8CDC2B9A2}"/>
      </w:docPartPr>
      <w:docPartBody>
        <w:p w:rsidR="00CD394F" w:rsidRDefault="00AE55BE" w:rsidP="00AE55BE">
          <w:pPr>
            <w:pStyle w:val="870E92F06D74496FAFBD5CD3E707136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EA03A2DE81436A8B7D0B524B81BF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C44F48-24D2-4F17-A1E6-86F47BE62D0C}"/>
      </w:docPartPr>
      <w:docPartBody>
        <w:p w:rsidR="0057726A" w:rsidRDefault="008B7F68" w:rsidP="008B7F68">
          <w:pPr>
            <w:pStyle w:val="BEEA03A2DE81436A8B7D0B524B81BFD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E666343BD5F441DB57D4648254AA4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7E0213-5B6D-424F-927C-D57E3E4893A3}"/>
      </w:docPartPr>
      <w:docPartBody>
        <w:p w:rsidR="0059701C" w:rsidRDefault="005F48AA" w:rsidP="005F48AA">
          <w:pPr>
            <w:pStyle w:val="1E666343BD5F441DB57D4648254AA4E1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28233785AA54DEB8073587BB9FC8E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9EC11A-ABF8-4BF1-9722-0B6C3A0D564D}"/>
      </w:docPartPr>
      <w:docPartBody>
        <w:p w:rsidR="0059701C" w:rsidRDefault="005F48AA" w:rsidP="005F48AA">
          <w:pPr>
            <w:pStyle w:val="728233785AA54DEB8073587BB9FC8E3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84A9002965B490E8A2D91516C588F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1BA65F-458B-421B-BEA1-8C8AE7008BEB}"/>
      </w:docPartPr>
      <w:docPartBody>
        <w:p w:rsidR="002E312F" w:rsidRDefault="004B11EC" w:rsidP="004B11EC">
          <w:pPr>
            <w:pStyle w:val="084A9002965B490E8A2D91516C588FB3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B21AEE9646A4C9CB780F9DCD4EDA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7F62068-97DB-417E-91B5-281C8C2C1D9B}"/>
      </w:docPartPr>
      <w:docPartBody>
        <w:p w:rsidR="002E312F" w:rsidRDefault="004B11EC" w:rsidP="004B11EC">
          <w:pPr>
            <w:pStyle w:val="AB21AEE9646A4C9CB780F9DCD4EDA5BF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5945DE734D4880A4B6CE4CD4500F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B1C8C-EB68-44F2-9000-088DA5742219}"/>
      </w:docPartPr>
      <w:docPartBody>
        <w:p w:rsidR="002E312F" w:rsidRDefault="004B11EC" w:rsidP="004B11EC">
          <w:pPr>
            <w:pStyle w:val="765945DE734D4880A4B6CE4CD4500F8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D76DC249B6F4944A767F62CDD6EF9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6B9433-D5C8-4113-BB81-872E402FE5D9}"/>
      </w:docPartPr>
      <w:docPartBody>
        <w:p w:rsidR="002E312F" w:rsidRDefault="004B11EC" w:rsidP="004B11EC">
          <w:pPr>
            <w:pStyle w:val="FD76DC249B6F4944A767F62CDD6EF95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4D1555D2F094FDF9E56CEABEDA3B1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1668E9-580C-4D04-A8E7-DA519DFF735E}"/>
      </w:docPartPr>
      <w:docPartBody>
        <w:p w:rsidR="002E312F" w:rsidRDefault="004B11EC" w:rsidP="004B11EC">
          <w:pPr>
            <w:pStyle w:val="54D1555D2F094FDF9E56CEABEDA3B10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F1B423DA7704E679B5AFBD34634C95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43FE22F-65E7-4464-9957-35CD5F1A59C0}"/>
      </w:docPartPr>
      <w:docPartBody>
        <w:p w:rsidR="00E172E0" w:rsidRDefault="00A61A7F" w:rsidP="00A61A7F">
          <w:pPr>
            <w:pStyle w:val="DF1B423DA7704E679B5AFBD34634C955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439D66CB5654F07AA95D682F09AC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0A1531A-E388-49C6-BB2B-605E9FF5C0B9}"/>
      </w:docPartPr>
      <w:docPartBody>
        <w:p w:rsidR="00E172E0" w:rsidRDefault="00A61A7F" w:rsidP="00A61A7F">
          <w:pPr>
            <w:pStyle w:val="8439D66CB5654F07AA95D682F09AC36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D3A0B4C7EFD4F269AB3CD10985F455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A6DA722-0BE1-4B68-912E-ACBE200E1F5E}"/>
      </w:docPartPr>
      <w:docPartBody>
        <w:p w:rsidR="00E172E0" w:rsidRDefault="00A61A7F" w:rsidP="00A61A7F">
          <w:pPr>
            <w:pStyle w:val="6D3A0B4C7EFD4F269AB3CD10985F455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8D310E82B904DEBA5ABA7A656C82E6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C6B149-CA5F-4086-B368-DF41EE599EC0}"/>
      </w:docPartPr>
      <w:docPartBody>
        <w:p w:rsidR="00E172E0" w:rsidRDefault="00A61A7F" w:rsidP="00A61A7F">
          <w:pPr>
            <w:pStyle w:val="78D310E82B904DEBA5ABA7A656C82E60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AEA2638A25644359C6D0199817E2A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BBB4774-76D6-44EF-827B-6B6EB0887F7A}"/>
      </w:docPartPr>
      <w:docPartBody>
        <w:p w:rsidR="00E172E0" w:rsidRDefault="00A61A7F" w:rsidP="00A61A7F">
          <w:pPr>
            <w:pStyle w:val="8AEA2638A25644359C6D0199817E2AF0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5D070A4A09D4FFAB14AF67AD97225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178CDF-F3E3-4BEA-BEA9-6E0D34B3D04D}"/>
      </w:docPartPr>
      <w:docPartBody>
        <w:p w:rsidR="00E172E0" w:rsidRDefault="00A61A7F" w:rsidP="00A61A7F">
          <w:pPr>
            <w:pStyle w:val="C5D070A4A09D4FFAB14AF67AD9722522"/>
          </w:pPr>
          <w:r w:rsidRPr="00EE6A8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02196"/>
    <w:rsid w:val="00020EB6"/>
    <w:rsid w:val="000352F4"/>
    <w:rsid w:val="00044469"/>
    <w:rsid w:val="000648F0"/>
    <w:rsid w:val="0007362A"/>
    <w:rsid w:val="000E0CA2"/>
    <w:rsid w:val="000E3DBA"/>
    <w:rsid w:val="000E5892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C2998"/>
    <w:rsid w:val="002D1B2A"/>
    <w:rsid w:val="002E312F"/>
    <w:rsid w:val="002E61B3"/>
    <w:rsid w:val="00323C34"/>
    <w:rsid w:val="00342B71"/>
    <w:rsid w:val="003834AA"/>
    <w:rsid w:val="0038485A"/>
    <w:rsid w:val="003A0671"/>
    <w:rsid w:val="003D2010"/>
    <w:rsid w:val="00420829"/>
    <w:rsid w:val="0042579B"/>
    <w:rsid w:val="004350B8"/>
    <w:rsid w:val="00465B86"/>
    <w:rsid w:val="004B11EC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7726A"/>
    <w:rsid w:val="005956B9"/>
    <w:rsid w:val="0059701C"/>
    <w:rsid w:val="005B0652"/>
    <w:rsid w:val="005D0E77"/>
    <w:rsid w:val="005D6120"/>
    <w:rsid w:val="005F48AA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94A56"/>
    <w:rsid w:val="008B7F68"/>
    <w:rsid w:val="008E7A7A"/>
    <w:rsid w:val="009032AA"/>
    <w:rsid w:val="0091354B"/>
    <w:rsid w:val="00930C13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61A7F"/>
    <w:rsid w:val="00AD476E"/>
    <w:rsid w:val="00AE55B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CD394F"/>
    <w:rsid w:val="00CD7A38"/>
    <w:rsid w:val="00D03D22"/>
    <w:rsid w:val="00D46128"/>
    <w:rsid w:val="00D72A8C"/>
    <w:rsid w:val="00DD159E"/>
    <w:rsid w:val="00DF1FAC"/>
    <w:rsid w:val="00E172E0"/>
    <w:rsid w:val="00E22952"/>
    <w:rsid w:val="00E23E87"/>
    <w:rsid w:val="00E74182"/>
    <w:rsid w:val="00E96E01"/>
    <w:rsid w:val="00EA0B81"/>
    <w:rsid w:val="00EB266C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61A7F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  <w:style w:type="paragraph" w:customStyle="1" w:styleId="63D7794E9B304118A14280D75B8F6949">
    <w:name w:val="63D7794E9B304118A14280D75B8F6949"/>
    <w:rsid w:val="00AE55BE"/>
  </w:style>
  <w:style w:type="paragraph" w:customStyle="1" w:styleId="870E92F06D74496FAFBD5CD3E7071369">
    <w:name w:val="870E92F06D74496FAFBD5CD3E7071369"/>
    <w:rsid w:val="00AE55BE"/>
  </w:style>
  <w:style w:type="paragraph" w:customStyle="1" w:styleId="B86E0FF01FDA476DB6AD3FFCF20BA0B9">
    <w:name w:val="B86E0FF01FDA476DB6AD3FFCF20BA0B9"/>
    <w:rsid w:val="008B7F68"/>
  </w:style>
  <w:style w:type="paragraph" w:customStyle="1" w:styleId="BEEA03A2DE81436A8B7D0B524B81BFD1">
    <w:name w:val="BEEA03A2DE81436A8B7D0B524B81BFD1"/>
    <w:rsid w:val="008B7F68"/>
  </w:style>
  <w:style w:type="paragraph" w:customStyle="1" w:styleId="1E1AE85E21374F31A28C0842D76591F8">
    <w:name w:val="1E1AE85E21374F31A28C0842D76591F8"/>
    <w:rsid w:val="00002196"/>
  </w:style>
  <w:style w:type="paragraph" w:customStyle="1" w:styleId="6FA08C0F0BEC40A781FF0BCBA52363C3">
    <w:name w:val="6FA08C0F0BEC40A781FF0BCBA52363C3"/>
    <w:rsid w:val="00930C13"/>
  </w:style>
  <w:style w:type="paragraph" w:customStyle="1" w:styleId="3254E5A17D65494180D5AB51365128E8">
    <w:name w:val="3254E5A17D65494180D5AB51365128E8"/>
    <w:rsid w:val="005F48AA"/>
  </w:style>
  <w:style w:type="paragraph" w:customStyle="1" w:styleId="0F9EBA539C764FF19B7ED7ECC5007824">
    <w:name w:val="0F9EBA539C764FF19B7ED7ECC5007824"/>
    <w:rsid w:val="005F48AA"/>
  </w:style>
  <w:style w:type="paragraph" w:customStyle="1" w:styleId="E0000118C1B3420AA46917F6A33240EF">
    <w:name w:val="E0000118C1B3420AA46917F6A33240EF"/>
    <w:rsid w:val="005F48AA"/>
  </w:style>
  <w:style w:type="paragraph" w:customStyle="1" w:styleId="A579D29B786B4BB5A2D2DB66C12A3000">
    <w:name w:val="A579D29B786B4BB5A2D2DB66C12A3000"/>
    <w:rsid w:val="005F48AA"/>
  </w:style>
  <w:style w:type="paragraph" w:customStyle="1" w:styleId="1E666343BD5F441DB57D4648254AA4E1">
    <w:name w:val="1E666343BD5F441DB57D4648254AA4E1"/>
    <w:rsid w:val="005F48AA"/>
  </w:style>
  <w:style w:type="paragraph" w:customStyle="1" w:styleId="A9903824C69F480E9FB1398291BFE420">
    <w:name w:val="A9903824C69F480E9FB1398291BFE420"/>
    <w:rsid w:val="005F48AA"/>
  </w:style>
  <w:style w:type="paragraph" w:customStyle="1" w:styleId="728233785AA54DEB8073587BB9FC8E3A">
    <w:name w:val="728233785AA54DEB8073587BB9FC8E3A"/>
    <w:rsid w:val="005F48AA"/>
  </w:style>
  <w:style w:type="paragraph" w:customStyle="1" w:styleId="084A9002965B490E8A2D91516C588FB3">
    <w:name w:val="084A9002965B490E8A2D91516C588FB3"/>
    <w:rsid w:val="004B11EC"/>
  </w:style>
  <w:style w:type="paragraph" w:customStyle="1" w:styleId="EDA6EA40326447259C3F0D9D711D4421">
    <w:name w:val="EDA6EA40326447259C3F0D9D711D4421"/>
    <w:rsid w:val="004B11EC"/>
  </w:style>
  <w:style w:type="paragraph" w:customStyle="1" w:styleId="8F358AA462BE479A89A04AF64C72D505">
    <w:name w:val="8F358AA462BE479A89A04AF64C72D505"/>
    <w:rsid w:val="004B11EC"/>
  </w:style>
  <w:style w:type="paragraph" w:customStyle="1" w:styleId="98CD300758C4491DBCFD475C284DF400">
    <w:name w:val="98CD300758C4491DBCFD475C284DF400"/>
    <w:rsid w:val="004B11EC"/>
  </w:style>
  <w:style w:type="paragraph" w:customStyle="1" w:styleId="18B101BE20894B9195F1771DE3B5C733">
    <w:name w:val="18B101BE20894B9195F1771DE3B5C733"/>
    <w:rsid w:val="004B11EC"/>
  </w:style>
  <w:style w:type="paragraph" w:customStyle="1" w:styleId="AB21AEE9646A4C9CB780F9DCD4EDA5BF">
    <w:name w:val="AB21AEE9646A4C9CB780F9DCD4EDA5BF"/>
    <w:rsid w:val="004B11EC"/>
  </w:style>
  <w:style w:type="paragraph" w:customStyle="1" w:styleId="765945DE734D4880A4B6CE4CD4500F8B">
    <w:name w:val="765945DE734D4880A4B6CE4CD4500F8B"/>
    <w:rsid w:val="004B11EC"/>
  </w:style>
  <w:style w:type="paragraph" w:customStyle="1" w:styleId="FD76DC249B6F4944A767F62CDD6EF95A">
    <w:name w:val="FD76DC249B6F4944A767F62CDD6EF95A"/>
    <w:rsid w:val="004B11EC"/>
  </w:style>
  <w:style w:type="paragraph" w:customStyle="1" w:styleId="54D1555D2F094FDF9E56CEABEDA3B100">
    <w:name w:val="54D1555D2F094FDF9E56CEABEDA3B100"/>
    <w:rsid w:val="004B11EC"/>
  </w:style>
  <w:style w:type="paragraph" w:customStyle="1" w:styleId="8A23F7A23EB941AE86095130F0DB96B6">
    <w:name w:val="8A23F7A23EB941AE86095130F0DB96B6"/>
    <w:rsid w:val="00A61A7F"/>
  </w:style>
  <w:style w:type="paragraph" w:customStyle="1" w:styleId="9988B0EE7F8B4239924954878E2C59C4">
    <w:name w:val="9988B0EE7F8B4239924954878E2C59C4"/>
    <w:rsid w:val="00A61A7F"/>
  </w:style>
  <w:style w:type="paragraph" w:customStyle="1" w:styleId="DF1B423DA7704E679B5AFBD34634C955">
    <w:name w:val="DF1B423DA7704E679B5AFBD34634C955"/>
    <w:rsid w:val="00A61A7F"/>
  </w:style>
  <w:style w:type="paragraph" w:customStyle="1" w:styleId="8439D66CB5654F07AA95D682F09AC366">
    <w:name w:val="8439D66CB5654F07AA95D682F09AC366"/>
    <w:rsid w:val="00A61A7F"/>
  </w:style>
  <w:style w:type="paragraph" w:customStyle="1" w:styleId="6D3A0B4C7EFD4F269AB3CD10985F4550">
    <w:name w:val="6D3A0B4C7EFD4F269AB3CD10985F4550"/>
    <w:rsid w:val="00A61A7F"/>
  </w:style>
  <w:style w:type="paragraph" w:customStyle="1" w:styleId="78D310E82B904DEBA5ABA7A656C82E60">
    <w:name w:val="78D310E82B904DEBA5ABA7A656C82E60"/>
    <w:rsid w:val="00A61A7F"/>
  </w:style>
  <w:style w:type="paragraph" w:customStyle="1" w:styleId="38449C695D57459F9A9FB7F43029C368">
    <w:name w:val="38449C695D57459F9A9FB7F43029C368"/>
    <w:rsid w:val="00A61A7F"/>
  </w:style>
  <w:style w:type="paragraph" w:customStyle="1" w:styleId="A66C6DFA73DF4C229F2A66094AF0EFB4">
    <w:name w:val="A66C6DFA73DF4C229F2A66094AF0EFB4"/>
    <w:rsid w:val="00A61A7F"/>
  </w:style>
  <w:style w:type="paragraph" w:customStyle="1" w:styleId="21D1C26CC0414197A8ACFD8CB49F98F8">
    <w:name w:val="21D1C26CC0414197A8ACFD8CB49F98F8"/>
    <w:rsid w:val="00A61A7F"/>
  </w:style>
  <w:style w:type="paragraph" w:customStyle="1" w:styleId="A2A580768F2E43E69C56ED2396C3F633">
    <w:name w:val="A2A580768F2E43E69C56ED2396C3F633"/>
    <w:rsid w:val="00A61A7F"/>
  </w:style>
  <w:style w:type="paragraph" w:customStyle="1" w:styleId="8AEA2638A25644359C6D0199817E2AF0">
    <w:name w:val="8AEA2638A25644359C6D0199817E2AF0"/>
    <w:rsid w:val="00A61A7F"/>
  </w:style>
  <w:style w:type="paragraph" w:customStyle="1" w:styleId="C5D070A4A09D4FFAB14AF67AD9722522">
    <w:name w:val="C5D070A4A09D4FFAB14AF67AD9722522"/>
    <w:rsid w:val="00A61A7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4</TotalTime>
  <Pages>25</Pages>
  <Words>138847</Words>
  <Characters>791430</Characters>
  <Application>Microsoft Office Word</Application>
  <DocSecurity>0</DocSecurity>
  <Lines>6595</Lines>
  <Paragraphs>18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8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Brett Bryan</cp:lastModifiedBy>
  <cp:revision>402</cp:revision>
  <cp:lastPrinted>2021-10-12T21:07:00Z</cp:lastPrinted>
  <dcterms:created xsi:type="dcterms:W3CDTF">2022-04-23T08:33:00Z</dcterms:created>
  <dcterms:modified xsi:type="dcterms:W3CDTF">2022-04-28T1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0">
    <vt:lpwstr>e8fd9e97-1859-44db-82cf-cfd14b5e1332</vt:lpwstr>
  </property>
  <property fmtid="{D5CDD505-2E9C-101B-9397-08002B2CF9AE}" pid="5" name="CitaviDocumentProperty_8">
    <vt:lpwstr>C:\Users\Lenovo\Documents\Citavi 6\Projects\paper_2_urban_projection\paper_2_urban_projection.ctv6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11.0.0</vt:lpwstr>
  </property>
</Properties>
</file>